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5B46F4" w:rsidP="4958C90B" w:rsidRDefault="73F3AB16" w14:paraId="3908BD2D" w14:textId="77777777">
      <w:pPr>
        <w:spacing w:line="240" w:lineRule="auto"/>
        <w:jc w:val="center"/>
        <w:rPr>
          <w:b w:val="1"/>
          <w:bCs w:val="1"/>
          <w:sz w:val="48"/>
          <w:szCs w:val="48"/>
        </w:rPr>
      </w:pPr>
      <w:proofErr w:type="spellStart"/>
      <w:r w:rsidRPr="4958C90B" w:rsidR="4958C90B">
        <w:rPr>
          <w:b w:val="1"/>
          <w:bCs w:val="1"/>
          <w:sz w:val="48"/>
          <w:szCs w:val="48"/>
        </w:rPr>
        <w:t>CryptoDemyth</w:t>
      </w:r>
      <w:proofErr w:type="spellEnd"/>
    </w:p>
    <w:p w:rsidR="73F3AB16" w:rsidP="4958C90B" w:rsidRDefault="73F3AB16" w14:paraId="46816DA0" w14:textId="1F4E3F17" w14:noSpellErr="1">
      <w:pPr>
        <w:spacing w:line="240" w:lineRule="auto"/>
        <w:jc w:val="center"/>
        <w:rPr>
          <w:b w:val="1"/>
          <w:bCs w:val="1"/>
          <w:sz w:val="48"/>
          <w:szCs w:val="48"/>
          <w:lang w:val="en-US"/>
        </w:rPr>
      </w:pPr>
      <w:r>
        <w:br/>
      </w:r>
      <w:r w:rsidRPr="4958C90B" w:rsidR="4958C90B">
        <w:rPr>
          <w:sz w:val="40"/>
          <w:szCs w:val="40"/>
          <w:lang w:val="en-US"/>
        </w:rPr>
        <w:t xml:space="preserve">- An Online Web-Streaming Service for </w:t>
      </w:r>
      <w:r w:rsidRPr="4958C90B" w:rsidR="4958C90B">
        <w:rPr>
          <w:sz w:val="40"/>
          <w:szCs w:val="40"/>
        </w:rPr>
        <w:t>Crypto Currency</w:t>
      </w:r>
      <w:r w:rsidRPr="4958C90B" w:rsidR="4958C90B">
        <w:rPr>
          <w:sz w:val="40"/>
          <w:szCs w:val="40"/>
          <w:lang w:val="en-US"/>
        </w:rPr>
        <w:t xml:space="preserve"> Exchanges</w:t>
      </w:r>
      <w:r>
        <w:br/>
      </w:r>
    </w:p>
    <w:p w:rsidR="003D5A8B" w:rsidP="4958C90B" w:rsidRDefault="00992219" w14:paraId="68699C39" w14:textId="207714E7" w14:noSpellErr="1">
      <w:pPr>
        <w:spacing w:line="240" w:lineRule="auto"/>
        <w:jc w:val="center"/>
        <w:rPr>
          <w:b w:val="1"/>
          <w:bCs w:val="1"/>
          <w:sz w:val="36"/>
          <w:szCs w:val="36"/>
        </w:rPr>
      </w:pPr>
      <w:r w:rsidRPr="4958C90B" w:rsidR="4958C90B">
        <w:rPr>
          <w:b w:val="1"/>
          <w:bCs w:val="1"/>
          <w:sz w:val="36"/>
          <w:szCs w:val="36"/>
        </w:rPr>
        <w:t>Final Report</w:t>
      </w:r>
    </w:p>
    <w:p w:rsidR="003D5A8B" w:rsidRDefault="003D5A8B" w14:paraId="7B03C0E9" w14:textId="45EA3717">
      <w:pPr>
        <w:spacing w:line="240" w:lineRule="auto"/>
        <w:jc w:val="center"/>
      </w:pPr>
    </w:p>
    <w:p w:rsidR="003D5A8B" w:rsidRDefault="003D5A8B" w14:paraId="5A0C9664" w14:textId="77777777">
      <w:pPr>
        <w:spacing w:line="240" w:lineRule="auto"/>
        <w:jc w:val="center"/>
      </w:pPr>
    </w:p>
    <w:p w:rsidR="003D5A8B" w:rsidRDefault="003D5A8B" w14:paraId="2FF25BF6" w14:textId="77777777">
      <w:pPr>
        <w:spacing w:line="240" w:lineRule="auto"/>
        <w:jc w:val="center"/>
      </w:pPr>
    </w:p>
    <w:p w:rsidR="003D5A8B" w:rsidRDefault="003D5A8B" w14:paraId="7FBEB9D7" w14:textId="77777777">
      <w:pPr>
        <w:spacing w:line="240" w:lineRule="auto"/>
        <w:jc w:val="center"/>
      </w:pPr>
    </w:p>
    <w:p w:rsidR="003D5A8B" w:rsidRDefault="003D5A8B" w14:paraId="52EC6644" w14:textId="77777777">
      <w:pPr>
        <w:spacing w:line="240" w:lineRule="auto"/>
        <w:jc w:val="center"/>
      </w:pPr>
    </w:p>
    <w:p w:rsidR="003D5A8B" w:rsidRDefault="003D5A8B" w14:paraId="521C0D9A" w14:textId="77777777">
      <w:pPr>
        <w:spacing w:line="240" w:lineRule="auto"/>
        <w:jc w:val="center"/>
      </w:pPr>
    </w:p>
    <w:p w:rsidR="003D5A8B" w:rsidRDefault="003D5A8B" w14:paraId="1942B10D" w14:textId="77777777">
      <w:pPr>
        <w:spacing w:line="240" w:lineRule="auto"/>
        <w:jc w:val="center"/>
      </w:pPr>
    </w:p>
    <w:p w:rsidR="003D5A8B" w:rsidRDefault="00992219" w14:paraId="2E8F0CFA" w14:textId="77777777">
      <w:pPr>
        <w:spacing w:line="240" w:lineRule="auto"/>
        <w:jc w:val="center"/>
      </w:pPr>
      <w:r>
        <w:rPr>
          <w:noProof/>
          <w:lang w:val="en-GB"/>
        </w:rPr>
        <w:drawing>
          <wp:inline distT="0" distB="0" distL="0" distR="0" wp14:anchorId="48DF8318" wp14:editId="41B518D8">
            <wp:extent cx="2763179" cy="957693"/>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763179" cy="957693"/>
                    </a:xfrm>
                    <a:prstGeom prst="rect">
                      <a:avLst/>
                    </a:prstGeom>
                    <a:ln/>
                  </pic:spPr>
                </pic:pic>
              </a:graphicData>
            </a:graphic>
          </wp:inline>
        </w:drawing>
      </w:r>
    </w:p>
    <w:p w:rsidR="003D5A8B" w:rsidRDefault="003D5A8B" w14:paraId="40F190B6" w14:textId="77777777">
      <w:pPr>
        <w:spacing w:line="240" w:lineRule="auto"/>
        <w:jc w:val="center"/>
      </w:pPr>
    </w:p>
    <w:p w:rsidR="003D5A8B" w:rsidRDefault="003D5A8B" w14:paraId="0E49714F" w14:textId="77777777">
      <w:pPr>
        <w:spacing w:line="240" w:lineRule="auto"/>
        <w:jc w:val="center"/>
      </w:pPr>
    </w:p>
    <w:p w:rsidR="003D5A8B" w:rsidRDefault="003D5A8B" w14:paraId="328C9959" w14:textId="77777777">
      <w:pPr>
        <w:spacing w:line="240" w:lineRule="auto"/>
        <w:jc w:val="center"/>
      </w:pPr>
    </w:p>
    <w:p w:rsidR="003D5A8B" w:rsidRDefault="003D5A8B" w14:paraId="7B607708" w14:textId="73CC64D1">
      <w:pPr>
        <w:spacing w:line="240" w:lineRule="auto"/>
        <w:jc w:val="center"/>
      </w:pPr>
    </w:p>
    <w:p w:rsidR="003D5A8B" w:rsidRDefault="003D5A8B" w14:paraId="3EC36D5C" w14:textId="77777777">
      <w:pPr>
        <w:spacing w:line="240" w:lineRule="auto"/>
        <w:jc w:val="center"/>
      </w:pPr>
    </w:p>
    <w:p w:rsidR="003D5A8B" w:rsidRDefault="003D5A8B" w14:paraId="6A473B36" w14:textId="77777777">
      <w:pPr>
        <w:spacing w:line="240" w:lineRule="auto"/>
        <w:jc w:val="center"/>
      </w:pPr>
    </w:p>
    <w:p w:rsidR="003D5A8B" w:rsidRDefault="003D5A8B" w14:paraId="49B769D2" w14:textId="77777777">
      <w:pPr>
        <w:spacing w:line="240" w:lineRule="auto"/>
        <w:jc w:val="center"/>
      </w:pPr>
    </w:p>
    <w:p w:rsidR="003D5A8B" w:rsidP="4958C90B" w:rsidRDefault="00992219" w14:paraId="1C638A03" w14:textId="439618F1" w14:noSpellErr="1">
      <w:pPr>
        <w:spacing w:line="240" w:lineRule="auto"/>
        <w:jc w:val="center"/>
        <w:rPr>
          <w:b w:val="1"/>
          <w:bCs w:val="1"/>
          <w:sz w:val="28"/>
          <w:szCs w:val="28"/>
        </w:rPr>
      </w:pPr>
      <w:r w:rsidRPr="4958C90B" w:rsidR="4958C90B">
        <w:rPr>
          <w:b w:val="1"/>
          <w:bCs w:val="1"/>
          <w:sz w:val="28"/>
          <w:szCs w:val="28"/>
        </w:rPr>
        <w:t xml:space="preserve">Information </w:t>
      </w:r>
      <w:r w:rsidRPr="4958C90B" w:rsidR="4958C90B">
        <w:rPr>
          <w:b w:val="1"/>
          <w:bCs w:val="1"/>
          <w:sz w:val="28"/>
          <w:szCs w:val="28"/>
        </w:rPr>
        <w:t>Technology</w:t>
      </w:r>
      <w:r w:rsidRPr="4958C90B" w:rsidR="4958C90B">
        <w:rPr>
          <w:b w:val="1"/>
          <w:bCs w:val="1"/>
          <w:sz w:val="28"/>
          <w:szCs w:val="28"/>
        </w:rPr>
        <w:t xml:space="preserve"> Capstone Project</w:t>
      </w:r>
    </w:p>
    <w:p w:rsidR="006450EA" w:rsidRDefault="006450EA" w14:paraId="77591660" w14:textId="77777777">
      <w:pPr>
        <w:spacing w:line="240" w:lineRule="auto"/>
        <w:jc w:val="center"/>
        <w:rPr>
          <w:b/>
          <w:sz w:val="28"/>
          <w:szCs w:val="28"/>
        </w:rPr>
      </w:pPr>
    </w:p>
    <w:p w:rsidR="00980D7A" w:rsidRDefault="00980D7A" w14:paraId="32A10D01" w14:textId="37E99EE3">
      <w:pPr>
        <w:spacing w:line="240" w:lineRule="auto"/>
        <w:jc w:val="center"/>
        <w:rPr>
          <w:b/>
          <w:sz w:val="28"/>
          <w:szCs w:val="28"/>
        </w:rPr>
      </w:pPr>
    </w:p>
    <w:p w:rsidR="00980D7A" w:rsidRDefault="00980D7A" w14:paraId="10701BDD" w14:textId="77777777">
      <w:pPr>
        <w:spacing w:line="240" w:lineRule="auto"/>
        <w:jc w:val="center"/>
        <w:rPr>
          <w:b/>
          <w:sz w:val="28"/>
          <w:szCs w:val="28"/>
        </w:rPr>
      </w:pPr>
    </w:p>
    <w:p w:rsidR="003D5A8B" w:rsidRDefault="00992219" w14:paraId="31B25E12" w14:textId="3AC3A2FB" w14:noSpellErr="1">
      <w:pPr>
        <w:spacing w:line="240" w:lineRule="auto"/>
        <w:jc w:val="center"/>
      </w:pPr>
      <w:r w:rsidR="4958C90B">
        <w:rPr/>
        <w:t>COMP5703</w:t>
      </w:r>
      <w:r w:rsidR="4958C90B">
        <w:rPr/>
        <w:t xml:space="preserve"> </w:t>
      </w:r>
    </w:p>
    <w:p w:rsidR="003D5A8B" w:rsidRDefault="003D5A8B" w14:paraId="22CFAF3C" w14:textId="77777777">
      <w:pPr>
        <w:spacing w:line="240" w:lineRule="auto"/>
        <w:jc w:val="center"/>
      </w:pPr>
    </w:p>
    <w:p w:rsidR="003D5A8B" w:rsidRDefault="00992219" w14:paraId="656AD8A0" w14:textId="77777777" w14:noSpellErr="1">
      <w:pPr>
        <w:spacing w:line="240" w:lineRule="auto"/>
        <w:jc w:val="center"/>
      </w:pPr>
      <w:r w:rsidR="4958C90B">
        <w:rPr/>
        <w:t>Group Members:</w:t>
      </w:r>
    </w:p>
    <w:p w:rsidR="003D5A8B" w:rsidRDefault="00A16120" w14:paraId="4F0556FA" w14:textId="3708D4E4" w14:noSpellErr="1">
      <w:pPr>
        <w:numPr>
          <w:ilvl w:val="0"/>
          <w:numId w:val="5"/>
        </w:numPr>
        <w:spacing w:line="240" w:lineRule="auto"/>
        <w:contextualSpacing/>
        <w:jc w:val="center"/>
        <w:rPr/>
      </w:pPr>
      <w:r w:rsidR="4958C90B">
        <w:rPr/>
        <w:t xml:space="preserve">Can Yang </w:t>
      </w:r>
      <w:r w:rsidR="4958C90B">
        <w:rPr/>
        <w:t>450042230</w:t>
      </w:r>
    </w:p>
    <w:p w:rsidR="003D5A8B" w:rsidRDefault="00A16120" w14:paraId="1AE6A165" w14:textId="205011B9" w14:noSpellErr="1">
      <w:pPr>
        <w:numPr>
          <w:ilvl w:val="0"/>
          <w:numId w:val="5"/>
        </w:numPr>
        <w:spacing w:line="240" w:lineRule="auto"/>
        <w:contextualSpacing/>
        <w:jc w:val="center"/>
        <w:rPr/>
      </w:pPr>
      <w:r w:rsidR="4958C90B">
        <w:rPr/>
        <w:t>Nan Meng</w:t>
      </w:r>
      <w:r w:rsidR="4958C90B">
        <w:rPr/>
        <w:t xml:space="preserve"> </w:t>
      </w:r>
      <w:r w:rsidR="4958C90B">
        <w:rPr/>
        <w:t>450285538</w:t>
      </w:r>
    </w:p>
    <w:p w:rsidR="736301B8" w:rsidP="4958C90B" w:rsidRDefault="736301B8" w14:paraId="6929A60A" w14:textId="1A69E31F">
      <w:pPr>
        <w:numPr>
          <w:ilvl w:val="0"/>
          <w:numId w:val="5"/>
        </w:numPr>
        <w:spacing w:line="240" w:lineRule="auto"/>
        <w:jc w:val="center"/>
        <w:rPr>
          <w:rFonts w:ascii="Times New Roman" w:hAnsi="Times New Roman" w:eastAsia="Times New Roman" w:cs="Times New Roman"/>
          <w:color w:val="000000" w:themeColor="text1" w:themeTint="FF" w:themeShade="FF"/>
        </w:rPr>
      </w:pPr>
      <w:proofErr w:type="spellStart"/>
      <w:r w:rsidR="4958C90B">
        <w:rPr/>
        <w:t>Yuanqi</w:t>
      </w:r>
      <w:proofErr w:type="spellEnd"/>
      <w:r w:rsidR="4958C90B">
        <w:rPr/>
        <w:t xml:space="preserve"> Pang 460490911</w:t>
      </w:r>
    </w:p>
    <w:p w:rsidR="00A16120" w:rsidRDefault="00A16120" w14:paraId="2FD94F0C" w14:textId="7A21CF34">
      <w:pPr>
        <w:numPr>
          <w:ilvl w:val="0"/>
          <w:numId w:val="5"/>
        </w:numPr>
        <w:spacing w:line="240" w:lineRule="auto"/>
        <w:contextualSpacing/>
        <w:jc w:val="center"/>
        <w:rPr/>
      </w:pPr>
      <w:proofErr w:type="spellStart"/>
      <w:r w:rsidR="4958C90B">
        <w:rPr/>
        <w:t>Ziqi</w:t>
      </w:r>
      <w:proofErr w:type="spellEnd"/>
      <w:r w:rsidR="4958C90B">
        <w:rPr/>
        <w:t xml:space="preserve"> Yang</w:t>
      </w:r>
      <w:r w:rsidR="4958C90B">
        <w:rPr/>
        <w:t xml:space="preserve"> 460195418</w:t>
      </w:r>
    </w:p>
    <w:p w:rsidR="003D5A8B" w:rsidRDefault="003D5A8B" w14:paraId="1A07BD3C" w14:textId="77777777">
      <w:pPr>
        <w:spacing w:line="240" w:lineRule="auto"/>
        <w:jc w:val="center"/>
      </w:pPr>
    </w:p>
    <w:p w:rsidR="003D5A8B" w:rsidP="00980D7A" w:rsidRDefault="003D5A8B" w14:paraId="294D7A13" w14:textId="77777777">
      <w:pPr>
        <w:spacing w:line="240" w:lineRule="auto"/>
      </w:pPr>
    </w:p>
    <w:p w:rsidR="003D5A8B" w:rsidRDefault="00992219" w14:paraId="1C50ED5E" w14:textId="77777777">
      <w:pPr>
        <w:spacing w:line="240" w:lineRule="auto"/>
        <w:jc w:val="center"/>
      </w:pPr>
      <w:r>
        <w:br/>
      </w:r>
    </w:p>
    <w:p w:rsidR="003D5A8B" w:rsidP="4958C90B" w:rsidRDefault="00992219" w14:paraId="67AEE70B" w14:textId="77777777" w14:noSpellErr="1">
      <w:pPr>
        <w:spacing w:line="240" w:lineRule="auto"/>
        <w:jc w:val="center"/>
        <w:rPr>
          <w:b w:val="1"/>
          <w:bCs w:val="1"/>
          <w:sz w:val="28"/>
          <w:szCs w:val="28"/>
        </w:rPr>
      </w:pPr>
      <w:r w:rsidRPr="4958C90B" w:rsidR="4958C90B">
        <w:rPr>
          <w:b w:val="1"/>
          <w:bCs w:val="1"/>
          <w:sz w:val="28"/>
          <w:szCs w:val="28"/>
        </w:rPr>
        <w:t>School of Information Technologies</w:t>
      </w:r>
    </w:p>
    <w:p w:rsidR="003D5A8B" w:rsidP="4958C90B" w:rsidRDefault="00992219" w14:paraId="3BE27E2B" w14:textId="77777777" w14:noSpellErr="1">
      <w:pPr>
        <w:spacing w:line="240" w:lineRule="auto"/>
        <w:jc w:val="center"/>
        <w:rPr>
          <w:b w:val="1"/>
          <w:bCs w:val="1"/>
          <w:sz w:val="28"/>
          <w:szCs w:val="28"/>
        </w:rPr>
      </w:pPr>
      <w:r w:rsidRPr="4958C90B" w:rsidR="4958C90B">
        <w:rPr>
          <w:b w:val="1"/>
          <w:bCs w:val="1"/>
          <w:sz w:val="28"/>
          <w:szCs w:val="28"/>
        </w:rPr>
        <w:t>Faculty of Engineering and Information Technologies</w:t>
      </w:r>
    </w:p>
    <w:p w:rsidR="003D5A8B" w:rsidP="4958C90B" w:rsidRDefault="00992219" w14:paraId="7B0F040B" w14:textId="77777777" w14:noSpellErr="1">
      <w:pPr>
        <w:spacing w:line="240" w:lineRule="auto"/>
        <w:jc w:val="center"/>
        <w:rPr>
          <w:b w:val="1"/>
          <w:bCs w:val="1"/>
          <w:sz w:val="28"/>
          <w:szCs w:val="28"/>
        </w:rPr>
      </w:pPr>
      <w:r w:rsidRPr="4958C90B" w:rsidR="4958C90B">
        <w:rPr>
          <w:b w:val="1"/>
          <w:bCs w:val="1"/>
          <w:sz w:val="28"/>
          <w:szCs w:val="28"/>
        </w:rPr>
        <w:t>The University of Sydney</w:t>
      </w:r>
    </w:p>
    <w:p w:rsidR="003D5A8B" w:rsidP="4958C90B" w:rsidRDefault="00992219" w14:paraId="0A1B24B1" w14:textId="77777777">
      <w:pPr>
        <w:spacing w:line="240" w:lineRule="auto"/>
        <w:jc w:val="center"/>
        <w:rPr>
          <w:b w:val="1"/>
          <w:bCs w:val="1"/>
          <w:sz w:val="28"/>
          <w:szCs w:val="28"/>
        </w:rPr>
      </w:pPr>
      <w:r w:rsidRPr="4958C90B" w:rsidR="4958C90B">
        <w:rPr>
          <w:b w:val="1"/>
          <w:bCs w:val="1"/>
          <w:sz w:val="28"/>
          <w:szCs w:val="28"/>
        </w:rPr>
        <w:t>2018</w:t>
      </w:r>
    </w:p>
    <w:p w:rsidR="003D5A8B" w:rsidP="4958C90B" w:rsidRDefault="00992219" w14:paraId="21058E7C" w14:textId="60CE0B4C" w14:noSpellErr="1">
      <w:pPr>
        <w:rPr>
          <w:rFonts w:ascii="Calibri" w:hAnsi="Calibri" w:eastAsia="Calibri" w:cs="Calibri"/>
          <w:color w:val="2F5496"/>
          <w:sz w:val="32"/>
          <w:szCs w:val="32"/>
        </w:rPr>
      </w:pPr>
      <w:r>
        <w:br w:type="page"/>
      </w:r>
      <w:r w:rsidRPr="4958C90B" w:rsidR="4958C90B">
        <w:rPr>
          <w:rFonts w:ascii="Calibri" w:hAnsi="Calibri" w:eastAsia="Calibri" w:cs="Calibri"/>
          <w:color w:val="2F5496"/>
          <w:sz w:val="32"/>
          <w:szCs w:val="32"/>
        </w:rPr>
        <w:t>Table of Contents</w:t>
      </w:r>
    </w:p>
    <w:sdt>
      <w:sdtPr>
        <w:rPr>
          <w:rFonts w:ascii="Times New Roman" w:hAnsi="Times New Roman"/>
          <w:b w:val="0"/>
        </w:rPr>
        <w:id w:val="747929376"/>
        <w:docPartObj>
          <w:docPartGallery w:val="Table of Contents"/>
          <w:docPartUnique/>
        </w:docPartObj>
      </w:sdtPr>
      <w:sdtEndPr>
        <w:rPr>
          <w:bCs w:val="0"/>
        </w:rPr>
      </w:sdtEndPr>
      <w:sdtContent>
        <w:p w:rsidR="004249E9" w:rsidRDefault="00992219" w14:paraId="278502DB" w14:textId="753A2FA6">
          <w:pPr>
            <w:pStyle w:val="TOC1"/>
            <w:tabs>
              <w:tab w:val="right" w:leader="dot" w:pos="9016"/>
            </w:tabs>
            <w:rPr>
              <w:rFonts w:eastAsiaTheme="minorEastAsia" w:cstheme="minorBidi"/>
              <w:b w:val="0"/>
              <w:bCs w:val="0"/>
              <w:noProof/>
              <w:color w:val="auto"/>
              <w:sz w:val="22"/>
              <w:szCs w:val="22"/>
            </w:rPr>
          </w:pPr>
          <w:r>
            <w:fldChar w:fldCharType="begin"/>
          </w:r>
          <w:r>
            <w:instrText xml:space="preserve"> TOC \h \u \z </w:instrText>
          </w:r>
          <w:r>
            <w:fldChar w:fldCharType="separate"/>
          </w:r>
          <w:hyperlink w:history="1" w:anchor="_Toc517453568">
            <w:r w:rsidRPr="000B5CFD" w:rsidR="004249E9">
              <w:rPr>
                <w:rStyle w:val="Hyperlink"/>
                <w:noProof/>
              </w:rPr>
              <w:t>Executive Summary</w:t>
            </w:r>
            <w:r w:rsidR="004249E9">
              <w:rPr>
                <w:noProof/>
                <w:webHidden/>
              </w:rPr>
              <w:tab/>
            </w:r>
            <w:r w:rsidR="004249E9">
              <w:rPr>
                <w:noProof/>
                <w:webHidden/>
              </w:rPr>
              <w:fldChar w:fldCharType="begin"/>
            </w:r>
            <w:r w:rsidR="004249E9">
              <w:rPr>
                <w:noProof/>
                <w:webHidden/>
              </w:rPr>
              <w:instrText xml:space="preserve"> PAGEREF _Toc517453568 \h </w:instrText>
            </w:r>
            <w:r w:rsidR="004249E9">
              <w:rPr>
                <w:noProof/>
                <w:webHidden/>
              </w:rPr>
            </w:r>
            <w:r w:rsidR="004249E9">
              <w:rPr>
                <w:noProof/>
                <w:webHidden/>
              </w:rPr>
              <w:fldChar w:fldCharType="separate"/>
            </w:r>
            <w:r w:rsidR="004249E9">
              <w:rPr>
                <w:noProof/>
                <w:webHidden/>
              </w:rPr>
              <w:t>3</w:t>
            </w:r>
            <w:r w:rsidR="004249E9">
              <w:rPr>
                <w:noProof/>
                <w:webHidden/>
              </w:rPr>
              <w:fldChar w:fldCharType="end"/>
            </w:r>
          </w:hyperlink>
        </w:p>
        <w:p w:rsidR="004249E9" w:rsidRDefault="004249E9" w14:paraId="34CB65B3" w14:textId="68685467">
          <w:pPr>
            <w:pStyle w:val="TOC1"/>
            <w:tabs>
              <w:tab w:val="right" w:leader="dot" w:pos="9016"/>
            </w:tabs>
            <w:rPr>
              <w:rFonts w:eastAsiaTheme="minorEastAsia" w:cstheme="minorBidi"/>
              <w:b w:val="0"/>
              <w:bCs w:val="0"/>
              <w:noProof/>
              <w:color w:val="auto"/>
              <w:sz w:val="22"/>
              <w:szCs w:val="22"/>
            </w:rPr>
          </w:pPr>
          <w:hyperlink w:history="1" w:anchor="_Toc517453569">
            <w:r w:rsidRPr="000B5CFD">
              <w:rPr>
                <w:rStyle w:val="Hyperlink"/>
                <w:noProof/>
              </w:rPr>
              <w:t>1. Introduction</w:t>
            </w:r>
            <w:r>
              <w:rPr>
                <w:noProof/>
                <w:webHidden/>
              </w:rPr>
              <w:tab/>
            </w:r>
            <w:r>
              <w:rPr>
                <w:noProof/>
                <w:webHidden/>
              </w:rPr>
              <w:fldChar w:fldCharType="begin"/>
            </w:r>
            <w:r>
              <w:rPr>
                <w:noProof/>
                <w:webHidden/>
              </w:rPr>
              <w:instrText xml:space="preserve"> PAGEREF _Toc517453569 \h </w:instrText>
            </w:r>
            <w:r>
              <w:rPr>
                <w:noProof/>
                <w:webHidden/>
              </w:rPr>
            </w:r>
            <w:r>
              <w:rPr>
                <w:noProof/>
                <w:webHidden/>
              </w:rPr>
              <w:fldChar w:fldCharType="separate"/>
            </w:r>
            <w:r>
              <w:rPr>
                <w:noProof/>
                <w:webHidden/>
              </w:rPr>
              <w:t>3</w:t>
            </w:r>
            <w:r>
              <w:rPr>
                <w:noProof/>
                <w:webHidden/>
              </w:rPr>
              <w:fldChar w:fldCharType="end"/>
            </w:r>
          </w:hyperlink>
        </w:p>
        <w:p w:rsidR="004249E9" w:rsidRDefault="004249E9" w14:paraId="7A094B35" w14:textId="797F609C">
          <w:pPr>
            <w:pStyle w:val="TOC1"/>
            <w:tabs>
              <w:tab w:val="right" w:leader="dot" w:pos="9016"/>
            </w:tabs>
            <w:rPr>
              <w:rFonts w:eastAsiaTheme="minorEastAsia" w:cstheme="minorBidi"/>
              <w:b w:val="0"/>
              <w:bCs w:val="0"/>
              <w:noProof/>
              <w:color w:val="auto"/>
              <w:sz w:val="22"/>
              <w:szCs w:val="22"/>
            </w:rPr>
          </w:pPr>
          <w:hyperlink w:history="1" w:anchor="_Toc517453570">
            <w:r w:rsidRPr="000B5CFD">
              <w:rPr>
                <w:rStyle w:val="Hyperlink"/>
                <w:noProof/>
              </w:rPr>
              <w:t>2. Background and Related Literature</w:t>
            </w:r>
            <w:r>
              <w:rPr>
                <w:noProof/>
                <w:webHidden/>
              </w:rPr>
              <w:tab/>
            </w:r>
            <w:r>
              <w:rPr>
                <w:noProof/>
                <w:webHidden/>
              </w:rPr>
              <w:fldChar w:fldCharType="begin"/>
            </w:r>
            <w:r>
              <w:rPr>
                <w:noProof/>
                <w:webHidden/>
              </w:rPr>
              <w:instrText xml:space="preserve"> PAGEREF _Toc517453570 \h </w:instrText>
            </w:r>
            <w:r>
              <w:rPr>
                <w:noProof/>
                <w:webHidden/>
              </w:rPr>
            </w:r>
            <w:r>
              <w:rPr>
                <w:noProof/>
                <w:webHidden/>
              </w:rPr>
              <w:fldChar w:fldCharType="separate"/>
            </w:r>
            <w:r>
              <w:rPr>
                <w:noProof/>
                <w:webHidden/>
              </w:rPr>
              <w:t>3</w:t>
            </w:r>
            <w:r>
              <w:rPr>
                <w:noProof/>
                <w:webHidden/>
              </w:rPr>
              <w:fldChar w:fldCharType="end"/>
            </w:r>
          </w:hyperlink>
        </w:p>
        <w:p w:rsidR="004249E9" w:rsidRDefault="004249E9" w14:paraId="51971F86" w14:textId="32805A3E">
          <w:pPr>
            <w:pStyle w:val="TOC2"/>
            <w:tabs>
              <w:tab w:val="right" w:leader="dot" w:pos="9016"/>
            </w:tabs>
            <w:rPr>
              <w:rFonts w:eastAsiaTheme="minorEastAsia" w:cstheme="minorBidi"/>
              <w:b w:val="0"/>
              <w:bCs w:val="0"/>
              <w:noProof/>
              <w:color w:val="auto"/>
            </w:rPr>
          </w:pPr>
          <w:hyperlink w:history="1" w:anchor="_Toc517453571">
            <w:r w:rsidRPr="4958C90B">
              <w:rPr>
                <w:noProof/>
              </w:rPr>
              <w:t>﷟HYPERLINK "bookmark://_Toc517453571"</w:t>
            </w:r>
            <w:r>
              <w:rPr>
                <w:noProof/>
                <w:webHidden/>
              </w:rPr>
              <w:tab/>
            </w:r>
            <w:r>
              <w:rPr>
                <w:noProof/>
                <w:webHidden/>
              </w:rPr>
              <w:fldChar w:fldCharType="begin"/>
            </w:r>
            <w:r>
              <w:rPr>
                <w:noProof/>
                <w:webHidden/>
              </w:rPr>
              <w:instrText xml:space="preserve"> PAGEREF _Toc517453571 \h </w:instrText>
            </w:r>
            <w:r>
              <w:rPr>
                <w:noProof/>
                <w:webHidden/>
              </w:rPr>
            </w:r>
            <w:r>
              <w:rPr>
                <w:noProof/>
                <w:webHidden/>
              </w:rPr>
              <w:fldChar w:fldCharType="separate"/>
            </w:r>
            <w:r>
              <w:rPr>
                <w:noProof/>
                <w:webHidden/>
              </w:rPr>
              <w:t>￼</w:t>
            </w:r>
            <w:r>
              <w:rPr>
                <w:noProof/>
                <w:webHidden/>
              </w:rPr>
              <w:fldChar w:fldCharType="end"/>
            </w:r>
          </w:hyperlink>
          <w:r w:rsidRPr="4958C90B" w:rsidR="4958C90B">
            <w:rPr>
              <w:noProof/>
            </w:rPr>
            <w:t>3</w:t>
          </w:r>
        </w:p>
        <w:p w:rsidR="004249E9" w:rsidRDefault="004249E9" w14:paraId="2DA1277B" w14:textId="6C718C12">
          <w:pPr>
            <w:pStyle w:val="TOC2"/>
            <w:tabs>
              <w:tab w:val="right" w:leader="dot" w:pos="9016"/>
            </w:tabs>
            <w:rPr>
              <w:rFonts w:eastAsiaTheme="minorEastAsia" w:cstheme="minorBidi"/>
              <w:b w:val="0"/>
              <w:bCs w:val="0"/>
              <w:noProof/>
              <w:color w:val="auto"/>
            </w:rPr>
          </w:pPr>
          <w:hyperlink w:history="1" w:anchor="_Toc517453572">
            <w:r w:rsidRPr="4958C90B">
              <w:rPr>
                <w:noProof/>
              </w:rPr>
              <w:t>﷟HYPERLINK "bookmark://_Toc517453572"</w:t>
            </w:r>
            <w:r>
              <w:rPr>
                <w:noProof/>
                <w:webHidden/>
              </w:rPr>
              <w:tab/>
            </w:r>
            <w:r>
              <w:rPr>
                <w:noProof/>
                <w:webHidden/>
              </w:rPr>
              <w:fldChar w:fldCharType="begin"/>
            </w:r>
            <w:r>
              <w:rPr>
                <w:noProof/>
                <w:webHidden/>
              </w:rPr>
              <w:instrText xml:space="preserve"> PAGEREF _Toc517453572 \h </w:instrText>
            </w:r>
            <w:r>
              <w:rPr>
                <w:noProof/>
                <w:webHidden/>
              </w:rPr>
            </w:r>
            <w:r>
              <w:rPr>
                <w:noProof/>
                <w:webHidden/>
              </w:rPr>
              <w:fldChar w:fldCharType="separate"/>
            </w:r>
            <w:r>
              <w:rPr>
                <w:noProof/>
                <w:webHidden/>
              </w:rPr>
              <w:t>￼</w:t>
            </w:r>
            <w:r>
              <w:rPr>
                <w:noProof/>
                <w:webHidden/>
              </w:rPr>
              <w:fldChar w:fldCharType="end"/>
            </w:r>
          </w:hyperlink>
          <w:r w:rsidRPr="4958C90B" w:rsidR="4958C90B">
            <w:rPr>
              <w:noProof/>
            </w:rPr>
            <w:t>4</w:t>
          </w:r>
        </w:p>
        <w:p w:rsidR="004249E9" w:rsidRDefault="004249E9" w14:paraId="1A745E52" w14:textId="50D184D7">
          <w:pPr>
            <w:pStyle w:val="TOC2"/>
            <w:tabs>
              <w:tab w:val="right" w:leader="dot" w:pos="9016"/>
            </w:tabs>
            <w:rPr>
              <w:rFonts w:eastAsiaTheme="minorEastAsia" w:cstheme="minorBidi"/>
              <w:b w:val="0"/>
              <w:bCs w:val="0"/>
              <w:noProof/>
              <w:color w:val="auto"/>
            </w:rPr>
          </w:pPr>
          <w:hyperlink w:history="1" w:anchor="_Toc517453573">
            <w:r w:rsidRPr="4958C90B">
              <w:rPr>
                <w:noProof/>
              </w:rPr>
              <w:t>﷟HYPERLINK "bookmark://_Toc517453573"</w:t>
            </w:r>
            <w:r>
              <w:rPr>
                <w:noProof/>
                <w:webHidden/>
              </w:rPr>
              <w:tab/>
            </w:r>
            <w:r>
              <w:rPr>
                <w:noProof/>
                <w:webHidden/>
              </w:rPr>
              <w:fldChar w:fldCharType="begin"/>
            </w:r>
            <w:r>
              <w:rPr>
                <w:noProof/>
                <w:webHidden/>
              </w:rPr>
              <w:instrText xml:space="preserve"> PAGEREF _Toc517453573 \h </w:instrText>
            </w:r>
            <w:r>
              <w:rPr>
                <w:noProof/>
                <w:webHidden/>
              </w:rPr>
            </w:r>
            <w:r>
              <w:rPr>
                <w:noProof/>
                <w:webHidden/>
              </w:rPr>
              <w:fldChar w:fldCharType="separate"/>
            </w:r>
            <w:r>
              <w:rPr>
                <w:noProof/>
                <w:webHidden/>
              </w:rPr>
              <w:t>￼</w:t>
            </w:r>
            <w:r>
              <w:rPr>
                <w:noProof/>
                <w:webHidden/>
              </w:rPr>
              <w:fldChar w:fldCharType="end"/>
            </w:r>
          </w:hyperlink>
          <w:r w:rsidRPr="4958C90B" w:rsidR="4958C90B">
            <w:rPr>
              <w:noProof/>
            </w:rPr>
            <w:t>5</w:t>
          </w:r>
        </w:p>
        <w:p w:rsidR="004249E9" w:rsidRDefault="004249E9" w14:paraId="7D5331F3" w14:textId="6B8304A8">
          <w:pPr>
            <w:pStyle w:val="TOC1"/>
            <w:tabs>
              <w:tab w:val="right" w:leader="dot" w:pos="9016"/>
            </w:tabs>
            <w:rPr>
              <w:rFonts w:eastAsiaTheme="minorEastAsia" w:cstheme="minorBidi"/>
              <w:b w:val="0"/>
              <w:bCs w:val="0"/>
              <w:noProof/>
              <w:color w:val="auto"/>
              <w:sz w:val="22"/>
              <w:szCs w:val="22"/>
            </w:rPr>
          </w:pPr>
          <w:hyperlink w:history="1" w:anchor="_Toc517453574">
            <w:r w:rsidRPr="000B5CFD">
              <w:rPr>
                <w:rStyle w:val="Hyperlink"/>
                <w:noProof/>
              </w:rPr>
              <w:t>3. Business Requirement Analysis &amp; Use Case</w:t>
            </w:r>
            <w:r>
              <w:rPr>
                <w:noProof/>
                <w:webHidden/>
              </w:rPr>
              <w:tab/>
            </w:r>
            <w:r>
              <w:rPr>
                <w:noProof/>
                <w:webHidden/>
              </w:rPr>
              <w:fldChar w:fldCharType="begin"/>
            </w:r>
            <w:r>
              <w:rPr>
                <w:noProof/>
                <w:webHidden/>
              </w:rPr>
              <w:instrText xml:space="preserve"> PAGEREF _Toc517453574 \h </w:instrText>
            </w:r>
            <w:r>
              <w:rPr>
                <w:noProof/>
                <w:webHidden/>
              </w:rPr>
            </w:r>
            <w:r>
              <w:rPr>
                <w:noProof/>
                <w:webHidden/>
              </w:rPr>
              <w:fldChar w:fldCharType="separate"/>
            </w:r>
            <w:r>
              <w:rPr>
                <w:noProof/>
                <w:webHidden/>
              </w:rPr>
              <w:t>8</w:t>
            </w:r>
            <w:r>
              <w:rPr>
                <w:noProof/>
                <w:webHidden/>
              </w:rPr>
              <w:fldChar w:fldCharType="end"/>
            </w:r>
          </w:hyperlink>
        </w:p>
        <w:p w:rsidR="004249E9" w:rsidRDefault="004249E9" w14:paraId="7BB02006" w14:textId="046F55E3">
          <w:pPr>
            <w:pStyle w:val="TOC2"/>
            <w:tabs>
              <w:tab w:val="right" w:leader="dot" w:pos="9016"/>
            </w:tabs>
            <w:rPr>
              <w:rFonts w:eastAsiaTheme="minorEastAsia" w:cstheme="minorBidi"/>
              <w:b w:val="0"/>
              <w:bCs w:val="0"/>
              <w:noProof/>
              <w:color w:val="auto"/>
            </w:rPr>
          </w:pPr>
          <w:hyperlink w:history="1" w:anchor="_Toc517453575">
            <w:r w:rsidRPr="000B5CFD">
              <w:rPr>
                <w:rStyle w:val="Hyperlink"/>
                <w:noProof/>
              </w:rPr>
              <w:t>3.1 Business requirement analysis</w:t>
            </w:r>
            <w:r>
              <w:rPr>
                <w:noProof/>
                <w:webHidden/>
              </w:rPr>
              <w:tab/>
            </w:r>
            <w:r>
              <w:rPr>
                <w:noProof/>
                <w:webHidden/>
              </w:rPr>
              <w:fldChar w:fldCharType="begin"/>
            </w:r>
            <w:r>
              <w:rPr>
                <w:noProof/>
                <w:webHidden/>
              </w:rPr>
              <w:instrText xml:space="preserve"> PAGEREF _Toc517453575 \h </w:instrText>
            </w:r>
            <w:r>
              <w:rPr>
                <w:noProof/>
                <w:webHidden/>
              </w:rPr>
            </w:r>
            <w:r>
              <w:rPr>
                <w:noProof/>
                <w:webHidden/>
              </w:rPr>
              <w:fldChar w:fldCharType="separate"/>
            </w:r>
            <w:r>
              <w:rPr>
                <w:noProof/>
                <w:webHidden/>
              </w:rPr>
              <w:t>8</w:t>
            </w:r>
            <w:r>
              <w:rPr>
                <w:noProof/>
                <w:webHidden/>
              </w:rPr>
              <w:fldChar w:fldCharType="end"/>
            </w:r>
          </w:hyperlink>
        </w:p>
        <w:p w:rsidR="004249E9" w:rsidRDefault="004249E9" w14:paraId="2EC983FC" w14:textId="06620B04">
          <w:pPr>
            <w:pStyle w:val="TOC2"/>
            <w:tabs>
              <w:tab w:val="right" w:leader="dot" w:pos="9016"/>
            </w:tabs>
            <w:rPr>
              <w:rFonts w:eastAsiaTheme="minorEastAsia" w:cstheme="minorBidi"/>
              <w:b w:val="0"/>
              <w:bCs w:val="0"/>
              <w:noProof/>
              <w:color w:val="auto"/>
            </w:rPr>
          </w:pPr>
          <w:hyperlink w:history="1" w:anchor="_Toc517453576">
            <w:r w:rsidRPr="000B5CFD">
              <w:rPr>
                <w:rStyle w:val="Hyperlink"/>
                <w:noProof/>
              </w:rPr>
              <w:t>3.2 Use case analyse</w:t>
            </w:r>
            <w:r>
              <w:rPr>
                <w:noProof/>
                <w:webHidden/>
              </w:rPr>
              <w:tab/>
            </w:r>
            <w:r>
              <w:rPr>
                <w:noProof/>
                <w:webHidden/>
              </w:rPr>
              <w:fldChar w:fldCharType="begin"/>
            </w:r>
            <w:r>
              <w:rPr>
                <w:noProof/>
                <w:webHidden/>
              </w:rPr>
              <w:instrText xml:space="preserve"> PAGEREF _Toc517453576 \h </w:instrText>
            </w:r>
            <w:r>
              <w:rPr>
                <w:noProof/>
                <w:webHidden/>
              </w:rPr>
            </w:r>
            <w:r>
              <w:rPr>
                <w:noProof/>
                <w:webHidden/>
              </w:rPr>
              <w:fldChar w:fldCharType="separate"/>
            </w:r>
            <w:r>
              <w:rPr>
                <w:noProof/>
                <w:webHidden/>
              </w:rPr>
              <w:t>9</w:t>
            </w:r>
            <w:r>
              <w:rPr>
                <w:noProof/>
                <w:webHidden/>
              </w:rPr>
              <w:fldChar w:fldCharType="end"/>
            </w:r>
          </w:hyperlink>
        </w:p>
        <w:p w:rsidR="004249E9" w:rsidRDefault="004249E9" w14:paraId="03D9337E" w14:textId="39EF41CE">
          <w:pPr>
            <w:pStyle w:val="TOC1"/>
            <w:tabs>
              <w:tab w:val="right" w:leader="dot" w:pos="9016"/>
            </w:tabs>
            <w:rPr>
              <w:rFonts w:eastAsiaTheme="minorEastAsia" w:cstheme="minorBidi"/>
              <w:b w:val="0"/>
              <w:bCs w:val="0"/>
              <w:noProof/>
              <w:color w:val="auto"/>
              <w:sz w:val="22"/>
              <w:szCs w:val="22"/>
            </w:rPr>
          </w:pPr>
          <w:hyperlink w:history="1" w:anchor="_Toc517453577">
            <w:r w:rsidRPr="000B5CFD">
              <w:rPr>
                <w:rStyle w:val="Hyperlink"/>
                <w:noProof/>
              </w:rPr>
              <w:t>4. Deliverables</w:t>
            </w:r>
            <w:r>
              <w:rPr>
                <w:noProof/>
                <w:webHidden/>
              </w:rPr>
              <w:tab/>
            </w:r>
            <w:r>
              <w:rPr>
                <w:noProof/>
                <w:webHidden/>
              </w:rPr>
              <w:fldChar w:fldCharType="begin"/>
            </w:r>
            <w:r>
              <w:rPr>
                <w:noProof/>
                <w:webHidden/>
              </w:rPr>
              <w:instrText xml:space="preserve"> PAGEREF _Toc517453577 \h </w:instrText>
            </w:r>
            <w:r>
              <w:rPr>
                <w:noProof/>
                <w:webHidden/>
              </w:rPr>
            </w:r>
            <w:r>
              <w:rPr>
                <w:noProof/>
                <w:webHidden/>
              </w:rPr>
              <w:fldChar w:fldCharType="separate"/>
            </w:r>
            <w:r>
              <w:rPr>
                <w:noProof/>
                <w:webHidden/>
              </w:rPr>
              <w:t>14</w:t>
            </w:r>
            <w:r>
              <w:rPr>
                <w:noProof/>
                <w:webHidden/>
              </w:rPr>
              <w:fldChar w:fldCharType="end"/>
            </w:r>
          </w:hyperlink>
        </w:p>
        <w:p w:rsidR="004249E9" w:rsidRDefault="004249E9" w14:paraId="3E990D30" w14:textId="5E38F45D">
          <w:pPr>
            <w:pStyle w:val="TOC2"/>
            <w:tabs>
              <w:tab w:val="right" w:leader="dot" w:pos="9016"/>
            </w:tabs>
            <w:rPr>
              <w:rFonts w:eastAsiaTheme="minorEastAsia" w:cstheme="minorBidi"/>
              <w:b w:val="0"/>
              <w:bCs w:val="0"/>
              <w:noProof/>
              <w:color w:val="auto"/>
            </w:rPr>
          </w:pPr>
          <w:hyperlink w:history="1" w:anchor="_Toc517453578">
            <w:r w:rsidRPr="000B5CFD">
              <w:rPr>
                <w:rStyle w:val="Hyperlink"/>
                <w:noProof/>
                <w:lang w:val="en-US"/>
              </w:rPr>
              <w:t>4.1 Home page</w:t>
            </w:r>
            <w:r>
              <w:rPr>
                <w:noProof/>
                <w:webHidden/>
              </w:rPr>
              <w:tab/>
            </w:r>
            <w:r>
              <w:rPr>
                <w:noProof/>
                <w:webHidden/>
              </w:rPr>
              <w:fldChar w:fldCharType="begin"/>
            </w:r>
            <w:r>
              <w:rPr>
                <w:noProof/>
                <w:webHidden/>
              </w:rPr>
              <w:instrText xml:space="preserve"> PAGEREF _Toc517453578 \h </w:instrText>
            </w:r>
            <w:r>
              <w:rPr>
                <w:noProof/>
                <w:webHidden/>
              </w:rPr>
            </w:r>
            <w:r>
              <w:rPr>
                <w:noProof/>
                <w:webHidden/>
              </w:rPr>
              <w:fldChar w:fldCharType="separate"/>
            </w:r>
            <w:r>
              <w:rPr>
                <w:noProof/>
                <w:webHidden/>
              </w:rPr>
              <w:t>14</w:t>
            </w:r>
            <w:r>
              <w:rPr>
                <w:noProof/>
                <w:webHidden/>
              </w:rPr>
              <w:fldChar w:fldCharType="end"/>
            </w:r>
          </w:hyperlink>
        </w:p>
        <w:p w:rsidR="004249E9" w:rsidRDefault="004249E9" w14:paraId="109BCEEB" w14:textId="026F8EDA">
          <w:pPr>
            <w:pStyle w:val="TOC2"/>
            <w:tabs>
              <w:tab w:val="right" w:leader="dot" w:pos="9016"/>
            </w:tabs>
            <w:rPr>
              <w:rFonts w:eastAsiaTheme="minorEastAsia" w:cstheme="minorBidi"/>
              <w:b w:val="0"/>
              <w:bCs w:val="0"/>
              <w:noProof/>
              <w:color w:val="auto"/>
            </w:rPr>
          </w:pPr>
          <w:hyperlink w:history="1" w:anchor="_Toc517453579">
            <w:r w:rsidRPr="000B5CFD">
              <w:rPr>
                <w:rStyle w:val="Hyperlink"/>
                <w:noProof/>
                <w:lang w:val="en-US"/>
              </w:rPr>
              <w:t>4.2 History page</w:t>
            </w:r>
            <w:r>
              <w:rPr>
                <w:noProof/>
                <w:webHidden/>
              </w:rPr>
              <w:tab/>
            </w:r>
            <w:r>
              <w:rPr>
                <w:noProof/>
                <w:webHidden/>
              </w:rPr>
              <w:fldChar w:fldCharType="begin"/>
            </w:r>
            <w:r>
              <w:rPr>
                <w:noProof/>
                <w:webHidden/>
              </w:rPr>
              <w:instrText xml:space="preserve"> PAGEREF _Toc517453579 \h </w:instrText>
            </w:r>
            <w:r>
              <w:rPr>
                <w:noProof/>
                <w:webHidden/>
              </w:rPr>
            </w:r>
            <w:r>
              <w:rPr>
                <w:noProof/>
                <w:webHidden/>
              </w:rPr>
              <w:fldChar w:fldCharType="separate"/>
            </w:r>
            <w:r>
              <w:rPr>
                <w:noProof/>
                <w:webHidden/>
              </w:rPr>
              <w:t>16</w:t>
            </w:r>
            <w:r>
              <w:rPr>
                <w:noProof/>
                <w:webHidden/>
              </w:rPr>
              <w:fldChar w:fldCharType="end"/>
            </w:r>
          </w:hyperlink>
        </w:p>
        <w:p w:rsidR="004249E9" w:rsidRDefault="004249E9" w14:paraId="445DD71A" w14:textId="01D408E3">
          <w:pPr>
            <w:pStyle w:val="TOC2"/>
            <w:tabs>
              <w:tab w:val="right" w:leader="dot" w:pos="9016"/>
            </w:tabs>
            <w:rPr>
              <w:rFonts w:eastAsiaTheme="minorEastAsia" w:cstheme="minorBidi"/>
              <w:b w:val="0"/>
              <w:bCs w:val="0"/>
              <w:noProof/>
              <w:color w:val="auto"/>
            </w:rPr>
          </w:pPr>
          <w:hyperlink w:history="1" w:anchor="_Toc517453580">
            <w:r w:rsidRPr="000B5CFD">
              <w:rPr>
                <w:rStyle w:val="Hyperlink"/>
                <w:noProof/>
              </w:rPr>
              <w:t>4.3 Realtime page</w:t>
            </w:r>
            <w:r>
              <w:rPr>
                <w:noProof/>
                <w:webHidden/>
              </w:rPr>
              <w:tab/>
            </w:r>
            <w:r>
              <w:rPr>
                <w:noProof/>
                <w:webHidden/>
              </w:rPr>
              <w:fldChar w:fldCharType="begin"/>
            </w:r>
            <w:r>
              <w:rPr>
                <w:noProof/>
                <w:webHidden/>
              </w:rPr>
              <w:instrText xml:space="preserve"> PAGEREF _Toc517453580 \h </w:instrText>
            </w:r>
            <w:r>
              <w:rPr>
                <w:noProof/>
                <w:webHidden/>
              </w:rPr>
            </w:r>
            <w:r>
              <w:rPr>
                <w:noProof/>
                <w:webHidden/>
              </w:rPr>
              <w:fldChar w:fldCharType="separate"/>
            </w:r>
            <w:r>
              <w:rPr>
                <w:noProof/>
                <w:webHidden/>
              </w:rPr>
              <w:t>18</w:t>
            </w:r>
            <w:r>
              <w:rPr>
                <w:noProof/>
                <w:webHidden/>
              </w:rPr>
              <w:fldChar w:fldCharType="end"/>
            </w:r>
          </w:hyperlink>
        </w:p>
        <w:p w:rsidR="004249E9" w:rsidRDefault="004249E9" w14:paraId="5F11D018" w14:textId="2FE453C5">
          <w:pPr>
            <w:pStyle w:val="TOC2"/>
            <w:tabs>
              <w:tab w:val="right" w:leader="dot" w:pos="9016"/>
            </w:tabs>
            <w:rPr>
              <w:rFonts w:eastAsiaTheme="minorEastAsia" w:cstheme="minorBidi"/>
              <w:b w:val="0"/>
              <w:bCs w:val="0"/>
              <w:noProof/>
              <w:color w:val="auto"/>
            </w:rPr>
          </w:pPr>
          <w:hyperlink w:history="1" w:anchor="_Toc517453581">
            <w:r w:rsidRPr="000B5CFD">
              <w:rPr>
                <w:rStyle w:val="Hyperlink"/>
                <w:noProof/>
              </w:rPr>
              <w:t>4.4 Insight page</w:t>
            </w:r>
            <w:r>
              <w:rPr>
                <w:noProof/>
                <w:webHidden/>
              </w:rPr>
              <w:tab/>
            </w:r>
            <w:r>
              <w:rPr>
                <w:noProof/>
                <w:webHidden/>
              </w:rPr>
              <w:fldChar w:fldCharType="begin"/>
            </w:r>
            <w:r>
              <w:rPr>
                <w:noProof/>
                <w:webHidden/>
              </w:rPr>
              <w:instrText xml:space="preserve"> PAGEREF _Toc517453581 \h </w:instrText>
            </w:r>
            <w:r>
              <w:rPr>
                <w:noProof/>
                <w:webHidden/>
              </w:rPr>
            </w:r>
            <w:r>
              <w:rPr>
                <w:noProof/>
                <w:webHidden/>
              </w:rPr>
              <w:fldChar w:fldCharType="separate"/>
            </w:r>
            <w:r>
              <w:rPr>
                <w:noProof/>
                <w:webHidden/>
              </w:rPr>
              <w:t>21</w:t>
            </w:r>
            <w:r>
              <w:rPr>
                <w:noProof/>
                <w:webHidden/>
              </w:rPr>
              <w:fldChar w:fldCharType="end"/>
            </w:r>
          </w:hyperlink>
        </w:p>
        <w:p w:rsidR="004249E9" w:rsidRDefault="004249E9" w14:paraId="496905C8" w14:textId="68B85248">
          <w:pPr>
            <w:pStyle w:val="TOC1"/>
            <w:tabs>
              <w:tab w:val="right" w:leader="dot" w:pos="9016"/>
            </w:tabs>
            <w:rPr>
              <w:rFonts w:eastAsiaTheme="minorEastAsia" w:cstheme="minorBidi"/>
              <w:b w:val="0"/>
              <w:bCs w:val="0"/>
              <w:noProof/>
              <w:color w:val="auto"/>
              <w:sz w:val="22"/>
              <w:szCs w:val="22"/>
            </w:rPr>
          </w:pPr>
          <w:hyperlink w:history="1" w:anchor="_Toc517453582">
            <w:r w:rsidRPr="000B5CFD">
              <w:rPr>
                <w:rStyle w:val="Hyperlink"/>
                <w:noProof/>
              </w:rPr>
              <w:t>5. Methodology</w:t>
            </w:r>
            <w:r>
              <w:rPr>
                <w:noProof/>
                <w:webHidden/>
              </w:rPr>
              <w:tab/>
            </w:r>
            <w:r>
              <w:rPr>
                <w:noProof/>
                <w:webHidden/>
              </w:rPr>
              <w:fldChar w:fldCharType="begin"/>
            </w:r>
            <w:r>
              <w:rPr>
                <w:noProof/>
                <w:webHidden/>
              </w:rPr>
              <w:instrText xml:space="preserve"> PAGEREF _Toc517453582 \h </w:instrText>
            </w:r>
            <w:r>
              <w:rPr>
                <w:noProof/>
                <w:webHidden/>
              </w:rPr>
            </w:r>
            <w:r>
              <w:rPr>
                <w:noProof/>
                <w:webHidden/>
              </w:rPr>
              <w:fldChar w:fldCharType="separate"/>
            </w:r>
            <w:r>
              <w:rPr>
                <w:noProof/>
                <w:webHidden/>
              </w:rPr>
              <w:t>23</w:t>
            </w:r>
            <w:r>
              <w:rPr>
                <w:noProof/>
                <w:webHidden/>
              </w:rPr>
              <w:fldChar w:fldCharType="end"/>
            </w:r>
          </w:hyperlink>
        </w:p>
        <w:p w:rsidR="004249E9" w:rsidRDefault="004249E9" w14:paraId="5D0F940F" w14:textId="5C696882">
          <w:pPr>
            <w:pStyle w:val="TOC2"/>
            <w:tabs>
              <w:tab w:val="right" w:leader="dot" w:pos="9016"/>
            </w:tabs>
            <w:rPr>
              <w:rFonts w:eastAsiaTheme="minorEastAsia" w:cstheme="minorBidi"/>
              <w:b w:val="0"/>
              <w:bCs w:val="0"/>
              <w:noProof/>
              <w:color w:val="auto"/>
            </w:rPr>
          </w:pPr>
          <w:hyperlink w:history="1" w:anchor="_Toc517453583">
            <w:r w:rsidRPr="000B5CFD">
              <w:rPr>
                <w:rStyle w:val="Hyperlink"/>
                <w:noProof/>
              </w:rPr>
              <w:t>5.1 Backend &amp; Data access</w:t>
            </w:r>
            <w:r>
              <w:rPr>
                <w:noProof/>
                <w:webHidden/>
              </w:rPr>
              <w:tab/>
            </w:r>
            <w:r>
              <w:rPr>
                <w:noProof/>
                <w:webHidden/>
              </w:rPr>
              <w:fldChar w:fldCharType="begin"/>
            </w:r>
            <w:r>
              <w:rPr>
                <w:noProof/>
                <w:webHidden/>
              </w:rPr>
              <w:instrText xml:space="preserve"> PAGEREF _Toc517453583 \h </w:instrText>
            </w:r>
            <w:r>
              <w:rPr>
                <w:noProof/>
                <w:webHidden/>
              </w:rPr>
            </w:r>
            <w:r>
              <w:rPr>
                <w:noProof/>
                <w:webHidden/>
              </w:rPr>
              <w:fldChar w:fldCharType="separate"/>
            </w:r>
            <w:r>
              <w:rPr>
                <w:noProof/>
                <w:webHidden/>
              </w:rPr>
              <w:t>23</w:t>
            </w:r>
            <w:r>
              <w:rPr>
                <w:noProof/>
                <w:webHidden/>
              </w:rPr>
              <w:fldChar w:fldCharType="end"/>
            </w:r>
          </w:hyperlink>
        </w:p>
        <w:p w:rsidR="004249E9" w:rsidRDefault="004249E9" w14:paraId="39AFEB73" w14:textId="441E904D">
          <w:pPr>
            <w:pStyle w:val="TOC2"/>
            <w:tabs>
              <w:tab w:val="right" w:leader="dot" w:pos="9016"/>
            </w:tabs>
            <w:rPr>
              <w:rFonts w:eastAsiaTheme="minorEastAsia" w:cstheme="minorBidi"/>
              <w:b w:val="0"/>
              <w:bCs w:val="0"/>
              <w:noProof/>
              <w:color w:val="auto"/>
            </w:rPr>
          </w:pPr>
          <w:hyperlink w:history="1" w:anchor="_Toc517453584">
            <w:r w:rsidRPr="000B5CFD">
              <w:rPr>
                <w:rStyle w:val="Hyperlink"/>
                <w:noProof/>
              </w:rPr>
              <w:t>5.2 Frontend</w:t>
            </w:r>
            <w:r>
              <w:rPr>
                <w:noProof/>
                <w:webHidden/>
              </w:rPr>
              <w:tab/>
            </w:r>
            <w:r>
              <w:rPr>
                <w:noProof/>
                <w:webHidden/>
              </w:rPr>
              <w:fldChar w:fldCharType="begin"/>
            </w:r>
            <w:r>
              <w:rPr>
                <w:noProof/>
                <w:webHidden/>
              </w:rPr>
              <w:instrText xml:space="preserve"> PAGEREF _Toc517453584 \h </w:instrText>
            </w:r>
            <w:r>
              <w:rPr>
                <w:noProof/>
                <w:webHidden/>
              </w:rPr>
            </w:r>
            <w:r>
              <w:rPr>
                <w:noProof/>
                <w:webHidden/>
              </w:rPr>
              <w:fldChar w:fldCharType="separate"/>
            </w:r>
            <w:r>
              <w:rPr>
                <w:noProof/>
                <w:webHidden/>
              </w:rPr>
              <w:t>26</w:t>
            </w:r>
            <w:r>
              <w:rPr>
                <w:noProof/>
                <w:webHidden/>
              </w:rPr>
              <w:fldChar w:fldCharType="end"/>
            </w:r>
          </w:hyperlink>
        </w:p>
        <w:p w:rsidR="004249E9" w:rsidRDefault="004249E9" w14:paraId="2CE8791D" w14:textId="25ED7ECF">
          <w:pPr>
            <w:pStyle w:val="TOC2"/>
            <w:tabs>
              <w:tab w:val="right" w:leader="dot" w:pos="9016"/>
            </w:tabs>
            <w:rPr>
              <w:rFonts w:eastAsiaTheme="minorEastAsia" w:cstheme="minorBidi"/>
              <w:b w:val="0"/>
              <w:bCs w:val="0"/>
              <w:noProof/>
              <w:color w:val="auto"/>
            </w:rPr>
          </w:pPr>
          <w:hyperlink w:history="1" w:anchor="_Toc517453585">
            <w:r w:rsidRPr="000B5CFD">
              <w:rPr>
                <w:rStyle w:val="Hyperlink"/>
                <w:noProof/>
              </w:rPr>
              <w:t>5.3 Whale chart</w:t>
            </w:r>
            <w:r>
              <w:rPr>
                <w:noProof/>
                <w:webHidden/>
              </w:rPr>
              <w:tab/>
            </w:r>
            <w:r>
              <w:rPr>
                <w:noProof/>
                <w:webHidden/>
              </w:rPr>
              <w:fldChar w:fldCharType="begin"/>
            </w:r>
            <w:r>
              <w:rPr>
                <w:noProof/>
                <w:webHidden/>
              </w:rPr>
              <w:instrText xml:space="preserve"> PAGEREF _Toc517453585 \h </w:instrText>
            </w:r>
            <w:r>
              <w:rPr>
                <w:noProof/>
                <w:webHidden/>
              </w:rPr>
            </w:r>
            <w:r>
              <w:rPr>
                <w:noProof/>
                <w:webHidden/>
              </w:rPr>
              <w:fldChar w:fldCharType="separate"/>
            </w:r>
            <w:r>
              <w:rPr>
                <w:noProof/>
                <w:webHidden/>
              </w:rPr>
              <w:t>27</w:t>
            </w:r>
            <w:r>
              <w:rPr>
                <w:noProof/>
                <w:webHidden/>
              </w:rPr>
              <w:fldChar w:fldCharType="end"/>
            </w:r>
          </w:hyperlink>
        </w:p>
        <w:p w:rsidR="004249E9" w:rsidRDefault="004249E9" w14:paraId="6D7B1B4F" w14:textId="5A6FF40A">
          <w:pPr>
            <w:pStyle w:val="TOC2"/>
            <w:tabs>
              <w:tab w:val="right" w:leader="dot" w:pos="9016"/>
            </w:tabs>
            <w:rPr>
              <w:rFonts w:eastAsiaTheme="minorEastAsia" w:cstheme="minorBidi"/>
              <w:b w:val="0"/>
              <w:bCs w:val="0"/>
              <w:noProof/>
              <w:color w:val="auto"/>
            </w:rPr>
          </w:pPr>
          <w:hyperlink w:history="1" w:anchor="_Toc517453586">
            <w:r w:rsidRPr="000B5CFD">
              <w:rPr>
                <w:rStyle w:val="Hyperlink"/>
                <w:noProof/>
              </w:rPr>
              <w:t>5.4 Collaborating methods</w:t>
            </w:r>
            <w:r>
              <w:rPr>
                <w:noProof/>
                <w:webHidden/>
              </w:rPr>
              <w:tab/>
            </w:r>
            <w:r>
              <w:rPr>
                <w:noProof/>
                <w:webHidden/>
              </w:rPr>
              <w:fldChar w:fldCharType="begin"/>
            </w:r>
            <w:r>
              <w:rPr>
                <w:noProof/>
                <w:webHidden/>
              </w:rPr>
              <w:instrText xml:space="preserve"> PAGEREF _Toc517453586 \h </w:instrText>
            </w:r>
            <w:r>
              <w:rPr>
                <w:noProof/>
                <w:webHidden/>
              </w:rPr>
            </w:r>
            <w:r>
              <w:rPr>
                <w:noProof/>
                <w:webHidden/>
              </w:rPr>
              <w:fldChar w:fldCharType="separate"/>
            </w:r>
            <w:r>
              <w:rPr>
                <w:noProof/>
                <w:webHidden/>
              </w:rPr>
              <w:t>28</w:t>
            </w:r>
            <w:r>
              <w:rPr>
                <w:noProof/>
                <w:webHidden/>
              </w:rPr>
              <w:fldChar w:fldCharType="end"/>
            </w:r>
          </w:hyperlink>
        </w:p>
        <w:p w:rsidR="004249E9" w:rsidRDefault="004249E9" w14:paraId="26D3945F" w14:textId="3A66A09B">
          <w:pPr>
            <w:pStyle w:val="TOC2"/>
            <w:tabs>
              <w:tab w:val="right" w:leader="dot" w:pos="9016"/>
            </w:tabs>
            <w:rPr>
              <w:rFonts w:eastAsiaTheme="minorEastAsia" w:cstheme="minorBidi"/>
              <w:b w:val="0"/>
              <w:bCs w:val="0"/>
              <w:noProof/>
              <w:color w:val="auto"/>
            </w:rPr>
          </w:pPr>
          <w:hyperlink w:history="1" w:anchor="_Toc517453587">
            <w:r w:rsidRPr="000B5CFD">
              <w:rPr>
                <w:rStyle w:val="Hyperlink"/>
                <w:noProof/>
                <w:lang w:val="en-US"/>
              </w:rPr>
              <w:t>5.5 Hardware &amp; Software</w:t>
            </w:r>
            <w:r>
              <w:rPr>
                <w:noProof/>
                <w:webHidden/>
              </w:rPr>
              <w:tab/>
            </w:r>
            <w:r>
              <w:rPr>
                <w:noProof/>
                <w:webHidden/>
              </w:rPr>
              <w:fldChar w:fldCharType="begin"/>
            </w:r>
            <w:r>
              <w:rPr>
                <w:noProof/>
                <w:webHidden/>
              </w:rPr>
              <w:instrText xml:space="preserve"> PAGEREF _Toc517453587 \h </w:instrText>
            </w:r>
            <w:r>
              <w:rPr>
                <w:noProof/>
                <w:webHidden/>
              </w:rPr>
            </w:r>
            <w:r>
              <w:rPr>
                <w:noProof/>
                <w:webHidden/>
              </w:rPr>
              <w:fldChar w:fldCharType="separate"/>
            </w:r>
            <w:r>
              <w:rPr>
                <w:noProof/>
                <w:webHidden/>
              </w:rPr>
              <w:t>29</w:t>
            </w:r>
            <w:r>
              <w:rPr>
                <w:noProof/>
                <w:webHidden/>
              </w:rPr>
              <w:fldChar w:fldCharType="end"/>
            </w:r>
          </w:hyperlink>
        </w:p>
        <w:p w:rsidR="004249E9" w:rsidRDefault="004249E9" w14:paraId="1DEFBEEE" w14:textId="12A60BD0">
          <w:pPr>
            <w:pStyle w:val="TOC1"/>
            <w:tabs>
              <w:tab w:val="right" w:leader="dot" w:pos="9016"/>
            </w:tabs>
            <w:rPr>
              <w:rFonts w:eastAsiaTheme="minorEastAsia" w:cstheme="minorBidi"/>
              <w:b w:val="0"/>
              <w:bCs w:val="0"/>
              <w:noProof/>
              <w:color w:val="auto"/>
              <w:sz w:val="22"/>
              <w:szCs w:val="22"/>
            </w:rPr>
          </w:pPr>
          <w:hyperlink w:history="1" w:anchor="_Toc517453588">
            <w:r w:rsidRPr="000B5CFD">
              <w:rPr>
                <w:rStyle w:val="Hyperlink"/>
                <w:noProof/>
              </w:rPr>
              <w:t>6. Evaluation and Reflection</w:t>
            </w:r>
            <w:r>
              <w:rPr>
                <w:noProof/>
                <w:webHidden/>
              </w:rPr>
              <w:tab/>
            </w:r>
            <w:r>
              <w:rPr>
                <w:noProof/>
                <w:webHidden/>
              </w:rPr>
              <w:fldChar w:fldCharType="begin"/>
            </w:r>
            <w:r>
              <w:rPr>
                <w:noProof/>
                <w:webHidden/>
              </w:rPr>
              <w:instrText xml:space="preserve"> PAGEREF _Toc517453588 \h </w:instrText>
            </w:r>
            <w:r>
              <w:rPr>
                <w:noProof/>
                <w:webHidden/>
              </w:rPr>
            </w:r>
            <w:r>
              <w:rPr>
                <w:noProof/>
                <w:webHidden/>
              </w:rPr>
              <w:fldChar w:fldCharType="separate"/>
            </w:r>
            <w:r>
              <w:rPr>
                <w:noProof/>
                <w:webHidden/>
              </w:rPr>
              <w:t>30</w:t>
            </w:r>
            <w:r>
              <w:rPr>
                <w:noProof/>
                <w:webHidden/>
              </w:rPr>
              <w:fldChar w:fldCharType="end"/>
            </w:r>
          </w:hyperlink>
        </w:p>
        <w:p w:rsidR="004249E9" w:rsidRDefault="004249E9" w14:paraId="117C6FB4" w14:textId="734DC37D">
          <w:pPr>
            <w:pStyle w:val="TOC2"/>
            <w:tabs>
              <w:tab w:val="right" w:leader="dot" w:pos="9016"/>
            </w:tabs>
            <w:rPr>
              <w:rFonts w:eastAsiaTheme="minorEastAsia" w:cstheme="minorBidi"/>
              <w:b w:val="0"/>
              <w:bCs w:val="0"/>
              <w:noProof/>
              <w:color w:val="auto"/>
            </w:rPr>
          </w:pPr>
          <w:hyperlink w:history="1" w:anchor="_Toc517453589">
            <w:r w:rsidRPr="000B5CFD">
              <w:rPr>
                <w:rStyle w:val="Hyperlink"/>
                <w:noProof/>
              </w:rPr>
              <w:t>6.1 Evaluation</w:t>
            </w:r>
            <w:r>
              <w:rPr>
                <w:noProof/>
                <w:webHidden/>
              </w:rPr>
              <w:tab/>
            </w:r>
            <w:r>
              <w:rPr>
                <w:noProof/>
                <w:webHidden/>
              </w:rPr>
              <w:fldChar w:fldCharType="begin"/>
            </w:r>
            <w:r>
              <w:rPr>
                <w:noProof/>
                <w:webHidden/>
              </w:rPr>
              <w:instrText xml:space="preserve"> PAGEREF _Toc517453589 \h </w:instrText>
            </w:r>
            <w:r>
              <w:rPr>
                <w:noProof/>
                <w:webHidden/>
              </w:rPr>
            </w:r>
            <w:r>
              <w:rPr>
                <w:noProof/>
                <w:webHidden/>
              </w:rPr>
              <w:fldChar w:fldCharType="separate"/>
            </w:r>
            <w:r>
              <w:rPr>
                <w:noProof/>
                <w:webHidden/>
              </w:rPr>
              <w:t>30</w:t>
            </w:r>
            <w:r>
              <w:rPr>
                <w:noProof/>
                <w:webHidden/>
              </w:rPr>
              <w:fldChar w:fldCharType="end"/>
            </w:r>
          </w:hyperlink>
        </w:p>
        <w:p w:rsidR="004249E9" w:rsidRDefault="004249E9" w14:paraId="6DD60B8D" w14:textId="3FE23349">
          <w:pPr>
            <w:pStyle w:val="TOC2"/>
            <w:tabs>
              <w:tab w:val="right" w:leader="dot" w:pos="9016"/>
            </w:tabs>
            <w:rPr>
              <w:rFonts w:eastAsiaTheme="minorEastAsia" w:cstheme="minorBidi"/>
              <w:b w:val="0"/>
              <w:bCs w:val="0"/>
              <w:noProof/>
              <w:color w:val="auto"/>
            </w:rPr>
          </w:pPr>
          <w:hyperlink w:history="1" w:anchor="_Toc517453590">
            <w:r w:rsidRPr="000B5CFD">
              <w:rPr>
                <w:rStyle w:val="Hyperlink"/>
                <w:noProof/>
              </w:rPr>
              <w:t>6.2 Reflection</w:t>
            </w:r>
            <w:r>
              <w:rPr>
                <w:noProof/>
                <w:webHidden/>
              </w:rPr>
              <w:tab/>
            </w:r>
            <w:r>
              <w:rPr>
                <w:noProof/>
                <w:webHidden/>
              </w:rPr>
              <w:fldChar w:fldCharType="begin"/>
            </w:r>
            <w:r>
              <w:rPr>
                <w:noProof/>
                <w:webHidden/>
              </w:rPr>
              <w:instrText xml:space="preserve"> PAGEREF _Toc517453590 \h </w:instrText>
            </w:r>
            <w:r>
              <w:rPr>
                <w:noProof/>
                <w:webHidden/>
              </w:rPr>
            </w:r>
            <w:r>
              <w:rPr>
                <w:noProof/>
                <w:webHidden/>
              </w:rPr>
              <w:fldChar w:fldCharType="separate"/>
            </w:r>
            <w:r>
              <w:rPr>
                <w:noProof/>
                <w:webHidden/>
              </w:rPr>
              <w:t>31</w:t>
            </w:r>
            <w:r>
              <w:rPr>
                <w:noProof/>
                <w:webHidden/>
              </w:rPr>
              <w:fldChar w:fldCharType="end"/>
            </w:r>
          </w:hyperlink>
        </w:p>
        <w:p w:rsidR="004249E9" w:rsidRDefault="004249E9" w14:paraId="47862525" w14:textId="1521EBEC">
          <w:pPr>
            <w:pStyle w:val="TOC3"/>
            <w:tabs>
              <w:tab w:val="right" w:leader="dot" w:pos="9016"/>
            </w:tabs>
            <w:rPr>
              <w:rFonts w:eastAsiaTheme="minorEastAsia" w:cstheme="minorBidi"/>
              <w:noProof/>
              <w:color w:val="auto"/>
            </w:rPr>
          </w:pPr>
          <w:hyperlink w:history="1" w:anchor="_Toc517453591">
            <w:r w:rsidRPr="000B5CFD">
              <w:rPr>
                <w:rStyle w:val="Hyperlink"/>
                <w:noProof/>
              </w:rPr>
              <w:t>6.2.1 Website reflection</w:t>
            </w:r>
            <w:r>
              <w:rPr>
                <w:noProof/>
                <w:webHidden/>
              </w:rPr>
              <w:tab/>
            </w:r>
            <w:r>
              <w:rPr>
                <w:noProof/>
                <w:webHidden/>
              </w:rPr>
              <w:fldChar w:fldCharType="begin"/>
            </w:r>
            <w:r>
              <w:rPr>
                <w:noProof/>
                <w:webHidden/>
              </w:rPr>
              <w:instrText xml:space="preserve"> PAGEREF _Toc517453591 \h </w:instrText>
            </w:r>
            <w:r>
              <w:rPr>
                <w:noProof/>
                <w:webHidden/>
              </w:rPr>
            </w:r>
            <w:r>
              <w:rPr>
                <w:noProof/>
                <w:webHidden/>
              </w:rPr>
              <w:fldChar w:fldCharType="separate"/>
            </w:r>
            <w:r>
              <w:rPr>
                <w:noProof/>
                <w:webHidden/>
              </w:rPr>
              <w:t>31</w:t>
            </w:r>
            <w:r>
              <w:rPr>
                <w:noProof/>
                <w:webHidden/>
              </w:rPr>
              <w:fldChar w:fldCharType="end"/>
            </w:r>
          </w:hyperlink>
        </w:p>
        <w:p w:rsidR="004249E9" w:rsidRDefault="004249E9" w14:paraId="004BDF47" w14:textId="0DAA305D">
          <w:pPr>
            <w:pStyle w:val="TOC3"/>
            <w:tabs>
              <w:tab w:val="right" w:leader="dot" w:pos="9016"/>
            </w:tabs>
            <w:rPr>
              <w:rFonts w:eastAsiaTheme="minorEastAsia" w:cstheme="minorBidi"/>
              <w:noProof/>
              <w:color w:val="auto"/>
            </w:rPr>
          </w:pPr>
          <w:hyperlink w:history="1" w:anchor="_Toc517453592">
            <w:r w:rsidRPr="000B5CFD">
              <w:rPr>
                <w:rStyle w:val="Hyperlink"/>
                <w:noProof/>
              </w:rPr>
              <w:t>6.2.2 Project Management reflection</w:t>
            </w:r>
            <w:r>
              <w:rPr>
                <w:noProof/>
                <w:webHidden/>
              </w:rPr>
              <w:tab/>
            </w:r>
            <w:r>
              <w:rPr>
                <w:noProof/>
                <w:webHidden/>
              </w:rPr>
              <w:fldChar w:fldCharType="begin"/>
            </w:r>
            <w:r>
              <w:rPr>
                <w:noProof/>
                <w:webHidden/>
              </w:rPr>
              <w:instrText xml:space="preserve"> PAGEREF _Toc517453592 \h </w:instrText>
            </w:r>
            <w:r>
              <w:rPr>
                <w:noProof/>
                <w:webHidden/>
              </w:rPr>
            </w:r>
            <w:r>
              <w:rPr>
                <w:noProof/>
                <w:webHidden/>
              </w:rPr>
              <w:fldChar w:fldCharType="separate"/>
            </w:r>
            <w:r>
              <w:rPr>
                <w:noProof/>
                <w:webHidden/>
              </w:rPr>
              <w:t>33</w:t>
            </w:r>
            <w:r>
              <w:rPr>
                <w:noProof/>
                <w:webHidden/>
              </w:rPr>
              <w:fldChar w:fldCharType="end"/>
            </w:r>
          </w:hyperlink>
        </w:p>
        <w:p w:rsidR="004249E9" w:rsidRDefault="004249E9" w14:paraId="79C14A4E" w14:textId="446A5337">
          <w:pPr>
            <w:pStyle w:val="TOC1"/>
            <w:tabs>
              <w:tab w:val="right" w:leader="dot" w:pos="9016"/>
            </w:tabs>
            <w:rPr>
              <w:rFonts w:eastAsiaTheme="minorEastAsia" w:cstheme="minorBidi"/>
              <w:b w:val="0"/>
              <w:bCs w:val="0"/>
              <w:noProof/>
              <w:color w:val="auto"/>
              <w:sz w:val="22"/>
              <w:szCs w:val="22"/>
            </w:rPr>
          </w:pPr>
          <w:hyperlink w:history="1" w:anchor="_Toc517453593">
            <w:r w:rsidRPr="000B5CFD">
              <w:rPr>
                <w:rStyle w:val="Hyperlink"/>
                <w:noProof/>
              </w:rPr>
              <w:t>Conclusion</w:t>
            </w:r>
            <w:r>
              <w:rPr>
                <w:noProof/>
                <w:webHidden/>
              </w:rPr>
              <w:tab/>
            </w:r>
            <w:r>
              <w:rPr>
                <w:noProof/>
                <w:webHidden/>
              </w:rPr>
              <w:fldChar w:fldCharType="begin"/>
            </w:r>
            <w:r>
              <w:rPr>
                <w:noProof/>
                <w:webHidden/>
              </w:rPr>
              <w:instrText xml:space="preserve"> PAGEREF _Toc517453593 \h </w:instrText>
            </w:r>
            <w:r>
              <w:rPr>
                <w:noProof/>
                <w:webHidden/>
              </w:rPr>
            </w:r>
            <w:r>
              <w:rPr>
                <w:noProof/>
                <w:webHidden/>
              </w:rPr>
              <w:fldChar w:fldCharType="separate"/>
            </w:r>
            <w:r>
              <w:rPr>
                <w:noProof/>
                <w:webHidden/>
              </w:rPr>
              <w:t>34</w:t>
            </w:r>
            <w:r>
              <w:rPr>
                <w:noProof/>
                <w:webHidden/>
              </w:rPr>
              <w:fldChar w:fldCharType="end"/>
            </w:r>
          </w:hyperlink>
        </w:p>
        <w:p w:rsidR="004249E9" w:rsidRDefault="004249E9" w14:paraId="074C964A" w14:textId="401BA537">
          <w:pPr>
            <w:pStyle w:val="TOC1"/>
            <w:tabs>
              <w:tab w:val="right" w:leader="dot" w:pos="9016"/>
            </w:tabs>
            <w:rPr>
              <w:rFonts w:eastAsiaTheme="minorEastAsia" w:cstheme="minorBidi"/>
              <w:b w:val="0"/>
              <w:bCs w:val="0"/>
              <w:noProof/>
              <w:color w:val="auto"/>
              <w:sz w:val="22"/>
              <w:szCs w:val="22"/>
            </w:rPr>
          </w:pPr>
          <w:hyperlink w:history="1" w:anchor="_Toc517453594">
            <w:r w:rsidRPr="000B5CFD">
              <w:rPr>
                <w:rStyle w:val="Hyperlink"/>
                <w:noProof/>
              </w:rPr>
              <w:t>Reference</w:t>
            </w:r>
            <w:r>
              <w:rPr>
                <w:noProof/>
                <w:webHidden/>
              </w:rPr>
              <w:tab/>
            </w:r>
            <w:r>
              <w:rPr>
                <w:noProof/>
                <w:webHidden/>
              </w:rPr>
              <w:fldChar w:fldCharType="begin"/>
            </w:r>
            <w:r>
              <w:rPr>
                <w:noProof/>
                <w:webHidden/>
              </w:rPr>
              <w:instrText xml:space="preserve"> PAGEREF _Toc517453594 \h </w:instrText>
            </w:r>
            <w:r>
              <w:rPr>
                <w:noProof/>
                <w:webHidden/>
              </w:rPr>
            </w:r>
            <w:r>
              <w:rPr>
                <w:noProof/>
                <w:webHidden/>
              </w:rPr>
              <w:fldChar w:fldCharType="separate"/>
            </w:r>
            <w:r>
              <w:rPr>
                <w:noProof/>
                <w:webHidden/>
              </w:rPr>
              <w:t>35</w:t>
            </w:r>
            <w:r>
              <w:rPr>
                <w:noProof/>
                <w:webHidden/>
              </w:rPr>
              <w:fldChar w:fldCharType="end"/>
            </w:r>
          </w:hyperlink>
        </w:p>
        <w:p w:rsidRPr="000D20EF" w:rsidR="003D5A8B" w:rsidP="000D20EF" w:rsidRDefault="00992219" w14:paraId="3DF67F65" w14:textId="086F0E52">
          <w:pPr>
            <w:tabs>
              <w:tab w:val="left" w:pos="720"/>
              <w:tab w:val="right" w:pos="9016"/>
            </w:tabs>
            <w:spacing w:after="100"/>
            <w:rPr>
              <w:rFonts w:ascii="Calibri" w:hAnsi="Calibri" w:eastAsia="Calibri" w:cs="Calibri"/>
            </w:rPr>
          </w:pPr>
          <w:r>
            <w:fldChar w:fldCharType="end"/>
          </w:r>
        </w:p>
      </w:sdtContent>
    </w:sdt>
    <w:p w:rsidR="0041364D" w:rsidP="0041364D" w:rsidRDefault="0041364D" w14:paraId="1A4FE728" w14:textId="77777777">
      <w:pPr>
        <w:pStyle w:val="Heading3"/>
      </w:pPr>
      <w:bookmarkStart w:name="_Toc517443605" w:id="0"/>
      <w:bookmarkStart w:name="_Toc517449473" w:id="1"/>
    </w:p>
    <w:p w:rsidR="003D5A8B" w:rsidP="00E83B1E" w:rsidRDefault="00992219" w14:paraId="348212F2" w14:textId="75782C79" w14:noSpellErr="1">
      <w:pPr>
        <w:pStyle w:val="Heading1"/>
      </w:pPr>
      <w:bookmarkStart w:name="_Toc517453238" w:id="2"/>
      <w:bookmarkStart w:name="_Toc517453568" w:id="3"/>
      <w:r w:rsidR="4958C90B">
        <w:rPr/>
        <w:t>Executive Summary</w:t>
      </w:r>
      <w:bookmarkEnd w:id="0"/>
      <w:bookmarkEnd w:id="1"/>
      <w:bookmarkEnd w:id="2"/>
      <w:bookmarkEnd w:id="3"/>
    </w:p>
    <w:p w:rsidRPr="00724A82" w:rsidR="00724A82" w:rsidP="00724A82" w:rsidRDefault="00724A82" w14:paraId="0A2E1EE9" w14:textId="77777777"/>
    <w:p w:rsidRPr="006E4925" w:rsidR="003875D9" w:rsidP="006E4925" w:rsidRDefault="003875D9" w14:paraId="22BBE2B5" w14:textId="471B975F">
      <w:r w:rsidR="4958C90B">
        <w:rPr/>
        <w:t xml:space="preserve">Cryptocurrency is a digital currency which performs the role of medium of exchange, </w:t>
      </w:r>
      <w:r w:rsidR="4958C90B">
        <w:rPr/>
        <w:t xml:space="preserve">and </w:t>
      </w:r>
      <w:r w:rsidR="4958C90B">
        <w:rPr/>
        <w:t xml:space="preserve">now it is the field involving pecuniary, cryptography, information technology, and drawing attention from global investors. To trade cryptocurrency, a </w:t>
      </w:r>
      <w:r w:rsidR="4958C90B">
        <w:rPr/>
        <w:t>series</w:t>
      </w:r>
      <w:r w:rsidR="4958C90B">
        <w:rPr/>
        <w:t xml:space="preserve"> of </w:t>
      </w:r>
      <w:r w:rsidR="4958C90B">
        <w:rPr/>
        <w:t xml:space="preserve">exchanges have emerged, and yet a synthesize website to visualize and </w:t>
      </w:r>
      <w:r w:rsidR="4958C90B">
        <w:rPr/>
        <w:t>analyse</w:t>
      </w:r>
      <w:r w:rsidR="4958C90B">
        <w:rPr/>
        <w:t xml:space="preserve"> the market capitalization and price of numerous cryptocurrencies from different exchanges is still left wanting among many practitioners and stakeholders. Therefore, this project aims </w:t>
      </w:r>
      <w:r w:rsidR="4958C90B">
        <w:rPr/>
        <w:t xml:space="preserve">to </w:t>
      </w:r>
      <w:r w:rsidR="4958C90B">
        <w:rPr/>
        <w:t>develop a website that</w:t>
      </w:r>
      <w:r w:rsidR="4958C90B">
        <w:rPr/>
        <w:t xml:space="preserve"> </w:t>
      </w:r>
      <w:r w:rsidR="4958C90B">
        <w:rPr/>
        <w:t>analyse</w:t>
      </w:r>
      <w:r w:rsidR="4958C90B">
        <w:rPr/>
        <w:t xml:space="preserve"> current representative exchanges and present comprehensive summary and insights with various types of </w:t>
      </w:r>
      <w:r w:rsidR="4958C90B">
        <w:rPr/>
        <w:t>charts</w:t>
      </w:r>
      <w:r w:rsidR="4958C90B">
        <w:rPr/>
        <w:t xml:space="preserve"> in different time frames. </w:t>
      </w:r>
    </w:p>
    <w:p w:rsidRPr="003875D9" w:rsidR="003D5A8B" w:rsidRDefault="003D5A8B" w14:paraId="7ED3A558" w14:textId="77777777">
      <w:pPr>
        <w:rPr>
          <w:lang w:val="en-GB"/>
        </w:rPr>
      </w:pPr>
    </w:p>
    <w:p w:rsidR="003D5A8B" w:rsidP="00E83B1E" w:rsidRDefault="003875D9" w14:paraId="187B0D05" w14:textId="7BDBE09D" w14:noSpellErr="1">
      <w:pPr>
        <w:pStyle w:val="Heading1"/>
      </w:pPr>
      <w:bookmarkStart w:name="_Toc517443606" w:id="4"/>
      <w:bookmarkStart w:name="_Toc517449474" w:id="5"/>
      <w:bookmarkStart w:name="_Toc517453239" w:id="6"/>
      <w:bookmarkStart w:name="_Toc517453569" w:id="7"/>
      <w:r w:rsidR="4958C90B">
        <w:rPr/>
        <w:t>1</w:t>
      </w:r>
      <w:r w:rsidR="4958C90B">
        <w:rPr/>
        <w:t xml:space="preserve">. </w:t>
      </w:r>
      <w:r w:rsidR="4958C90B">
        <w:rPr/>
        <w:t>Introduction</w:t>
      </w:r>
      <w:bookmarkEnd w:id="4"/>
      <w:bookmarkEnd w:id="5"/>
      <w:bookmarkEnd w:id="6"/>
      <w:bookmarkEnd w:id="7"/>
    </w:p>
    <w:p w:rsidR="00724A82" w:rsidP="00E06445" w:rsidRDefault="00724A82" w14:paraId="7417127B" w14:textId="77777777">
      <w:pPr>
        <w:rPr>
          <w:rFonts w:eastAsia="Times"/>
          <w:lang w:val="en-GB"/>
        </w:rPr>
      </w:pPr>
    </w:p>
    <w:p w:rsidRPr="0069653C" w:rsidR="003D5A8B" w:rsidP="4958C90B" w:rsidRDefault="003875D9" w14:paraId="31DB8F93" w14:textId="44134B51">
      <w:pPr>
        <w:rPr>
          <w:rFonts w:ascii="Times" w:hAnsi="Times" w:eastAsia="Times" w:cs="Times"/>
          <w:lang w:val="en-GB"/>
        </w:rPr>
      </w:pPr>
      <w:r w:rsidRPr="4958C90B" w:rsidR="4958C90B">
        <w:rPr>
          <w:lang w:val="en-GB"/>
        </w:rPr>
        <w:t xml:space="preserve">As cryptocurrency has become more influential </w:t>
      </w:r>
      <w:r w:rsidRPr="4958C90B" w:rsidR="4958C90B">
        <w:rPr>
          <w:lang w:val="en-GB"/>
        </w:rPr>
        <w:t xml:space="preserve">in </w:t>
      </w:r>
      <w:r w:rsidRPr="4958C90B" w:rsidR="4958C90B">
        <w:rPr>
          <w:lang w:val="en-GB"/>
        </w:rPr>
        <w:t xml:space="preserve">the </w:t>
      </w:r>
      <w:r w:rsidRPr="4958C90B" w:rsidR="4958C90B">
        <w:rPr>
          <w:lang w:val="en-GB"/>
        </w:rPr>
        <w:t>global economy</w:t>
      </w:r>
      <w:r w:rsidRPr="4958C90B" w:rsidR="4958C90B">
        <w:rPr>
          <w:lang w:val="en-GB"/>
        </w:rPr>
        <w:t xml:space="preserve">, there is a substantial demand on the knowledge of diverse exchanges </w:t>
      </w:r>
      <w:r w:rsidRPr="4958C90B" w:rsidR="4958C90B">
        <w:rPr>
          <w:lang w:val="en-GB"/>
        </w:rPr>
        <w:t>and</w:t>
      </w:r>
      <w:r w:rsidRPr="4958C90B" w:rsidR="4958C90B">
        <w:rPr>
          <w:lang w:val="en-GB"/>
        </w:rPr>
        <w:t xml:space="preserve"> cryptocurrency protocols. This project is dedicated to deliver</w:t>
      </w:r>
      <w:r w:rsidRPr="4958C90B" w:rsidR="4958C90B">
        <w:rPr>
          <w:lang w:val="en-GB"/>
        </w:rPr>
        <w:t>ing</w:t>
      </w:r>
      <w:r w:rsidRPr="4958C90B" w:rsidR="4958C90B">
        <w:rPr>
          <w:lang w:val="en-GB"/>
        </w:rPr>
        <w:t xml:space="preserve"> a website visualizing comprehensive real-time </w:t>
      </w:r>
      <w:r w:rsidRPr="4958C90B" w:rsidR="4958C90B">
        <w:rPr>
          <w:lang w:val="en-GB"/>
        </w:rPr>
        <w:t xml:space="preserve">and historical </w:t>
      </w:r>
      <w:r w:rsidRPr="4958C90B" w:rsidR="4958C90B">
        <w:rPr>
          <w:lang w:val="en-GB"/>
        </w:rPr>
        <w:t xml:space="preserve">information of different cryptocurrencies on meticulously designed dashboards. </w:t>
      </w:r>
      <w:r w:rsidRPr="4958C90B" w:rsidR="4958C90B">
        <w:rPr>
          <w:lang w:val="en-GB"/>
        </w:rPr>
        <w:t>This report</w:t>
      </w:r>
      <w:r w:rsidRPr="4958C90B" w:rsidR="4958C90B">
        <w:rPr>
          <w:lang w:val="en-GB"/>
        </w:rPr>
        <w:t xml:space="preserve"> presents a brief </w:t>
      </w:r>
      <w:r w:rsidRPr="4958C90B" w:rsidR="4958C90B">
        <w:rPr>
          <w:lang w:val="en-GB"/>
        </w:rPr>
        <w:t>summarize</w:t>
      </w:r>
      <w:r w:rsidRPr="4958C90B" w:rsidR="4958C90B">
        <w:rPr>
          <w:lang w:val="en-GB"/>
        </w:rPr>
        <w:t xml:space="preserve"> to the project</w:t>
      </w:r>
      <w:r w:rsidRPr="4958C90B" w:rsidR="4958C90B">
        <w:rPr>
          <w:lang w:val="en-GB"/>
        </w:rPr>
        <w:t xml:space="preserve"> including user requirements analyse, deliverable and methodologies</w:t>
      </w:r>
      <w:r w:rsidRPr="4958C90B" w:rsidR="4958C90B">
        <w:rPr>
          <w:lang w:val="en-GB"/>
        </w:rPr>
        <w:t>, along with background and literature review which are focused on chosen cryptocurrency and blockchain. Bitc</w:t>
      </w:r>
      <w:r w:rsidRPr="4958C90B" w:rsidR="4958C90B">
        <w:rPr>
          <w:lang w:val="en-GB"/>
        </w:rPr>
        <w:t xml:space="preserve">oin, Ethereum, </w:t>
      </w:r>
      <w:r w:rsidRPr="4958C90B" w:rsidR="4958C90B">
        <w:rPr>
          <w:lang w:val="en-GB"/>
        </w:rPr>
        <w:t xml:space="preserve">and </w:t>
      </w:r>
      <w:proofErr w:type="spellStart"/>
      <w:r w:rsidRPr="4958C90B" w:rsidR="4958C90B">
        <w:rPr>
          <w:lang w:val="en-GB"/>
        </w:rPr>
        <w:t>Litecoin</w:t>
      </w:r>
      <w:proofErr w:type="spellEnd"/>
      <w:r w:rsidRPr="4958C90B" w:rsidR="4958C90B">
        <w:rPr>
          <w:lang w:val="en-GB"/>
        </w:rPr>
        <w:t xml:space="preserve"> will consist </w:t>
      </w:r>
      <w:r w:rsidRPr="4958C90B" w:rsidR="4958C90B">
        <w:rPr>
          <w:lang w:val="en-GB"/>
        </w:rPr>
        <w:t>in the</w:t>
      </w:r>
      <w:r w:rsidRPr="4958C90B" w:rsidR="4958C90B">
        <w:rPr>
          <w:lang w:val="en-GB"/>
        </w:rPr>
        <w:t xml:space="preserve"> project, review of each cryptocurrency is illustrated in the paper. To implement desired features of this project and provide the engaging user experience, we developed and designed a set of methodologies which </w:t>
      </w:r>
      <w:r w:rsidRPr="4958C90B" w:rsidR="4958C90B">
        <w:rPr>
          <w:lang w:val="en-GB"/>
        </w:rPr>
        <w:t>uses</w:t>
      </w:r>
      <w:r w:rsidRPr="4958C90B" w:rsidR="4958C90B">
        <w:rPr>
          <w:lang w:val="en-GB"/>
        </w:rPr>
        <w:t xml:space="preserve"> Django web framework, relational database</w:t>
      </w:r>
      <w:r w:rsidRPr="4958C90B" w:rsidR="4958C90B">
        <w:rPr>
          <w:lang w:val="en-GB"/>
        </w:rPr>
        <w:t>, serval APIs</w:t>
      </w:r>
      <w:r w:rsidRPr="4958C90B" w:rsidR="4958C90B">
        <w:rPr>
          <w:lang w:val="en-GB"/>
        </w:rPr>
        <w:t xml:space="preserve"> and correlative </w:t>
      </w:r>
      <w:r w:rsidRPr="4958C90B" w:rsidR="4958C90B">
        <w:rPr>
          <w:lang w:val="en-GB"/>
        </w:rPr>
        <w:t>programming</w:t>
      </w:r>
      <w:r w:rsidRPr="4958C90B" w:rsidR="4958C90B">
        <w:rPr>
          <w:lang w:val="en-GB"/>
        </w:rPr>
        <w:t xml:space="preserve"> language. </w:t>
      </w:r>
      <w:r w:rsidRPr="4958C90B" w:rsidR="4958C90B">
        <w:rPr>
          <w:lang w:val="en-GB"/>
        </w:rPr>
        <w:t>Meanwhile, we also evaluate the work we have done over the semester, detailed evaluations, reflections and future improvements are included in this report.</w:t>
      </w:r>
      <w:bookmarkStart w:name="OLE_LINK3" w:id="8"/>
      <w:bookmarkStart w:name="OLE_LINK4" w:id="9"/>
      <w:bookmarkEnd w:id="8"/>
      <w:bookmarkEnd w:id="9"/>
    </w:p>
    <w:p w:rsidRPr="003875D9" w:rsidR="003875D9" w:rsidP="003875D9" w:rsidRDefault="003875D9" w14:paraId="33024CB7" w14:textId="1074B58C" w14:noSpellErr="1">
      <w:pPr>
        <w:pStyle w:val="Heading1"/>
      </w:pPr>
      <w:bookmarkStart w:name="_Toc517443607" w:id="10"/>
      <w:bookmarkStart w:name="_Toc517449475" w:id="11"/>
      <w:bookmarkStart w:name="_Toc517453240" w:id="12"/>
      <w:bookmarkStart w:name="_Toc517453570" w:id="13"/>
      <w:r w:rsidR="4958C90B">
        <w:rPr/>
        <w:t xml:space="preserve">2. </w:t>
      </w:r>
      <w:r w:rsidR="4958C90B">
        <w:rPr/>
        <w:t>Background and Related Literature</w:t>
      </w:r>
      <w:r w:rsidR="4958C90B">
        <w:rPr/>
        <w:t xml:space="preserve"> </w:t>
      </w:r>
      <w:bookmarkEnd w:id="10"/>
      <w:bookmarkEnd w:id="11"/>
      <w:bookmarkEnd w:id="12"/>
      <w:bookmarkEnd w:id="13"/>
    </w:p>
    <w:p w:rsidRPr="00EB69F4" w:rsidR="006A091A" w:rsidP="00E06445" w:rsidRDefault="006A091A" w14:paraId="1FDEC814" w14:textId="77777777" w14:noSpellErr="1">
      <w:pPr>
        <w:pStyle w:val="Heading2"/>
      </w:pPr>
      <w:bookmarkStart w:name="_Toc511395427" w:id="14"/>
      <w:bookmarkStart w:name="_Toc511390537" w:id="15"/>
      <w:bookmarkStart w:name="_Toc511390772" w:id="16"/>
      <w:bookmarkStart w:name="_Toc511392925" w:id="17"/>
      <w:bookmarkStart w:name="_Toc511395387" w:id="18"/>
      <w:bookmarkStart w:name="_Toc511395519" w:id="19"/>
      <w:bookmarkStart w:name="_Toc511396359" w:id="20"/>
      <w:bookmarkStart w:name="_Toc511406732" w:id="21"/>
      <w:bookmarkStart w:name="_Toc511407110" w:id="22"/>
      <w:bookmarkStart w:name="_Toc511503403" w:id="23"/>
      <w:bookmarkStart w:name="_Toc517443608" w:id="24"/>
      <w:bookmarkStart w:name="_Toc517449476" w:id="25"/>
      <w:bookmarkStart w:name="_Toc517453241" w:id="26"/>
      <w:bookmarkStart w:name="_Toc517453571" w:id="27"/>
      <w:r w:rsidRPr="4958C90B" w:rsidR="4958C90B">
        <w:rPr>
          <w:highlight w:val="white"/>
        </w:rPr>
        <w:t xml:space="preserve">2.1 Cryptocurrency </w:t>
      </w:r>
      <w:r w:rsidRPr="4958C90B" w:rsidR="4958C90B">
        <w:rPr>
          <w:highlight w:val="white"/>
        </w:rPr>
        <w:t>b</w:t>
      </w:r>
      <w:r w:rsidRPr="4958C90B" w:rsidR="4958C90B">
        <w:rPr>
          <w:highlight w:val="white"/>
        </w:rPr>
        <w:t>ackground</w:t>
      </w:r>
      <w:bookmarkEnd w:id="14"/>
      <w:bookmarkEnd w:id="15"/>
      <w:bookmarkEnd w:id="16"/>
      <w:bookmarkEnd w:id="17"/>
      <w:bookmarkEnd w:id="18"/>
      <w:bookmarkEnd w:id="19"/>
      <w:bookmarkEnd w:id="20"/>
      <w:bookmarkEnd w:id="21"/>
      <w:bookmarkEnd w:id="22"/>
      <w:bookmarkEnd w:id="23"/>
      <w:bookmarkEnd w:id="24"/>
      <w:bookmarkEnd w:id="25"/>
      <w:bookmarkEnd w:id="26"/>
      <w:bookmarkEnd w:id="27"/>
    </w:p>
    <w:p w:rsidRPr="00EB69F4" w:rsidR="006A091A" w:rsidP="006A091A" w:rsidRDefault="006A091A" w14:paraId="40AE7A10" w14:textId="77777777">
      <w:pPr>
        <w:pStyle w:val="Normal1"/>
        <w:rPr>
          <w:color w:val="1F497D" w:themeColor="text2"/>
        </w:rPr>
      </w:pPr>
      <w:r w:rsidRPr="4958C90B" w:rsidR="4958C90B">
        <w:rPr>
          <w:highlight w:val="white"/>
        </w:rPr>
        <w:t xml:space="preserve"> </w:t>
      </w:r>
    </w:p>
    <w:p w:rsidRPr="007015F4" w:rsidR="006A091A" w:rsidP="006A091A" w:rsidRDefault="006A091A" w14:paraId="008D86A4" w14:textId="1A01538A" w14:noSpellErr="1">
      <w:r w:rsidRPr="007015F4">
        <w:rPr>
          <w:highlight w:val="white"/>
        </w:rPr>
        <w:lastRenderedPageBreak/>
        <w:t>In 2009, Bitcoin was created by an unidentified author named Satoshi Nakamoto, which is the first cryptocurrency ever existed. Ever since Bitcoin's emergence, cryptocurrency have blossomed remarkably, more than 1560 types of cryptocur</w:t>
      </w:r>
      <w:r>
        <w:rPr>
          <w:highlight w:val="white"/>
        </w:rPr>
        <w:t>rencies were developed till now</w:t>
      </w:r>
      <w:r>
        <w:rPr>
          <w:highlight w:val="white"/>
        </w:rPr>
        <w:t xml:space="preserve"> with</w:t>
      </w:r>
      <w:r w:rsidRPr="007015F4">
        <w:rPr>
          <w:highlight w:val="white"/>
        </w:rPr>
        <w:t xml:space="preserve"> </w:t>
      </w:r>
      <w:r>
        <w:rPr>
          <w:highlight w:val="white"/>
        </w:rPr>
        <w:t xml:space="preserve">more than 263 billion USD </w:t>
      </w:r>
      <w:r>
        <w:rPr>
          <w:highlight w:val="white"/>
        </w:rPr>
        <w:t>market capitalization</w:t>
      </w:r>
      <w:r w:rsidRPr="007015F4" w:rsidR="00D92E65">
        <w:rPr>
          <w:highlight w:val="white"/>
        </w:rPr>
        <w:t xml:space="preserve"> </w:t>
      </w:r>
      <w:r w:rsidRPr="007015F4">
        <w:rPr>
          <w:highlight w:val="white"/>
        </w:rPr>
        <w:t xml:space="preserve">(Coinmarketcap.com, 2018). Basically, a cryptocurrency is a digital currency </w:t>
      </w:r>
      <w:r>
        <w:rPr>
          <w:highlight w:val="white"/>
        </w:rPr>
        <w:t>which</w:t>
      </w:r>
      <w:r w:rsidRPr="007015F4">
        <w:rPr>
          <w:highlight w:val="white"/>
        </w:rPr>
        <w:t xml:space="preserve"> perform</w:t>
      </w:r>
      <w:r>
        <w:rPr>
          <w:highlight w:val="white"/>
        </w:rPr>
        <w:t>s</w:t>
      </w:r>
      <w:r w:rsidRPr="007015F4">
        <w:rPr>
          <w:highlight w:val="white"/>
        </w:rPr>
        <w:t xml:space="preserve"> </w:t>
      </w:r>
      <w:r w:rsidR="00574693">
        <w:rPr>
          <w:highlight w:val="white"/>
        </w:rPr>
        <w:t xml:space="preserve">the role of medium of exchange; </w:t>
      </w:r>
      <w:r w:rsidRPr="007015F4">
        <w:rPr>
          <w:highlight w:val="white"/>
        </w:rPr>
        <w:t xml:space="preserve">meanwhile it is based on cryptography to secure the transactions and to manage the creation of the currency </w:t>
      </w:r>
      <w:r w:rsidRPr="330EF433">
        <w:fldChar w:fldCharType="begin"/>
      </w:r>
      <w:r w:rsidRPr="007015F4">
        <w:rPr>
          <w:highlight w:val="white"/>
        </w:rPr>
        <w:instrText xml:space="preserve"> ADDIN EN.CITE &lt;EndNote&gt;&lt;Cite&gt;&lt;Author&gt;Chohan&lt;/Author&gt;&lt;Year&gt;2017&lt;/Year&gt;&lt;RecNum&gt;83&lt;/RecNum&gt;&lt;DisplayText&gt;(Chohan, 2017)&lt;/DisplayText&gt;&lt;record&gt;&lt;rec-number&gt;83&lt;/rec-number&gt;&lt;foreign-keys&gt;&lt;key app="EN" db-id="9swxv0veze9zwre5fz95edftzzv99ts29ww9" timestamp="1523338260"&gt;83&lt;/key&gt;&lt;/foreign-keys&gt;&lt;ref-type name="Journal Article"&gt;17&lt;/ref-type&gt;&lt;contributors&gt;&lt;authors&gt;&lt;author&gt;Chohan, Usman W&lt;/author&gt;&lt;/authors&gt;&lt;/contributors&gt;&lt;titles&gt;&lt;title&gt;Cryptocurrencies: A Brief Thematic Review&lt;/title&gt;&lt;/titles&gt;&lt;dates&gt;&lt;year&gt;2017&lt;/year&gt;&lt;/dates&gt;&lt;urls&gt;&lt;/urls&gt;&lt;/record&gt;&lt;/Cite&gt;&lt;/EndNote&gt;</w:instrText>
      </w:r>
      <w:r w:rsidRPr="330EF433">
        <w:rPr>
          <w:highlight w:val="white"/>
        </w:rPr>
        <w:fldChar w:fldCharType="separate"/>
      </w:r>
      <w:r w:rsidRPr="007015F4">
        <w:rPr>
          <w:noProof/>
          <w:highlight w:val="white"/>
        </w:rPr>
        <w:t>(Chohan, 2017)</w:t>
      </w:r>
      <w:r w:rsidRPr="330EF433">
        <w:fldChar w:fldCharType="end"/>
      </w:r>
      <w:r w:rsidRPr="007015F4">
        <w:rPr>
          <w:highlight w:val="white"/>
        </w:rPr>
        <w:t>.</w:t>
      </w:r>
    </w:p>
    <w:p w:rsidRPr="007015F4" w:rsidR="006A091A" w:rsidP="006A091A" w:rsidRDefault="006A091A" w14:paraId="5072F85A" w14:textId="77777777"/>
    <w:p w:rsidRPr="007015F4" w:rsidR="006A091A" w:rsidP="006A091A" w:rsidRDefault="006A091A" w14:paraId="65AE6611" w14:textId="5F3D0D9B" w14:noSpellErr="1">
      <w:r w:rsidRPr="4958C90B" w:rsidR="4958C90B">
        <w:rPr>
          <w:highlight w:val="white"/>
        </w:rPr>
        <w:t xml:space="preserve">Additionally, according to Jan Lansky, </w:t>
      </w:r>
      <w:r w:rsidRPr="4958C90B" w:rsidR="4958C90B">
        <w:rPr>
          <w:highlight w:val="white"/>
        </w:rPr>
        <w:t xml:space="preserve">as a system, </w:t>
      </w:r>
      <w:r w:rsidRPr="4958C90B" w:rsidR="4958C90B">
        <w:rPr>
          <w:highlight w:val="white"/>
        </w:rPr>
        <w:t>a cryptocurrency has following</w:t>
      </w:r>
      <w:r w:rsidRPr="4958C90B" w:rsidR="4958C90B">
        <w:rPr>
          <w:highlight w:val="white"/>
        </w:rPr>
        <w:t xml:space="preserve"> </w:t>
      </w:r>
      <w:r w:rsidRPr="4958C90B" w:rsidR="4958C90B">
        <w:rPr>
          <w:highlight w:val="white"/>
        </w:rPr>
        <w:t>critical</w:t>
      </w:r>
      <w:r w:rsidRPr="4958C90B" w:rsidR="4958C90B">
        <w:rPr>
          <w:highlight w:val="white"/>
        </w:rPr>
        <w:t xml:space="preserve"> attributes:</w:t>
      </w:r>
    </w:p>
    <w:p w:rsidR="006A091A" w:rsidP="006A091A" w:rsidRDefault="006A091A" w14:paraId="6E8E8984" w14:textId="279CB8C2" w14:noSpellErr="1">
      <w:r w:rsidRPr="4958C90B" w:rsidR="4958C90B">
        <w:rPr>
          <w:highlight w:val="white"/>
        </w:rPr>
        <w:t>1) A</w:t>
      </w:r>
      <w:r w:rsidRPr="4958C90B" w:rsidR="4958C90B">
        <w:rPr>
          <w:highlight w:val="white"/>
        </w:rPr>
        <w:t xml:space="preserve"> centrally managed ledger</w:t>
      </w:r>
      <w:r w:rsidRPr="4958C90B" w:rsidR="4958C90B">
        <w:rPr>
          <w:highlight w:val="white"/>
        </w:rPr>
        <w:t xml:space="preserve"> is not required</w:t>
      </w:r>
      <w:r w:rsidRPr="4958C90B" w:rsidR="4958C90B">
        <w:rPr>
          <w:highlight w:val="white"/>
        </w:rPr>
        <w:t xml:space="preserve">, </w:t>
      </w:r>
      <w:r w:rsidRPr="4958C90B" w:rsidR="4958C90B">
        <w:rPr>
          <w:highlight w:val="white"/>
        </w:rPr>
        <w:t xml:space="preserve">it is </w:t>
      </w:r>
      <w:r w:rsidRPr="4958C90B" w:rsidR="4958C90B">
        <w:rPr>
          <w:highlight w:val="white"/>
        </w:rPr>
        <w:t xml:space="preserve">distributed </w:t>
      </w:r>
      <w:r w:rsidRPr="4958C90B" w:rsidR="4958C90B">
        <w:rPr>
          <w:highlight w:val="white"/>
        </w:rPr>
        <w:t xml:space="preserve">processed and </w:t>
      </w:r>
      <w:r w:rsidRPr="4958C90B" w:rsidR="4958C90B">
        <w:rPr>
          <w:highlight w:val="white"/>
        </w:rPr>
        <w:t xml:space="preserve">stored. </w:t>
      </w:r>
      <w:r w:rsidRPr="4958C90B" w:rsidR="4958C90B">
        <w:rPr>
          <w:highlight w:val="white"/>
        </w:rPr>
        <w:t xml:space="preserve">The system </w:t>
      </w:r>
      <w:r w:rsidRPr="4958C90B" w:rsidR="4958C90B">
        <w:rPr>
          <w:highlight w:val="white"/>
        </w:rPr>
        <w:t>administrated</w:t>
      </w:r>
      <w:r w:rsidRPr="4958C90B" w:rsidR="4958C90B">
        <w:rPr>
          <w:highlight w:val="white"/>
        </w:rPr>
        <w:t xml:space="preserve"> </w:t>
      </w:r>
      <w:r w:rsidRPr="4958C90B" w:rsidR="4958C90B">
        <w:rPr>
          <w:highlight w:val="white"/>
        </w:rPr>
        <w:t>the creation and distribution of</w:t>
      </w:r>
      <w:r w:rsidRPr="4958C90B" w:rsidR="4958C90B">
        <w:rPr>
          <w:highlight w:val="white"/>
        </w:rPr>
        <w:t xml:space="preserve"> cryptocurrency unit</w:t>
      </w:r>
      <w:r w:rsidRPr="4958C90B" w:rsidR="4958C90B">
        <w:rPr>
          <w:highlight w:val="white"/>
        </w:rPr>
        <w:t>s</w:t>
      </w:r>
      <w:r w:rsidRPr="4958C90B" w:rsidR="4958C90B">
        <w:rPr>
          <w:highlight w:val="white"/>
        </w:rPr>
        <w:t xml:space="preserve">. </w:t>
      </w:r>
    </w:p>
    <w:p w:rsidR="006A091A" w:rsidP="006A091A" w:rsidRDefault="006A091A" w14:paraId="6D3E8A02" w14:textId="3B9EA51B" w14:noSpellErr="1">
      <w:r w:rsidRPr="4958C90B" w:rsidR="4958C90B">
        <w:rPr>
          <w:highlight w:val="white"/>
        </w:rPr>
        <w:t xml:space="preserve">2) Exclusive and </w:t>
      </w:r>
      <w:r w:rsidRPr="4958C90B" w:rsidR="4958C90B">
        <w:rPr>
          <w:highlight w:val="white"/>
        </w:rPr>
        <w:t>crypto</w:t>
      </w:r>
      <w:r w:rsidRPr="4958C90B" w:rsidR="4958C90B">
        <w:rPr>
          <w:highlight w:val="white"/>
        </w:rPr>
        <w:t>graphical</w:t>
      </w:r>
      <w:r w:rsidRPr="4958C90B" w:rsidR="4958C90B">
        <w:rPr>
          <w:highlight w:val="white"/>
        </w:rPr>
        <w:t xml:space="preserve"> methods are essential to prove o</w:t>
      </w:r>
      <w:r w:rsidRPr="4958C90B" w:rsidR="4958C90B">
        <w:rPr>
          <w:highlight w:val="white"/>
        </w:rPr>
        <w:t>w</w:t>
      </w:r>
      <w:r w:rsidRPr="4958C90B" w:rsidR="4958C90B">
        <w:rPr>
          <w:highlight w:val="white"/>
        </w:rPr>
        <w:t>nership of cryptocurrency units</w:t>
      </w:r>
      <w:r w:rsidRPr="4958C90B" w:rsidR="4958C90B">
        <w:rPr>
          <w:highlight w:val="white"/>
        </w:rPr>
        <w:t>.</w:t>
      </w:r>
    </w:p>
    <w:p w:rsidR="006A091A" w:rsidP="006A091A" w:rsidRDefault="006A091A" w14:paraId="13414EB6" w14:textId="747DDF0F" w14:noSpellErr="1">
      <w:r w:rsidRPr="4958C90B" w:rsidR="4958C90B">
        <w:rPr>
          <w:highlight w:val="white"/>
        </w:rPr>
        <w:t xml:space="preserve">3) </w:t>
      </w:r>
      <w:r w:rsidRPr="4958C90B" w:rsidR="4958C90B">
        <w:rPr>
          <w:highlight w:val="white"/>
        </w:rPr>
        <w:t xml:space="preserve">If the same cryptographic units </w:t>
      </w:r>
      <w:r w:rsidRPr="4958C90B" w:rsidR="4958C90B">
        <w:rPr>
          <w:highlight w:val="white"/>
        </w:rPr>
        <w:t>have</w:t>
      </w:r>
      <w:r w:rsidRPr="4958C90B" w:rsidR="4958C90B">
        <w:rPr>
          <w:highlight w:val="white"/>
        </w:rPr>
        <w:t xml:space="preserve"> </w:t>
      </w:r>
      <w:r w:rsidRPr="4958C90B" w:rsidR="4958C90B">
        <w:rPr>
          <w:highlight w:val="white"/>
        </w:rPr>
        <w:t>two different orders for shifting</w:t>
      </w:r>
      <w:r w:rsidRPr="4958C90B" w:rsidR="4958C90B">
        <w:rPr>
          <w:highlight w:val="white"/>
        </w:rPr>
        <w:t xml:space="preserve"> </w:t>
      </w:r>
      <w:r w:rsidRPr="4958C90B" w:rsidR="4958C90B">
        <w:rPr>
          <w:highlight w:val="white"/>
        </w:rPr>
        <w:t>ownership</w:t>
      </w:r>
      <w:r w:rsidRPr="4958C90B" w:rsidR="4958C90B">
        <w:rPr>
          <w:highlight w:val="white"/>
        </w:rPr>
        <w:t>, the syst</w:t>
      </w:r>
      <w:r w:rsidRPr="4958C90B" w:rsidR="4958C90B">
        <w:rPr>
          <w:highlight w:val="white"/>
        </w:rPr>
        <w:t>em executes at most one of them</w:t>
      </w:r>
      <w:r w:rsidRPr="4958C90B" w:rsidR="4958C90B">
        <w:rPr>
          <w:highlight w:val="white"/>
        </w:rPr>
        <w:t xml:space="preserve"> </w:t>
      </w:r>
      <w:r w:rsidRPr="4958C90B" w:rsidR="4958C90B">
        <w:rPr>
          <w:highlight w:val="white"/>
        </w:rPr>
        <w:t>(Lansky, 2018</w:t>
      </w:r>
      <w:r w:rsidRPr="4958C90B" w:rsidR="4958C90B">
        <w:rPr>
          <w:highlight w:val="white"/>
        </w:rPr>
        <w:t>)</w:t>
      </w:r>
      <w:bookmarkStart w:name="_m5estrwrbmfe" w:colFirst="0" w:colLast="0" w:id="28"/>
      <w:bookmarkEnd w:id="28"/>
    </w:p>
    <w:p w:rsidR="00E06445" w:rsidP="006A091A" w:rsidRDefault="00E06445" w14:paraId="52E3A969" w14:textId="77777777">
      <w:bookmarkStart w:name="_ha5y6fsszl5" w:id="29"/>
      <w:bookmarkStart w:name="_Toc511397484" w:id="30"/>
      <w:bookmarkStart w:name="_Toc511396360" w:id="31"/>
      <w:bookmarkStart w:name="_Toc511390538" w:id="32"/>
      <w:bookmarkStart w:name="_Toc511390773" w:id="33"/>
      <w:bookmarkStart w:name="_Toc511392926" w:id="34"/>
      <w:bookmarkStart w:name="_Toc511395388" w:id="35"/>
      <w:bookmarkStart w:name="_Toc511395428" w:id="36"/>
      <w:bookmarkStart w:name="_Toc511395520" w:id="37"/>
      <w:bookmarkStart w:name="_Toc511406733" w:id="38"/>
      <w:bookmarkStart w:name="_Toc511407111" w:id="39"/>
      <w:bookmarkStart w:name="_Toc511503404" w:id="40"/>
      <w:bookmarkStart w:name="_Toc517443609" w:id="41"/>
      <w:bookmarkEnd w:id="29"/>
    </w:p>
    <w:p w:rsidR="006A091A" w:rsidP="00E06445" w:rsidRDefault="006A091A" w14:paraId="4B7569D1" w14:textId="77777777" w14:noSpellErr="1">
      <w:pPr>
        <w:pStyle w:val="Heading2"/>
      </w:pPr>
      <w:bookmarkStart w:name="_Toc517449477" w:id="42"/>
      <w:bookmarkStart w:name="_Toc517453242" w:id="43"/>
      <w:bookmarkStart w:name="_Toc517453572" w:id="44"/>
      <w:r w:rsidRPr="4958C90B" w:rsidR="4958C90B">
        <w:rPr>
          <w:highlight w:val="white"/>
        </w:rPr>
        <w:t xml:space="preserve">2.2 The </w:t>
      </w:r>
      <w:r w:rsidRPr="4958C90B" w:rsidR="4958C90B">
        <w:rPr>
          <w:highlight w:val="white"/>
        </w:rPr>
        <w:t>C</w:t>
      </w:r>
      <w:r w:rsidRPr="4958C90B" w:rsidR="4958C90B">
        <w:rPr>
          <w:highlight w:val="white"/>
        </w:rPr>
        <w:t xml:space="preserve">hosen Cryptocurrency </w:t>
      </w:r>
      <w:r w:rsidRPr="4958C90B" w:rsidR="4958C90B">
        <w:rPr>
          <w:highlight w:val="white"/>
        </w:rPr>
        <w:t>B</w:t>
      </w:r>
      <w:r w:rsidRPr="4958C90B" w:rsidR="4958C90B">
        <w:rPr>
          <w:highlight w:val="white"/>
        </w:rPr>
        <w:t>ackground</w:t>
      </w:r>
      <w:bookmarkEnd w:id="30"/>
      <w:bookmarkEnd w:id="31"/>
      <w:bookmarkStart w:name="_x83yjlavxlmh" w:colFirst="0" w:colLast="0" w:id="45"/>
      <w:bookmarkEnd w:id="32"/>
      <w:bookmarkEnd w:id="33"/>
      <w:bookmarkEnd w:id="34"/>
      <w:bookmarkEnd w:id="35"/>
      <w:bookmarkEnd w:id="36"/>
      <w:bookmarkEnd w:id="37"/>
      <w:bookmarkEnd w:id="38"/>
      <w:bookmarkEnd w:id="39"/>
      <w:bookmarkEnd w:id="40"/>
      <w:bookmarkEnd w:id="41"/>
      <w:bookmarkEnd w:id="42"/>
      <w:bookmarkEnd w:id="43"/>
      <w:bookmarkEnd w:id="44"/>
      <w:bookmarkEnd w:id="45"/>
    </w:p>
    <w:p w:rsidRPr="00D6335F" w:rsidR="006A091A" w:rsidP="006A091A" w:rsidRDefault="006A091A" w14:paraId="72695EA0" w14:textId="77777777"/>
    <w:p w:rsidR="006A091A" w:rsidP="006A091A" w:rsidRDefault="006A091A" w14:paraId="4F6008F3" w14:textId="77777777" w14:noSpellErr="1">
      <w:bookmarkStart w:name="_r7alemmqffwk" w:id="46"/>
      <w:bookmarkEnd w:id="46"/>
      <w:r w:rsidRPr="4958C90B" w:rsidR="4958C90B">
        <w:rPr>
          <w:highlight w:val="white"/>
        </w:rPr>
        <w:t>1</w:t>
      </w:r>
      <w:r w:rsidRPr="4958C90B" w:rsidR="4958C90B">
        <w:rPr>
          <w:highlight w:val="white"/>
        </w:rPr>
        <w:t>)</w:t>
      </w:r>
      <w:r w:rsidRPr="4958C90B" w:rsidR="4958C90B">
        <w:rPr>
          <w:highlight w:val="white"/>
        </w:rPr>
        <w:t xml:space="preserve"> Bitcoin and the Bitcoin Blockchain</w:t>
      </w:r>
    </w:p>
    <w:p w:rsidRPr="00CC59D8" w:rsidR="00CC59D8" w:rsidP="00CC59D8" w:rsidRDefault="00CC59D8" w14:paraId="6E69F5F3" w14:textId="77777777"/>
    <w:p w:rsidRPr="00D6335F" w:rsidR="006A091A" w:rsidP="4958C90B" w:rsidRDefault="006A091A" w14:paraId="3244309D" w14:textId="1793ECC6">
      <w:pPr>
        <w:rPr>
          <w:sz w:val="22"/>
          <w:szCs w:val="22"/>
        </w:rPr>
      </w:pPr>
      <w:r w:rsidRPr="4958C90B" w:rsidR="4958C90B">
        <w:rPr>
          <w:highlight w:val="white"/>
        </w:rPr>
        <w:t xml:space="preserve">After the dramatic fluctuation change of Bitcoin from 2017 </w:t>
      </w:r>
      <w:proofErr w:type="spellStart"/>
      <w:r w:rsidRPr="4958C90B" w:rsidR="4958C90B">
        <w:rPr>
          <w:highlight w:val="white"/>
        </w:rPr>
        <w:t>un</w:t>
      </w:r>
      <w:r w:rsidRPr="4958C90B" w:rsidR="4958C90B">
        <w:rPr>
          <w:highlight w:val="white"/>
        </w:rPr>
        <w:t>till</w:t>
      </w:r>
      <w:proofErr w:type="spellEnd"/>
      <w:r w:rsidRPr="4958C90B" w:rsidR="4958C90B">
        <w:rPr>
          <w:highlight w:val="white"/>
        </w:rPr>
        <w:t xml:space="preserve"> now, Bitcoin has drawn the whole world’s attention to itself. Bitcoin is the first decentralized cryptocurrency which represents the biggest market capitalization value (around 114 billion USD) of cryptocurrency market, which constitutes half of the whole cryptocurrency market capitalization</w:t>
      </w:r>
      <w:r w:rsidRPr="4958C90B" w:rsidR="4958C90B">
        <w:rPr>
          <w:sz w:val="22"/>
          <w:szCs w:val="22"/>
        </w:rPr>
        <w:t xml:space="preserve"> </w:t>
      </w:r>
      <w:r w:rsidRPr="4958C90B" w:rsidR="4958C90B">
        <w:rPr>
          <w:highlight w:val="white"/>
        </w:rPr>
        <w:t>(Coinmarketcap.com, 2018). A Bitcoin unit is divisible, the smallest fraction of a Bitcoin is one “Satoshi”, one part per hundred million of one Bitcoin.</w:t>
      </w:r>
    </w:p>
    <w:p w:rsidRPr="007015F4" w:rsidR="006A091A" w:rsidP="006A091A" w:rsidRDefault="006A091A" w14:paraId="7D09C4CF" w14:textId="176CA3E7" w14:noSpellErr="1">
      <w:r w:rsidRPr="4958C90B" w:rsidR="4958C90B">
        <w:rPr>
          <w:highlight w:val="white"/>
        </w:rPr>
        <w:t xml:space="preserve">The Bitcoin Blockchain is a data file that carries the records of all past Bitcoin transactions, including the creation of new Bitcoin units. It is often referred to as the ledger of the Bitcoin system. The Bitcoin transaction works like this. </w:t>
      </w:r>
      <w:r w:rsidRPr="4958C90B" w:rsidR="4958C90B">
        <w:rPr>
          <w:highlight w:val="white"/>
        </w:rPr>
        <w:t>A broadcast</w:t>
      </w:r>
      <w:r w:rsidRPr="4958C90B" w:rsidR="4958C90B">
        <w:rPr>
          <w:highlight w:val="white"/>
        </w:rPr>
        <w:t xml:space="preserve"> to the network that a seller’s Bitcoin address is the new owner of a specific Bitcoin unit. This information is distributed on the network until all nodes are informed about the ownership transfer.</w:t>
      </w:r>
      <w:bookmarkStart w:name="_ypwdsx6dxoxj" w:colFirst="0" w:colLast="0" w:id="47"/>
      <w:bookmarkEnd w:id="47"/>
    </w:p>
    <w:p w:rsidRPr="007015F4" w:rsidR="00CC59D8" w:rsidP="00CC59D8" w:rsidRDefault="00CC59D8" w14:paraId="4D93D2B1" w14:textId="77777777">
      <w:bookmarkStart w:name="_pvjkmkjzf01d" w:id="48"/>
      <w:bookmarkEnd w:id="48"/>
    </w:p>
    <w:p w:rsidR="006A091A" w:rsidP="006A091A" w:rsidRDefault="006A091A" w14:paraId="7AD027DD" w14:textId="77777777" w14:noSpellErr="1">
      <w:r w:rsidRPr="4958C90B" w:rsidR="4958C90B">
        <w:rPr>
          <w:highlight w:val="white"/>
        </w:rPr>
        <w:t>2</w:t>
      </w:r>
      <w:r w:rsidRPr="4958C90B" w:rsidR="4958C90B">
        <w:rPr>
          <w:highlight w:val="white"/>
        </w:rPr>
        <w:t>)</w:t>
      </w:r>
      <w:r w:rsidRPr="4958C90B" w:rsidR="4958C90B">
        <w:rPr>
          <w:highlight w:val="white"/>
        </w:rPr>
        <w:t xml:space="preserve"> Ethereum</w:t>
      </w:r>
    </w:p>
    <w:p w:rsidRPr="00CC59D8" w:rsidR="00CC59D8" w:rsidP="00CC59D8" w:rsidRDefault="00CC59D8" w14:paraId="4918CEC4" w14:textId="77777777"/>
    <w:p w:rsidRPr="007015F4" w:rsidR="006A091A" w:rsidP="006A091A" w:rsidRDefault="006A091A" w14:paraId="1E96546E" w14:textId="77777777" w14:noSpellErr="1">
      <w:r w:rsidRPr="4958C90B" w:rsidR="4958C90B">
        <w:rPr>
          <w:highlight w:val="white"/>
        </w:rPr>
        <w:t xml:space="preserve">Just like bitcoin, Ethereum is a broadly known and well-developed cryptocurrency, which is also based on a peer-to-peer network protocol consisting of many computers worldwide. Instead of providing users the ability to use a few pre-defined operations (e.g. bitcoin transactions), Ethereum allows its users to run pretty much any code they want. The code is stored on the blockchain for others to interact with and is often referred to as smart contracts.  </w:t>
      </w:r>
    </w:p>
    <w:p w:rsidR="006A091A" w:rsidP="006A091A" w:rsidRDefault="006A091A" w14:paraId="0D61A950" w14:textId="663C8191" w14:noSpellErr="1">
      <w:r w:rsidRPr="4958C90B" w:rsidR="4958C90B">
        <w:rPr>
          <w:highlight w:val="white"/>
        </w:rPr>
        <w:t xml:space="preserve">Compared with Bitcoin, the blockchain </w:t>
      </w:r>
      <w:r w:rsidRPr="4958C90B" w:rsidR="4958C90B">
        <w:rPr>
          <w:highlight w:val="white"/>
        </w:rPr>
        <w:t>is</w:t>
      </w:r>
      <w:r w:rsidRPr="4958C90B" w:rsidR="4958C90B">
        <w:rPr>
          <w:highlight w:val="white"/>
        </w:rPr>
        <w:t xml:space="preserve"> designed for different purposes. In Ethereum, The Ethereum Virtual Machine(EVM) runs as a supercomputer that combines of all computing power of the nodes in the network. This computing power is used to run the user-submitted code (smart contracts) on the blockchain. To execute these, the EVM charges a very small transaction fee in exchange for the computational power used by the smart contract. This fee is called ‘gas’ and it is paid in Ethereum, which is one of the distinguishing attributes makes Ethereum considered as the oil to run the network.</w:t>
      </w:r>
    </w:p>
    <w:p w:rsidRPr="007015F4" w:rsidR="006A091A" w:rsidP="006A091A" w:rsidRDefault="006A091A" w14:paraId="73C86626" w14:textId="77777777"/>
    <w:p w:rsidR="006A091A" w:rsidP="006A091A" w:rsidRDefault="006A091A" w14:paraId="76A908CD" w14:textId="77777777">
      <w:bookmarkStart w:name="_s0209an8zyh9" w:id="49"/>
      <w:bookmarkEnd w:id="49"/>
      <w:r w:rsidRPr="4958C90B" w:rsidR="4958C90B">
        <w:rPr>
          <w:highlight w:val="white"/>
        </w:rPr>
        <w:t xml:space="preserve">3) </w:t>
      </w:r>
      <w:proofErr w:type="spellStart"/>
      <w:r w:rsidRPr="4958C90B" w:rsidR="4958C90B">
        <w:rPr>
          <w:highlight w:val="white"/>
        </w:rPr>
        <w:t>Litecoin</w:t>
      </w:r>
      <w:proofErr w:type="spellEnd"/>
      <w:r w:rsidRPr="4958C90B" w:rsidR="4958C90B">
        <w:rPr>
          <w:highlight w:val="white"/>
        </w:rPr>
        <w:t xml:space="preserve"> </w:t>
      </w:r>
    </w:p>
    <w:p w:rsidRPr="00CC59D8" w:rsidR="00CC59D8" w:rsidP="006A091A" w:rsidRDefault="00CC59D8" w14:paraId="035A8150" w14:textId="77777777"/>
    <w:p w:rsidRPr="00D6335F" w:rsidR="006A091A" w:rsidP="4958C90B" w:rsidRDefault="006A091A" w14:paraId="4DC38DCB" w14:textId="69DBB206">
      <w:pPr>
        <w:rPr>
          <w:color w:val="4F81BD" w:themeColor="accent1" w:themeTint="FF" w:themeShade="FF"/>
          <w:sz w:val="22"/>
          <w:szCs w:val="22"/>
        </w:rPr>
      </w:pPr>
      <w:proofErr w:type="spellStart"/>
      <w:r w:rsidRPr="4958C90B" w:rsidR="4958C90B">
        <w:rPr>
          <w:highlight w:val="white"/>
        </w:rPr>
        <w:t>Litecoin</w:t>
      </w:r>
      <w:proofErr w:type="spellEnd"/>
      <w:r w:rsidRPr="4958C90B" w:rsidR="4958C90B">
        <w:rPr>
          <w:highlight w:val="white"/>
        </w:rPr>
        <w:t xml:space="preserve"> was released in 2011,</w:t>
      </w:r>
      <w:r w:rsidRPr="4958C90B" w:rsidR="4958C90B">
        <w:rPr>
          <w:highlight w:val="white"/>
        </w:rPr>
        <w:t xml:space="preserve"> and</w:t>
      </w:r>
      <w:r w:rsidRPr="4958C90B" w:rsidR="4958C90B">
        <w:rPr>
          <w:highlight w:val="white"/>
        </w:rPr>
        <w:t xml:space="preserve"> it is an open source, peer-to-peer and decentralized Cryptocurrency that enables instant, near-zero cost transactions. </w:t>
      </w:r>
      <w:proofErr w:type="spellStart"/>
      <w:r w:rsidRPr="4958C90B" w:rsidR="4958C90B">
        <w:rPr>
          <w:highlight w:val="white"/>
        </w:rPr>
        <w:t>Litecoin</w:t>
      </w:r>
      <w:proofErr w:type="spellEnd"/>
      <w:r w:rsidRPr="4958C90B" w:rsidR="4958C90B">
        <w:rPr>
          <w:highlight w:val="white"/>
        </w:rPr>
        <w:t xml:space="preserve"> is considered as a medium of commerce complementary to Bitcoin</w:t>
      </w:r>
      <w:r w:rsidRPr="4958C90B" w:rsidR="4958C90B">
        <w:rPr>
          <w:highlight w:val="white"/>
        </w:rPr>
        <w:t>.</w:t>
      </w:r>
      <w:r w:rsidRPr="4958C90B" w:rsidR="4958C90B">
        <w:rPr>
          <w:highlight w:val="white"/>
        </w:rPr>
        <w:t xml:space="preserve"> </w:t>
      </w:r>
      <w:r w:rsidR="4958C90B">
        <w:rPr/>
        <w:t>(Litecoin.org, 2018)</w:t>
      </w:r>
    </w:p>
    <w:p w:rsidR="006A091A" w:rsidP="006A091A" w:rsidRDefault="006A091A" w14:paraId="62237F2F" w14:textId="76644EDB">
      <w:r w:rsidRPr="4958C90B" w:rsidR="4958C90B">
        <w:rPr>
          <w:highlight w:val="white"/>
        </w:rPr>
        <w:t xml:space="preserve">The major difference between </w:t>
      </w:r>
      <w:proofErr w:type="spellStart"/>
      <w:r w:rsidRPr="4958C90B" w:rsidR="4958C90B">
        <w:rPr>
          <w:highlight w:val="white"/>
        </w:rPr>
        <w:t>Litecoin</w:t>
      </w:r>
      <w:proofErr w:type="spellEnd"/>
      <w:r w:rsidRPr="4958C90B" w:rsidR="4958C90B">
        <w:rPr>
          <w:highlight w:val="white"/>
        </w:rPr>
        <w:t xml:space="preserve"> and Bitcoin exist in two perspectives, block processing time and cryptography algorithm. Firstly, to process one block, </w:t>
      </w:r>
      <w:proofErr w:type="spellStart"/>
      <w:r w:rsidRPr="4958C90B" w:rsidR="4958C90B">
        <w:rPr>
          <w:highlight w:val="white"/>
        </w:rPr>
        <w:t>Litecoin</w:t>
      </w:r>
      <w:proofErr w:type="spellEnd"/>
      <w:r w:rsidRPr="4958C90B" w:rsidR="4958C90B">
        <w:rPr>
          <w:highlight w:val="white"/>
        </w:rPr>
        <w:t xml:space="preserve"> aims for 2.5 minutes while 10 minutes for Bitcoin, which empowers faster transaction confirmation and enhanced storage efficiency. Secondly, </w:t>
      </w:r>
      <w:proofErr w:type="spellStart"/>
      <w:r w:rsidRPr="4958C90B" w:rsidR="4958C90B">
        <w:rPr>
          <w:highlight w:val="white"/>
        </w:rPr>
        <w:t>Litecoin</w:t>
      </w:r>
      <w:proofErr w:type="spellEnd"/>
      <w:r w:rsidRPr="4958C90B" w:rsidR="4958C90B">
        <w:rPr>
          <w:highlight w:val="white"/>
        </w:rPr>
        <w:t xml:space="preserve"> uses </w:t>
      </w:r>
      <w:proofErr w:type="spellStart"/>
      <w:r w:rsidRPr="4958C90B" w:rsidR="4958C90B">
        <w:rPr>
          <w:highlight w:val="white"/>
        </w:rPr>
        <w:t>scrypt</w:t>
      </w:r>
      <w:proofErr w:type="spellEnd"/>
      <w:r w:rsidRPr="4958C90B" w:rsidR="4958C90B">
        <w:rPr>
          <w:highlight w:val="white"/>
        </w:rPr>
        <w:t xml:space="preserve"> (a password-based key derivation function) in its working proofing algorithm</w:t>
      </w:r>
      <w:r w:rsidRPr="4958C90B" w:rsidR="4958C90B">
        <w:rPr>
          <w:highlight w:val="white"/>
        </w:rPr>
        <w:t>;</w:t>
      </w:r>
      <w:r w:rsidRPr="4958C90B" w:rsidR="4958C90B">
        <w:rPr>
          <w:highlight w:val="white"/>
        </w:rPr>
        <w:t xml:space="preserve"> therefore, </w:t>
      </w:r>
      <w:proofErr w:type="spellStart"/>
      <w:r w:rsidRPr="4958C90B" w:rsidR="4958C90B">
        <w:rPr>
          <w:highlight w:val="white"/>
        </w:rPr>
        <w:t>Litecoin</w:t>
      </w:r>
      <w:proofErr w:type="spellEnd"/>
      <w:r w:rsidRPr="4958C90B" w:rsidR="4958C90B">
        <w:rPr>
          <w:highlight w:val="white"/>
        </w:rPr>
        <w:t xml:space="preserve"> mining machine </w:t>
      </w:r>
      <w:r w:rsidRPr="4958C90B" w:rsidR="4958C90B">
        <w:rPr>
          <w:highlight w:val="white"/>
        </w:rPr>
        <w:t>is</w:t>
      </w:r>
      <w:r w:rsidRPr="4958C90B" w:rsidR="4958C90B">
        <w:rPr>
          <w:highlight w:val="white"/>
        </w:rPr>
        <w:t xml:space="preserve"> more complex to deploy </w:t>
      </w:r>
      <w:r w:rsidRPr="4958C90B" w:rsidR="4958C90B">
        <w:rPr>
          <w:highlight w:val="white"/>
        </w:rPr>
        <w:t xml:space="preserve">and </w:t>
      </w:r>
      <w:r w:rsidRPr="4958C90B" w:rsidR="4958C90B">
        <w:rPr>
          <w:highlight w:val="white"/>
        </w:rPr>
        <w:t>more expensive to operate than Bitcoin SHA-256 algorithm mining machine.</w:t>
      </w:r>
    </w:p>
    <w:p w:rsidR="00724A82" w:rsidP="00CC59D8" w:rsidRDefault="00724A82" w14:paraId="1B4760B9" w14:textId="77777777">
      <w:bookmarkStart w:name="_Toc511396361" w:id="50"/>
      <w:bookmarkStart w:name="_Toc511390539" w:id="51"/>
      <w:bookmarkStart w:name="_Toc511390774" w:id="52"/>
      <w:bookmarkStart w:name="_Toc511392927" w:id="53"/>
      <w:bookmarkStart w:name="_Toc511406734" w:id="54"/>
      <w:bookmarkStart w:name="_Toc511407112" w:id="55"/>
      <w:bookmarkStart w:name="_Toc511503405" w:id="56"/>
      <w:bookmarkStart w:name="_Toc517443610" w:id="57"/>
    </w:p>
    <w:p w:rsidRPr="0009342A" w:rsidR="006A091A" w:rsidP="00724A82" w:rsidRDefault="006A091A" w14:paraId="7B0BB2CE" w14:textId="77777777" w14:noSpellErr="1">
      <w:pPr>
        <w:pStyle w:val="Heading2"/>
      </w:pPr>
      <w:bookmarkStart w:name="_Toc517449478" w:id="58"/>
      <w:bookmarkStart w:name="_Toc517453008" w:id="59"/>
      <w:bookmarkStart w:name="_Toc517453243" w:id="60"/>
      <w:bookmarkStart w:name="_Toc517453573" w:id="61"/>
      <w:r w:rsidRPr="4958C90B" w:rsidR="4958C90B">
        <w:rPr>
          <w:highlight w:val="white"/>
        </w:rPr>
        <w:t>2.</w:t>
      </w:r>
      <w:r w:rsidRPr="4958C90B" w:rsidR="4958C90B">
        <w:rPr>
          <w:highlight w:val="white"/>
        </w:rPr>
        <w:t xml:space="preserve">3 Exchange </w:t>
      </w:r>
      <w:r w:rsidRPr="4958C90B" w:rsidR="4958C90B">
        <w:rPr>
          <w:highlight w:val="white"/>
        </w:rPr>
        <w:t>B</w:t>
      </w:r>
      <w:r w:rsidRPr="4958C90B" w:rsidR="4958C90B">
        <w:rPr>
          <w:highlight w:val="white"/>
        </w:rPr>
        <w:t xml:space="preserve">ackground and Current </w:t>
      </w:r>
      <w:r w:rsidRPr="4958C90B" w:rsidR="4958C90B">
        <w:rPr>
          <w:highlight w:val="white"/>
        </w:rPr>
        <w:t>D</w:t>
      </w:r>
      <w:r w:rsidRPr="4958C90B" w:rsidR="4958C90B">
        <w:rPr>
          <w:highlight w:val="white"/>
        </w:rPr>
        <w:t xml:space="preserve">ashboard </w:t>
      </w:r>
      <w:r w:rsidRPr="4958C90B" w:rsidR="4958C90B">
        <w:rPr>
          <w:highlight w:val="white"/>
        </w:rPr>
        <w:t>W</w:t>
      </w:r>
      <w:r w:rsidRPr="4958C90B" w:rsidR="4958C90B">
        <w:rPr>
          <w:highlight w:val="white"/>
        </w:rPr>
        <w:t xml:space="preserve">ebsite </w:t>
      </w:r>
      <w:r w:rsidRPr="4958C90B" w:rsidR="4958C90B">
        <w:rPr>
          <w:highlight w:val="white"/>
        </w:rPr>
        <w:t>R</w:t>
      </w:r>
      <w:r w:rsidRPr="4958C90B" w:rsidR="4958C90B">
        <w:rPr>
          <w:highlight w:val="white"/>
        </w:rPr>
        <w:t>eview</w:t>
      </w:r>
      <w:bookmarkEnd w:id="50"/>
      <w:bookmarkEnd w:id="51"/>
      <w:bookmarkEnd w:id="52"/>
      <w:bookmarkEnd w:id="53"/>
      <w:bookmarkEnd w:id="54"/>
      <w:bookmarkEnd w:id="55"/>
      <w:bookmarkEnd w:id="56"/>
      <w:bookmarkEnd w:id="57"/>
      <w:bookmarkEnd w:id="58"/>
      <w:bookmarkEnd w:id="59"/>
      <w:bookmarkEnd w:id="60"/>
      <w:bookmarkEnd w:id="61"/>
    </w:p>
    <w:p w:rsidRPr="00D6335F" w:rsidR="006A091A" w:rsidP="006A091A" w:rsidRDefault="006A091A" w14:paraId="0AD77F9A" w14:textId="77777777"/>
    <w:p w:rsidRPr="007015F4" w:rsidR="006A091A" w:rsidP="006A091A" w:rsidRDefault="006A091A" w14:paraId="0846E6AE" w14:textId="77777777">
      <w:r w:rsidRPr="4958C90B" w:rsidR="4958C90B">
        <w:rPr>
          <w:highlight w:val="white"/>
        </w:rPr>
        <w:t xml:space="preserve">Since Bitcoin Market, the first </w:t>
      </w:r>
      <w:r w:rsidRPr="4958C90B" w:rsidR="4958C90B">
        <w:rPr>
          <w:highlight w:val="white"/>
        </w:rPr>
        <w:t>Bit</w:t>
      </w:r>
      <w:r w:rsidRPr="4958C90B" w:rsidR="4958C90B">
        <w:rPr>
          <w:highlight w:val="white"/>
        </w:rPr>
        <w:t>coin exchange, were founded in 2010, there have been over 120 cryptocurrency exchange platforms existed in the market</w:t>
      </w:r>
      <w:r w:rsidRPr="4958C90B" w:rsidR="4958C90B">
        <w:rPr>
          <w:highlight w:val="white"/>
        </w:rPr>
        <w:t xml:space="preserve"> </w:t>
      </w:r>
      <w:r w:rsidRPr="4958C90B" w:rsidR="4958C90B">
        <w:rPr>
          <w:highlight w:val="white"/>
        </w:rPr>
        <w:t>(</w:t>
      </w:r>
      <w:proofErr w:type="spellStart"/>
      <w:r w:rsidRPr="4958C90B" w:rsidR="4958C90B">
        <w:rPr>
          <w:highlight w:val="white"/>
        </w:rPr>
        <w:t>Sornette</w:t>
      </w:r>
      <w:proofErr w:type="spellEnd"/>
      <w:r w:rsidRPr="4958C90B" w:rsidR="4958C90B">
        <w:rPr>
          <w:highlight w:val="white"/>
        </w:rPr>
        <w:t xml:space="preserve"> &amp; </w:t>
      </w:r>
      <w:proofErr w:type="spellStart"/>
      <w:r w:rsidRPr="4958C90B" w:rsidR="4958C90B">
        <w:rPr>
          <w:highlight w:val="white"/>
        </w:rPr>
        <w:t>Sanadgol</w:t>
      </w:r>
      <w:proofErr w:type="spellEnd"/>
      <w:r w:rsidRPr="4958C90B" w:rsidR="4958C90B">
        <w:rPr>
          <w:highlight w:val="white"/>
        </w:rPr>
        <w:t xml:space="preserve">). The </w:t>
      </w:r>
      <w:r w:rsidRPr="4958C90B" w:rsidR="4958C90B">
        <w:rPr>
          <w:highlight w:val="white"/>
        </w:rPr>
        <w:t>team researches major cr</w:t>
      </w:r>
      <w:r w:rsidRPr="4958C90B" w:rsidR="4958C90B">
        <w:rPr>
          <w:highlight w:val="white"/>
        </w:rPr>
        <w:t>yptocurrency exchanges (mainly B</w:t>
      </w:r>
      <w:r w:rsidRPr="4958C90B" w:rsidR="4958C90B">
        <w:rPr>
          <w:highlight w:val="white"/>
        </w:rPr>
        <w:t>itcoin exchanges) and look into the common features of different exchanges</w:t>
      </w:r>
      <w:r w:rsidRPr="4958C90B" w:rsidR="4958C90B">
        <w:rPr>
          <w:highlight w:val="white"/>
        </w:rPr>
        <w:t xml:space="preserve"> </w:t>
      </w:r>
      <w:r w:rsidRPr="4958C90B" w:rsidR="4958C90B">
        <w:rPr>
          <w:highlight w:val="white"/>
        </w:rPr>
        <w:t>(</w:t>
      </w:r>
      <w:proofErr w:type="spellStart"/>
      <w:r w:rsidRPr="4958C90B" w:rsidR="4958C90B">
        <w:rPr>
          <w:highlight w:val="white"/>
        </w:rPr>
        <w:t>Sornette</w:t>
      </w:r>
      <w:proofErr w:type="spellEnd"/>
      <w:r w:rsidRPr="4958C90B" w:rsidR="4958C90B">
        <w:rPr>
          <w:highlight w:val="white"/>
        </w:rPr>
        <w:t xml:space="preserve"> &amp; </w:t>
      </w:r>
      <w:proofErr w:type="spellStart"/>
      <w:r w:rsidRPr="4958C90B" w:rsidR="4958C90B">
        <w:rPr>
          <w:highlight w:val="white"/>
        </w:rPr>
        <w:t>Sanadgol</w:t>
      </w:r>
      <w:proofErr w:type="spellEnd"/>
      <w:r w:rsidRPr="4958C90B" w:rsidR="4958C90B">
        <w:rPr>
          <w:highlight w:val="white"/>
        </w:rPr>
        <w:t>).</w:t>
      </w:r>
    </w:p>
    <w:p w:rsidR="006A091A" w:rsidP="006A091A" w:rsidRDefault="006A091A" w14:paraId="230C4960" w14:textId="77777777">
      <w:r w:rsidRPr="4958C90B" w:rsidR="4958C90B">
        <w:rPr>
          <w:highlight w:val="white"/>
        </w:rPr>
        <w:t>1)</w:t>
      </w:r>
      <w:r w:rsidRPr="4958C90B" w:rsidR="4958C90B">
        <w:rPr>
          <w:highlight w:val="white"/>
        </w:rPr>
        <w:t xml:space="preserve"> </w:t>
      </w:r>
      <w:proofErr w:type="spellStart"/>
      <w:r w:rsidRPr="4958C90B" w:rsidR="4958C90B">
        <w:rPr>
          <w:highlight w:val="white"/>
        </w:rPr>
        <w:t>Bitstamp</w:t>
      </w:r>
      <w:proofErr w:type="spellEnd"/>
      <w:r w:rsidRPr="4958C90B" w:rsidR="4958C90B">
        <w:rPr>
          <w:highlight w:val="white"/>
        </w:rPr>
        <w:t xml:space="preserve">. It is one of the largest bitcoin exchanges. It is originated and </w:t>
      </w:r>
      <w:proofErr w:type="spellStart"/>
      <w:r w:rsidRPr="4958C90B" w:rsidR="4958C90B">
        <w:rPr>
          <w:highlight w:val="white"/>
        </w:rPr>
        <w:t>centered</w:t>
      </w:r>
      <w:proofErr w:type="spellEnd"/>
      <w:r w:rsidRPr="4958C90B" w:rsidR="4958C90B">
        <w:rPr>
          <w:highlight w:val="white"/>
        </w:rPr>
        <w:t xml:space="preserve"> in the UK. Its security assurance is recognized around the world (</w:t>
      </w:r>
      <w:proofErr w:type="spellStart"/>
      <w:r w:rsidRPr="4958C90B" w:rsidR="4958C90B">
        <w:rPr>
          <w:highlight w:val="white"/>
        </w:rPr>
        <w:t>Bouri</w:t>
      </w:r>
      <w:proofErr w:type="spellEnd"/>
      <w:r w:rsidRPr="4958C90B" w:rsidR="4958C90B">
        <w:rPr>
          <w:highlight w:val="white"/>
        </w:rPr>
        <w:t xml:space="preserve">, </w:t>
      </w:r>
      <w:proofErr w:type="spellStart"/>
      <w:r w:rsidRPr="4958C90B" w:rsidR="4958C90B">
        <w:rPr>
          <w:highlight w:val="white"/>
        </w:rPr>
        <w:t>Molnár</w:t>
      </w:r>
      <w:proofErr w:type="spellEnd"/>
      <w:r w:rsidRPr="4958C90B" w:rsidR="4958C90B">
        <w:rPr>
          <w:highlight w:val="white"/>
        </w:rPr>
        <w:t xml:space="preserve">, </w:t>
      </w:r>
      <w:proofErr w:type="spellStart"/>
      <w:r w:rsidRPr="4958C90B" w:rsidR="4958C90B">
        <w:rPr>
          <w:highlight w:val="white"/>
        </w:rPr>
        <w:t>Azzi</w:t>
      </w:r>
      <w:proofErr w:type="spellEnd"/>
      <w:r w:rsidRPr="4958C90B" w:rsidR="4958C90B">
        <w:rPr>
          <w:highlight w:val="white"/>
        </w:rPr>
        <w:t xml:space="preserve">, </w:t>
      </w:r>
      <w:proofErr w:type="spellStart"/>
      <w:r w:rsidRPr="4958C90B" w:rsidR="4958C90B">
        <w:rPr>
          <w:highlight w:val="white"/>
        </w:rPr>
        <w:t>Roubaud</w:t>
      </w:r>
      <w:proofErr w:type="spellEnd"/>
      <w:r w:rsidRPr="4958C90B" w:rsidR="4958C90B">
        <w:rPr>
          <w:highlight w:val="white"/>
        </w:rPr>
        <w:t xml:space="preserve">, &amp; </w:t>
      </w:r>
      <w:proofErr w:type="spellStart"/>
      <w:r w:rsidRPr="4958C90B" w:rsidR="4958C90B">
        <w:rPr>
          <w:highlight w:val="white"/>
        </w:rPr>
        <w:t>Hagfors</w:t>
      </w:r>
      <w:proofErr w:type="spellEnd"/>
      <w:r w:rsidRPr="4958C90B" w:rsidR="4958C90B">
        <w:rPr>
          <w:highlight w:val="white"/>
        </w:rPr>
        <w:t>, 2017). It provides cryptocurrency exchange information for both USD and EUR.</w:t>
      </w:r>
    </w:p>
    <w:p w:rsidRPr="007015F4" w:rsidR="006A091A" w:rsidP="006A091A" w:rsidRDefault="006A091A" w14:paraId="2967A924" w14:textId="77777777"/>
    <w:p w:rsidR="006A091A" w:rsidP="006A091A" w:rsidRDefault="006A091A" w14:paraId="08D08593" w14:textId="77777777">
      <w:pPr>
        <w:pStyle w:val="Normal1"/>
        <w:keepNext/>
        <w:spacing w:after="240" w:line="283" w:lineRule="auto"/>
        <w:jc w:val="center"/>
      </w:pPr>
      <w:r w:rsidRPr="007015F4">
        <w:rPr>
          <w:noProof/>
          <w:lang w:val="en-GB"/>
        </w:rPr>
        <w:drawing>
          <wp:inline distT="114300" distB="114300" distL="114300" distR="114300" wp14:anchorId="493B0012" wp14:editId="777E8315">
            <wp:extent cx="4572000" cy="1979874"/>
            <wp:effectExtent l="0" t="0" r="0" b="1905"/>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4603881" cy="1993680"/>
                    </a:xfrm>
                    <a:prstGeom prst="rect">
                      <a:avLst/>
                    </a:prstGeom>
                    <a:ln/>
                  </pic:spPr>
                </pic:pic>
              </a:graphicData>
            </a:graphic>
          </wp:inline>
        </w:drawing>
      </w:r>
    </w:p>
    <w:p w:rsidRPr="00CC596A" w:rsidR="006A091A" w:rsidP="006A091A" w:rsidRDefault="006A091A" w14:paraId="42A1146C" w14:textId="7E1EB3BB">
      <w:pPr>
        <w:pStyle w:val="Caption"/>
        <w:jc w:val="center"/>
      </w:pPr>
      <w:r>
        <w:rPr/>
        <w:t xml:space="preserve">Figure </w:t>
      </w:r>
      <w:r>
        <w:fldChar w:fldCharType="begin"/>
      </w:r>
      <w:r>
        <w:instrText xml:space="preserve"> SEQ Figure \* ARABIC </w:instrText>
      </w:r>
      <w:r>
        <w:fldChar w:fldCharType="separate"/>
      </w:r>
      <w:r w:rsidR="0027194E">
        <w:rPr>
          <w:noProof/>
        </w:rPr>
        <w:t>1</w:t>
      </w:r>
      <w:r w:rsidRPr="4958C90B">
        <w:fldChar w:fldCharType="end"/>
      </w:r>
      <w:r>
        <w:rPr/>
        <w:t xml:space="preserve"> </w:t>
      </w:r>
      <w:proofErr w:type="spellStart"/>
      <w:r w:rsidRPr="00474465">
        <w:rPr/>
        <w:t>Bitstamp</w:t>
      </w:r>
      <w:proofErr w:type="spellEnd"/>
      <w:r>
        <w:rPr/>
        <w:t xml:space="preserve"> </w:t>
      </w:r>
      <w:r w:rsidRPr="00474465">
        <w:rPr/>
        <w:t>Dashboard</w:t>
      </w:r>
    </w:p>
    <w:p w:rsidRPr="00CC59D8" w:rsidR="00CC59D8" w:rsidP="00CC59D8" w:rsidRDefault="00CC59D8" w14:paraId="1C92902C" w14:textId="77777777">
      <w:pPr>
        <w:rPr>
          <w:lang w:val="en-US"/>
        </w:rPr>
      </w:pPr>
    </w:p>
    <w:p w:rsidR="006A091A" w:rsidP="006A091A" w:rsidRDefault="006A091A" w14:paraId="389939AB" w14:textId="513C9B16">
      <w:r w:rsidRPr="4958C90B" w:rsidR="4958C90B">
        <w:rPr>
          <w:highlight w:val="white"/>
        </w:rPr>
        <w:t>2)</w:t>
      </w:r>
      <w:r w:rsidRPr="4958C90B" w:rsidR="4958C90B">
        <w:rPr>
          <w:highlight w:val="white"/>
        </w:rPr>
        <w:t xml:space="preserve"> </w:t>
      </w:r>
      <w:proofErr w:type="spellStart"/>
      <w:r w:rsidRPr="4958C90B" w:rsidR="4958C90B">
        <w:rPr>
          <w:highlight w:val="white"/>
        </w:rPr>
        <w:t>Coinbase</w:t>
      </w:r>
      <w:proofErr w:type="spellEnd"/>
      <w:r w:rsidRPr="4958C90B" w:rsidR="4958C90B">
        <w:rPr>
          <w:highlight w:val="white"/>
        </w:rPr>
        <w:t xml:space="preserve"> (GDAX)</w:t>
      </w:r>
      <w:r w:rsidRPr="4958C90B" w:rsidR="4958C90B">
        <w:rPr>
          <w:highlight w:val="white"/>
        </w:rPr>
        <w:t xml:space="preserve">. It is a well-known exchange founded in 2012 and based in the US. It enjoys </w:t>
      </w:r>
      <w:r w:rsidRPr="4958C90B" w:rsidR="4958C90B">
        <w:rPr>
          <w:highlight w:val="white"/>
        </w:rPr>
        <w:t xml:space="preserve">a </w:t>
      </w:r>
      <w:r w:rsidRPr="4958C90B" w:rsidR="4958C90B">
        <w:rPr>
          <w:highlight w:val="white"/>
        </w:rPr>
        <w:t>good reputation not only because it is available for users from over 32 different countries, but also because it created GDAX in 2014, targeting customers who are professionals in cryptocurrency field</w:t>
      </w:r>
      <w:r w:rsidRPr="4958C90B" w:rsidR="4958C90B">
        <w:rPr>
          <w:highlight w:val="white"/>
        </w:rPr>
        <w:t xml:space="preserve"> </w:t>
      </w:r>
      <w:r w:rsidRPr="4958C90B" w:rsidR="4958C90B">
        <w:rPr>
          <w:highlight w:val="white"/>
        </w:rPr>
        <w:t>(</w:t>
      </w:r>
      <w:proofErr w:type="spellStart"/>
      <w:r w:rsidRPr="4958C90B" w:rsidR="4958C90B">
        <w:rPr>
          <w:highlight w:val="white"/>
        </w:rPr>
        <w:t>Sornette</w:t>
      </w:r>
      <w:proofErr w:type="spellEnd"/>
      <w:r w:rsidRPr="4958C90B" w:rsidR="4958C90B">
        <w:rPr>
          <w:highlight w:val="white"/>
        </w:rPr>
        <w:t xml:space="preserve"> &amp; </w:t>
      </w:r>
      <w:proofErr w:type="spellStart"/>
      <w:r w:rsidRPr="4958C90B" w:rsidR="4958C90B">
        <w:rPr>
          <w:highlight w:val="white"/>
        </w:rPr>
        <w:t>Sanadgol</w:t>
      </w:r>
      <w:proofErr w:type="spellEnd"/>
      <w:r w:rsidRPr="4958C90B" w:rsidR="4958C90B">
        <w:rPr>
          <w:highlight w:val="white"/>
        </w:rPr>
        <w:t>). GDAX provide</w:t>
      </w:r>
      <w:r w:rsidRPr="4958C90B" w:rsidR="4958C90B">
        <w:rPr>
          <w:highlight w:val="white"/>
        </w:rPr>
        <w:t>s</w:t>
      </w:r>
      <w:r w:rsidRPr="4958C90B" w:rsidR="4958C90B">
        <w:rPr>
          <w:highlight w:val="white"/>
        </w:rPr>
        <w:t xml:space="preserve"> sufficient information of 4 different types of cryptocurrency from 16 markets</w:t>
      </w:r>
      <w:r w:rsidRPr="4958C90B" w:rsidR="4958C90B">
        <w:rPr>
          <w:highlight w:val="white"/>
        </w:rPr>
        <w:t xml:space="preserve"> </w:t>
      </w:r>
      <w:r w:rsidRPr="4958C90B" w:rsidR="4958C90B">
        <w:rPr>
          <w:highlight w:val="white"/>
        </w:rPr>
        <w:t>(</w:t>
      </w:r>
      <w:proofErr w:type="spellStart"/>
      <w:r w:rsidRPr="4958C90B" w:rsidR="4958C90B">
        <w:rPr>
          <w:highlight w:val="white"/>
        </w:rPr>
        <w:t>Sornette</w:t>
      </w:r>
      <w:proofErr w:type="spellEnd"/>
      <w:r w:rsidRPr="4958C90B" w:rsidR="4958C90B">
        <w:rPr>
          <w:highlight w:val="white"/>
        </w:rPr>
        <w:t xml:space="preserve"> &amp; </w:t>
      </w:r>
      <w:proofErr w:type="spellStart"/>
      <w:r w:rsidRPr="4958C90B" w:rsidR="4958C90B">
        <w:rPr>
          <w:highlight w:val="white"/>
        </w:rPr>
        <w:t>Sanadgol</w:t>
      </w:r>
      <w:proofErr w:type="spellEnd"/>
      <w:r w:rsidRPr="4958C90B" w:rsidR="4958C90B">
        <w:rPr>
          <w:highlight w:val="white"/>
        </w:rPr>
        <w:t>).</w:t>
      </w:r>
    </w:p>
    <w:p w:rsidRPr="007015F4" w:rsidR="006A091A" w:rsidP="006A091A" w:rsidRDefault="006A091A" w14:paraId="69462511" w14:textId="77777777"/>
    <w:p w:rsidR="006A091A" w:rsidP="006A091A" w:rsidRDefault="006A091A" w14:paraId="4308F61C" w14:textId="77777777">
      <w:pPr>
        <w:pStyle w:val="Normal1"/>
        <w:keepNext/>
        <w:spacing w:after="240" w:line="283" w:lineRule="auto"/>
        <w:jc w:val="center"/>
      </w:pPr>
      <w:r w:rsidRPr="007015F4">
        <w:rPr>
          <w:noProof/>
          <w:lang w:val="en-GB"/>
        </w:rPr>
        <w:drawing>
          <wp:inline distT="114300" distB="114300" distL="114300" distR="114300" wp14:anchorId="4B77C6F2" wp14:editId="4D1817BE">
            <wp:extent cx="4468633" cy="1971923"/>
            <wp:effectExtent l="0" t="0" r="8255" b="9525"/>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4490717" cy="1981668"/>
                    </a:xfrm>
                    <a:prstGeom prst="rect">
                      <a:avLst/>
                    </a:prstGeom>
                    <a:ln/>
                  </pic:spPr>
                </pic:pic>
              </a:graphicData>
            </a:graphic>
          </wp:inline>
        </w:drawing>
      </w:r>
    </w:p>
    <w:p w:rsidRPr="007015F4" w:rsidR="006A091A" w:rsidP="006A091A" w:rsidRDefault="006A091A" w14:paraId="49D67074" w14:textId="211587EA" w14:noSpellErr="1">
      <w:pPr>
        <w:pStyle w:val="Caption"/>
        <w:jc w:val="center"/>
      </w:pPr>
      <w:r>
        <w:rPr/>
        <w:t xml:space="preserve">Figure </w:t>
      </w:r>
      <w:r>
        <w:fldChar w:fldCharType="begin"/>
      </w:r>
      <w:r>
        <w:instrText xml:space="preserve"> SEQ Figure \* ARABIC </w:instrText>
      </w:r>
      <w:r>
        <w:fldChar w:fldCharType="separate"/>
      </w:r>
      <w:r w:rsidR="0027194E">
        <w:rPr>
          <w:noProof/>
        </w:rPr>
        <w:t>2</w:t>
      </w:r>
      <w:r w:rsidRPr="4958C90B">
        <w:fldChar w:fldCharType="end"/>
      </w:r>
      <w:r>
        <w:rPr/>
        <w:t xml:space="preserve"> </w:t>
      </w:r>
      <w:r w:rsidRPr="007D7A02">
        <w:rPr/>
        <w:t>GDAX Dashboard</w:t>
      </w:r>
    </w:p>
    <w:p w:rsidRPr="00CC59D8" w:rsidR="00CC59D8" w:rsidP="00CC59D8" w:rsidRDefault="00CC59D8" w14:paraId="3630D52E" w14:textId="77777777">
      <w:pPr>
        <w:rPr>
          <w:lang w:val="en-US"/>
        </w:rPr>
      </w:pPr>
    </w:p>
    <w:p w:rsidR="006A091A" w:rsidP="006A091A" w:rsidRDefault="006A091A" w14:paraId="42A4FBA4" w14:textId="1AA4F2FE">
      <w:r w:rsidRPr="4958C90B" w:rsidR="4958C90B">
        <w:rPr>
          <w:highlight w:val="white"/>
        </w:rPr>
        <w:t>3)</w:t>
      </w:r>
      <w:r w:rsidRPr="4958C90B" w:rsidR="4958C90B">
        <w:rPr>
          <w:highlight w:val="white"/>
        </w:rPr>
        <w:t xml:space="preserve"> </w:t>
      </w:r>
      <w:proofErr w:type="spellStart"/>
      <w:r w:rsidRPr="4958C90B" w:rsidR="4958C90B">
        <w:rPr>
          <w:highlight w:val="white"/>
        </w:rPr>
        <w:t>Bitfinex</w:t>
      </w:r>
      <w:proofErr w:type="spellEnd"/>
      <w:r w:rsidRPr="4958C90B" w:rsidR="4958C90B">
        <w:rPr>
          <w:highlight w:val="white"/>
        </w:rPr>
        <w:t xml:space="preserve">. It is based in Hong Kong and famous for the new way of trading. They allow users to borrow the currency and sell the borrowed currency. Meanwhile, they provide a kind of service which is similar to share options in financial </w:t>
      </w:r>
      <w:r w:rsidRPr="4958C90B" w:rsidR="4958C90B">
        <w:rPr>
          <w:highlight w:val="white"/>
        </w:rPr>
        <w:t>market (</w:t>
      </w:r>
      <w:proofErr w:type="spellStart"/>
      <w:r w:rsidRPr="4958C90B" w:rsidR="4958C90B">
        <w:rPr>
          <w:highlight w:val="white"/>
        </w:rPr>
        <w:t>Sornette</w:t>
      </w:r>
      <w:proofErr w:type="spellEnd"/>
      <w:r w:rsidRPr="4958C90B" w:rsidR="4958C90B">
        <w:rPr>
          <w:highlight w:val="white"/>
        </w:rPr>
        <w:t xml:space="preserve"> &amp; </w:t>
      </w:r>
      <w:proofErr w:type="spellStart"/>
      <w:r w:rsidRPr="4958C90B" w:rsidR="4958C90B">
        <w:rPr>
          <w:highlight w:val="white"/>
        </w:rPr>
        <w:t>Sanadgol</w:t>
      </w:r>
      <w:proofErr w:type="spellEnd"/>
      <w:r w:rsidRPr="4958C90B" w:rsidR="4958C90B">
        <w:rPr>
          <w:highlight w:val="white"/>
        </w:rPr>
        <w:t>).</w:t>
      </w:r>
    </w:p>
    <w:p w:rsidRPr="007015F4" w:rsidR="006A091A" w:rsidP="006A091A" w:rsidRDefault="006A091A" w14:paraId="4E5692D3" w14:textId="77777777"/>
    <w:p w:rsidR="006A091A" w:rsidP="006A091A" w:rsidRDefault="006A091A" w14:paraId="6A4B9718" w14:textId="77777777">
      <w:pPr>
        <w:pStyle w:val="Normal1"/>
        <w:keepNext/>
        <w:spacing w:after="240" w:line="283" w:lineRule="auto"/>
        <w:jc w:val="center"/>
      </w:pPr>
      <w:r w:rsidRPr="007015F4">
        <w:rPr>
          <w:noProof/>
          <w:lang w:val="en-GB"/>
        </w:rPr>
        <w:drawing>
          <wp:inline distT="114300" distB="114300" distL="114300" distR="114300" wp14:anchorId="3053A818" wp14:editId="146472EB">
            <wp:extent cx="4468633" cy="2011680"/>
            <wp:effectExtent l="0" t="0" r="8255" b="7620"/>
            <wp:docPr id="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4488450" cy="2020601"/>
                    </a:xfrm>
                    <a:prstGeom prst="rect">
                      <a:avLst/>
                    </a:prstGeom>
                    <a:ln/>
                  </pic:spPr>
                </pic:pic>
              </a:graphicData>
            </a:graphic>
          </wp:inline>
        </w:drawing>
      </w:r>
    </w:p>
    <w:p w:rsidRPr="007015F4" w:rsidR="006A091A" w:rsidP="006A091A" w:rsidRDefault="006A091A" w14:paraId="70F069E1" w14:textId="5B0C973F" w14:noSpellErr="1">
      <w:pPr>
        <w:pStyle w:val="Caption"/>
        <w:jc w:val="center"/>
      </w:pPr>
      <w:r>
        <w:rPr/>
        <w:t xml:space="preserve">Figure </w:t>
      </w:r>
      <w:r>
        <w:fldChar w:fldCharType="begin"/>
      </w:r>
      <w:r>
        <w:instrText xml:space="preserve"> SEQ Figure \* ARABIC </w:instrText>
      </w:r>
      <w:r>
        <w:fldChar w:fldCharType="separate"/>
      </w:r>
      <w:r w:rsidR="0027194E">
        <w:rPr>
          <w:noProof/>
        </w:rPr>
        <w:t>3</w:t>
      </w:r>
      <w:r w:rsidRPr="4958C90B">
        <w:fldChar w:fldCharType="end"/>
      </w:r>
      <w:r>
        <w:rPr/>
        <w:t xml:space="preserve"> </w:t>
      </w:r>
      <w:r w:rsidRPr="005C15BD">
        <w:rPr/>
        <w:t xml:space="preserve">BITFINEX </w:t>
      </w:r>
      <w:r>
        <w:rPr/>
        <w:t>Dashboard</w:t>
      </w:r>
    </w:p>
    <w:p w:rsidRPr="00CC59D8" w:rsidR="00CC59D8" w:rsidP="00CC59D8" w:rsidRDefault="00CC59D8" w14:paraId="354391D3" w14:textId="77777777">
      <w:pPr>
        <w:rPr>
          <w:lang w:val="en-US"/>
        </w:rPr>
      </w:pPr>
    </w:p>
    <w:p w:rsidRPr="007015F4" w:rsidR="006A091A" w:rsidP="006A091A" w:rsidRDefault="006A091A" w14:paraId="521AC7BC" w14:textId="77777777">
      <w:r w:rsidRPr="4958C90B" w:rsidR="4958C90B">
        <w:rPr>
          <w:highlight w:val="white"/>
        </w:rPr>
        <w:t xml:space="preserve">4) Mt. </w:t>
      </w:r>
      <w:proofErr w:type="spellStart"/>
      <w:r w:rsidRPr="4958C90B" w:rsidR="4958C90B">
        <w:rPr>
          <w:highlight w:val="white"/>
        </w:rPr>
        <w:t>Gox</w:t>
      </w:r>
      <w:proofErr w:type="spellEnd"/>
      <w:r w:rsidRPr="4958C90B" w:rsidR="4958C90B">
        <w:rPr>
          <w:highlight w:val="white"/>
        </w:rPr>
        <w:t xml:space="preserve">. </w:t>
      </w:r>
      <w:r w:rsidRPr="4958C90B" w:rsidR="4958C90B">
        <w:rPr>
          <w:highlight w:val="white"/>
        </w:rPr>
        <w:t>I</w:t>
      </w:r>
      <w:r w:rsidRPr="4958C90B" w:rsidR="4958C90B">
        <w:rPr>
          <w:highlight w:val="white"/>
        </w:rPr>
        <w:t xml:space="preserve">t used to </w:t>
      </w:r>
      <w:r w:rsidRPr="4958C90B" w:rsidR="4958C90B">
        <w:rPr>
          <w:highlight w:val="white"/>
        </w:rPr>
        <w:t>hold</w:t>
      </w:r>
      <w:r w:rsidRPr="4958C90B" w:rsidR="4958C90B">
        <w:rPr>
          <w:highlight w:val="white"/>
        </w:rPr>
        <w:t xml:space="preserve"> monopoly on Bitcoin market for USD and was regarded as a powerful exchange that can lead the price (Corbet, Larkin, L</w:t>
      </w:r>
      <w:r w:rsidRPr="4958C90B" w:rsidR="4958C90B">
        <w:rPr>
          <w:highlight w:val="white"/>
        </w:rPr>
        <w:t xml:space="preserve">ucey, Meegan, &amp; </w:t>
      </w:r>
      <w:proofErr w:type="spellStart"/>
      <w:r w:rsidRPr="4958C90B" w:rsidR="4958C90B">
        <w:rPr>
          <w:highlight w:val="white"/>
        </w:rPr>
        <w:t>Yarovaya</w:t>
      </w:r>
      <w:proofErr w:type="spellEnd"/>
      <w:r w:rsidRPr="4958C90B" w:rsidR="4958C90B">
        <w:rPr>
          <w:highlight w:val="white"/>
        </w:rPr>
        <w:t>, 2017). H</w:t>
      </w:r>
      <w:r w:rsidRPr="4958C90B" w:rsidR="4958C90B">
        <w:rPr>
          <w:highlight w:val="white"/>
        </w:rPr>
        <w:t>owever, due to significant security issue (hacking), its exchange service was suspended (Li &amp; Wang, 2017). This is a reminder of the important security mechanism in this cryptocurrency data-streaming website.</w:t>
      </w:r>
    </w:p>
    <w:p w:rsidRPr="007015F4" w:rsidR="00CC59D8" w:rsidP="00CC59D8" w:rsidRDefault="00CC59D8" w14:paraId="3E5576B9" w14:textId="77777777"/>
    <w:p w:rsidR="006A091A" w:rsidP="006A091A" w:rsidRDefault="006A091A" w14:paraId="686D5FD2" w14:textId="61185C8C">
      <w:r w:rsidRPr="4958C90B" w:rsidR="4958C90B">
        <w:rPr>
          <w:highlight w:val="white"/>
        </w:rPr>
        <w:t>5)</w:t>
      </w:r>
      <w:r w:rsidRPr="4958C90B" w:rsidR="4958C90B">
        <w:rPr>
          <w:highlight w:val="white"/>
        </w:rPr>
        <w:t xml:space="preserve"> </w:t>
      </w:r>
      <w:proofErr w:type="spellStart"/>
      <w:r w:rsidRPr="4958C90B" w:rsidR="4958C90B">
        <w:rPr>
          <w:highlight w:val="white"/>
        </w:rPr>
        <w:t>OKCoin</w:t>
      </w:r>
      <w:proofErr w:type="spellEnd"/>
      <w:r w:rsidRPr="4958C90B" w:rsidR="4958C90B">
        <w:rPr>
          <w:highlight w:val="white"/>
        </w:rPr>
        <w:t>. It is established in Beijing and funded by many reliable institutions. It is one of the</w:t>
      </w:r>
      <w:r w:rsidRPr="4958C90B" w:rsidR="4958C90B">
        <w:rPr>
          <w:highlight w:val="white"/>
        </w:rPr>
        <w:t xml:space="preserve"> biggest exchanges in the world and able to </w:t>
      </w:r>
      <w:r w:rsidRPr="4958C90B" w:rsidR="4958C90B">
        <w:rPr>
          <w:highlight w:val="white"/>
        </w:rPr>
        <w:t xml:space="preserve">exchange between 5 kinds of cryptocurrencies and USD. It is reported by researchers that the Chinese market index might become a main contributor of bitcoin </w:t>
      </w:r>
      <w:r w:rsidRPr="4958C90B" w:rsidR="4958C90B">
        <w:rPr>
          <w:highlight w:val="white"/>
        </w:rPr>
        <w:t>price (</w:t>
      </w:r>
      <w:r w:rsidRPr="4958C90B" w:rsidR="4958C90B">
        <w:rPr>
          <w:highlight w:val="white"/>
        </w:rPr>
        <w:t xml:space="preserve">Li &amp; Wang, 2017). Therefore, </w:t>
      </w:r>
      <w:proofErr w:type="spellStart"/>
      <w:r w:rsidRPr="4958C90B" w:rsidR="4958C90B">
        <w:rPr>
          <w:highlight w:val="white"/>
        </w:rPr>
        <w:t>OKcoin</w:t>
      </w:r>
      <w:proofErr w:type="spellEnd"/>
      <w:r w:rsidRPr="4958C90B" w:rsidR="4958C90B">
        <w:rPr>
          <w:highlight w:val="white"/>
        </w:rPr>
        <w:t xml:space="preserve"> is considered to be included in </w:t>
      </w:r>
      <w:r w:rsidRPr="4958C90B" w:rsidR="4958C90B">
        <w:rPr>
          <w:highlight w:val="white"/>
        </w:rPr>
        <w:t>this project</w:t>
      </w:r>
      <w:r w:rsidRPr="4958C90B" w:rsidR="4958C90B">
        <w:rPr>
          <w:highlight w:val="white"/>
        </w:rPr>
        <w:t>’</w:t>
      </w:r>
      <w:r w:rsidRPr="4958C90B" w:rsidR="4958C90B">
        <w:rPr>
          <w:highlight w:val="white"/>
        </w:rPr>
        <w:t xml:space="preserve">s </w:t>
      </w:r>
      <w:r w:rsidRPr="4958C90B" w:rsidR="4958C90B">
        <w:rPr>
          <w:highlight w:val="white"/>
        </w:rPr>
        <w:t>market data</w:t>
      </w:r>
      <w:r w:rsidRPr="4958C90B" w:rsidR="4958C90B">
        <w:rPr>
          <w:highlight w:val="white"/>
        </w:rPr>
        <w:t xml:space="preserve"> </w:t>
      </w:r>
      <w:r w:rsidRPr="4958C90B" w:rsidR="4958C90B">
        <w:rPr>
          <w:highlight w:val="white"/>
        </w:rPr>
        <w:t>acquisition</w:t>
      </w:r>
      <w:r w:rsidRPr="4958C90B" w:rsidR="4958C90B">
        <w:rPr>
          <w:highlight w:val="white"/>
        </w:rPr>
        <w:t>.</w:t>
      </w:r>
    </w:p>
    <w:p w:rsidRPr="007015F4" w:rsidR="006A091A" w:rsidP="006A091A" w:rsidRDefault="006A091A" w14:paraId="4701E40A" w14:textId="77777777"/>
    <w:p w:rsidR="006A091A" w:rsidP="006A091A" w:rsidRDefault="006A091A" w14:paraId="2E962AED" w14:textId="77777777">
      <w:pPr>
        <w:pStyle w:val="Normal1"/>
        <w:keepNext/>
        <w:spacing w:after="240" w:line="283" w:lineRule="auto"/>
        <w:jc w:val="center"/>
      </w:pPr>
      <w:r w:rsidRPr="007015F4">
        <w:rPr>
          <w:noProof/>
          <w:lang w:val="en-GB"/>
        </w:rPr>
        <w:lastRenderedPageBreak/>
        <w:drawing>
          <wp:inline distT="114300" distB="114300" distL="114300" distR="114300" wp14:anchorId="6C995ECF" wp14:editId="52D7294D">
            <wp:extent cx="4492487" cy="2107096"/>
            <wp:effectExtent l="0" t="0" r="3810" b="7620"/>
            <wp:docPr id="30784813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4499466" cy="2110369"/>
                    </a:xfrm>
                    <a:prstGeom prst="rect">
                      <a:avLst/>
                    </a:prstGeom>
                    <a:ln/>
                  </pic:spPr>
                </pic:pic>
              </a:graphicData>
            </a:graphic>
          </wp:inline>
        </w:drawing>
      </w:r>
    </w:p>
    <w:p w:rsidRPr="007015F4" w:rsidR="006A091A" w:rsidP="006A091A" w:rsidRDefault="006A091A" w14:paraId="51F99106" w14:textId="132E82A2">
      <w:pPr>
        <w:pStyle w:val="Caption"/>
        <w:jc w:val="center"/>
      </w:pPr>
      <w:r>
        <w:rPr/>
        <w:t xml:space="preserve">Figure </w:t>
      </w:r>
      <w:r>
        <w:fldChar w:fldCharType="begin"/>
      </w:r>
      <w:r>
        <w:instrText xml:space="preserve"> SEQ Figure \* ARABIC </w:instrText>
      </w:r>
      <w:r>
        <w:fldChar w:fldCharType="separate"/>
      </w:r>
      <w:r w:rsidR="0027194E">
        <w:rPr>
          <w:noProof/>
        </w:rPr>
        <w:t>4</w:t>
      </w:r>
      <w:r w:rsidRPr="4958C90B">
        <w:fldChar w:fldCharType="end"/>
      </w:r>
      <w:r>
        <w:rPr/>
        <w:t xml:space="preserve"> </w:t>
      </w:r>
      <w:proofErr w:type="spellStart"/>
      <w:r>
        <w:rPr/>
        <w:t>OKCoin</w:t>
      </w:r>
      <w:proofErr w:type="spellEnd"/>
      <w:r>
        <w:rPr/>
        <w:t xml:space="preserve"> </w:t>
      </w:r>
      <w:r>
        <w:rPr/>
        <w:t>Dashboard</w:t>
      </w:r>
    </w:p>
    <w:p w:rsidRPr="007015F4" w:rsidR="006A091A" w:rsidP="006A091A" w:rsidRDefault="006A091A" w14:paraId="6E3D8598" w14:textId="0FD84614">
      <w:r w:rsidRPr="4958C90B" w:rsidR="4958C90B">
        <w:rPr>
          <w:highlight w:val="white"/>
        </w:rPr>
        <w:t>All the exchanges mentioned above provide API to connect exchange servers and platforms</w:t>
      </w:r>
      <w:r w:rsidRPr="4958C90B" w:rsidR="4958C90B">
        <w:rPr>
          <w:highlight w:val="white"/>
        </w:rPr>
        <w:t xml:space="preserve"> to our website</w:t>
      </w:r>
      <w:r w:rsidRPr="4958C90B" w:rsidR="4958C90B">
        <w:rPr>
          <w:highlight w:val="white"/>
        </w:rPr>
        <w:t xml:space="preserve">. There are mainly three ways of connectivity: REST </w:t>
      </w:r>
      <w:r w:rsidRPr="4958C90B" w:rsidR="4958C90B">
        <w:rPr>
          <w:highlight w:val="white"/>
        </w:rPr>
        <w:t xml:space="preserve">API, </w:t>
      </w:r>
      <w:proofErr w:type="spellStart"/>
      <w:r w:rsidRPr="4958C90B" w:rsidR="4958C90B">
        <w:rPr>
          <w:highlight w:val="white"/>
        </w:rPr>
        <w:t>WebSocket</w:t>
      </w:r>
      <w:proofErr w:type="spellEnd"/>
      <w:r w:rsidRPr="4958C90B" w:rsidR="4958C90B">
        <w:rPr>
          <w:highlight w:val="white"/>
        </w:rPr>
        <w:t xml:space="preserve"> API and FIX API.</w:t>
      </w:r>
      <w:r w:rsidRPr="4958C90B" w:rsidR="4958C90B">
        <w:rPr>
          <w:highlight w:val="white"/>
        </w:rPr>
        <w:t xml:space="preserve"> </w:t>
      </w:r>
      <w:proofErr w:type="spellStart"/>
      <w:r w:rsidRPr="4958C90B" w:rsidR="4958C90B">
        <w:rPr>
          <w:highlight w:val="white"/>
        </w:rPr>
        <w:t>WebSocket</w:t>
      </w:r>
      <w:proofErr w:type="spellEnd"/>
      <w:r w:rsidRPr="4958C90B" w:rsidR="4958C90B">
        <w:rPr>
          <w:highlight w:val="white"/>
        </w:rPr>
        <w:t xml:space="preserve"> and FIX API are more efficient connectivity because they only need initial handshake with server to process messages while the REST API </w:t>
      </w:r>
      <w:r w:rsidRPr="4958C90B" w:rsidR="4958C90B">
        <w:rPr>
          <w:highlight w:val="white"/>
        </w:rPr>
        <w:t>requires</w:t>
      </w:r>
      <w:r w:rsidRPr="4958C90B" w:rsidR="4958C90B">
        <w:rPr>
          <w:highlight w:val="white"/>
        </w:rPr>
        <w:t xml:space="preserve"> initiation and termination for every message. Therefore, </w:t>
      </w:r>
      <w:proofErr w:type="spellStart"/>
      <w:r w:rsidRPr="4958C90B" w:rsidR="4958C90B">
        <w:rPr>
          <w:highlight w:val="white"/>
        </w:rPr>
        <w:t>WebSocket</w:t>
      </w:r>
      <w:proofErr w:type="spellEnd"/>
      <w:r w:rsidRPr="4958C90B" w:rsidR="4958C90B">
        <w:rPr>
          <w:highlight w:val="white"/>
        </w:rPr>
        <w:t xml:space="preserve"> and FIX</w:t>
      </w:r>
      <w:r w:rsidRPr="4958C90B" w:rsidR="4958C90B">
        <w:rPr>
          <w:highlight w:val="white"/>
        </w:rPr>
        <w:t xml:space="preserve"> API are more suitable for </w:t>
      </w:r>
      <w:r w:rsidRPr="4958C90B" w:rsidR="4958C90B">
        <w:rPr>
          <w:highlight w:val="white"/>
        </w:rPr>
        <w:t>copious amounts</w:t>
      </w:r>
      <w:r w:rsidRPr="4958C90B" w:rsidR="4958C90B">
        <w:rPr>
          <w:highlight w:val="white"/>
        </w:rPr>
        <w:t xml:space="preserve"> of real-time data</w:t>
      </w:r>
      <w:r w:rsidRPr="4958C90B" w:rsidR="4958C90B">
        <w:rPr>
          <w:highlight w:val="white"/>
        </w:rPr>
        <w:t xml:space="preserve">. </w:t>
      </w:r>
      <w:r w:rsidRPr="4958C90B" w:rsidR="4958C90B">
        <w:rPr>
          <w:highlight w:val="white"/>
        </w:rPr>
        <w:t>Nevertheless</w:t>
      </w:r>
      <w:r w:rsidRPr="4958C90B" w:rsidR="4958C90B">
        <w:rPr>
          <w:highlight w:val="white"/>
        </w:rPr>
        <w:t xml:space="preserve">, </w:t>
      </w:r>
      <w:r w:rsidRPr="4958C90B" w:rsidR="4958C90B">
        <w:rPr>
          <w:highlight w:val="white"/>
        </w:rPr>
        <w:t xml:space="preserve">FIX API is not as popular in use as </w:t>
      </w:r>
      <w:proofErr w:type="spellStart"/>
      <w:r w:rsidRPr="4958C90B" w:rsidR="4958C90B">
        <w:rPr>
          <w:highlight w:val="white"/>
        </w:rPr>
        <w:t>WebSocket</w:t>
      </w:r>
      <w:proofErr w:type="spellEnd"/>
      <w:r w:rsidRPr="4958C90B" w:rsidR="4958C90B">
        <w:rPr>
          <w:highlight w:val="white"/>
        </w:rPr>
        <w:t xml:space="preserve"> API</w:t>
      </w:r>
      <w:r w:rsidRPr="4958C90B" w:rsidR="4958C90B">
        <w:rPr>
          <w:highlight w:val="white"/>
        </w:rPr>
        <w:t xml:space="preserve">, </w:t>
      </w:r>
      <w:r w:rsidRPr="4958C90B" w:rsidR="4958C90B">
        <w:rPr>
          <w:highlight w:val="white"/>
        </w:rPr>
        <w:t xml:space="preserve">and </w:t>
      </w:r>
      <w:r w:rsidRPr="4958C90B" w:rsidR="4958C90B">
        <w:rPr>
          <w:highlight w:val="white"/>
        </w:rPr>
        <w:t>it</w:t>
      </w:r>
      <w:r w:rsidRPr="4958C90B" w:rsidR="4958C90B">
        <w:rPr>
          <w:highlight w:val="white"/>
        </w:rPr>
        <w:t xml:space="preserve"> is usually used for order placement, which is considered as an extension rather than core function in this project</w:t>
      </w:r>
      <w:r w:rsidRPr="4958C90B" w:rsidR="4958C90B">
        <w:rPr>
          <w:highlight w:val="white"/>
        </w:rPr>
        <w:t xml:space="preserve">. </w:t>
      </w:r>
    </w:p>
    <w:p w:rsidRPr="003875D9" w:rsidR="003875D9" w:rsidP="003875D9" w:rsidRDefault="003875D9" w14:paraId="3267DB86" w14:textId="0E8CBBAE">
      <w:pPr>
        <w:widowControl w:val="0"/>
        <w:pBdr>
          <w:top w:val="none" w:color="auto" w:sz="0" w:space="0"/>
          <w:left w:val="none" w:color="auto" w:sz="0" w:space="0"/>
          <w:bottom w:val="none" w:color="auto" w:sz="0" w:space="0"/>
          <w:right w:val="none" w:color="auto" w:sz="0" w:space="0"/>
          <w:between w:val="none" w:color="auto" w:sz="0" w:space="0"/>
        </w:pBdr>
        <w:autoSpaceDE w:val="0"/>
        <w:autoSpaceDN w:val="0"/>
        <w:adjustRightInd w:val="0"/>
        <w:spacing w:after="240" w:line="300" w:lineRule="atLeast"/>
        <w:rPr>
          <w:rFonts w:ascii="Times" w:hAnsi="Times" w:cs="Times"/>
          <w:lang w:val="en-GB"/>
        </w:rPr>
      </w:pPr>
    </w:p>
    <w:p w:rsidRPr="00E661DC" w:rsidR="003D5A8B" w:rsidP="00E83B1E" w:rsidRDefault="00F14093" w14:paraId="4F1FCEB2" w14:textId="71FEDEB4" w14:noSpellErr="1">
      <w:pPr>
        <w:pStyle w:val="Heading1"/>
      </w:pPr>
      <w:bookmarkStart w:name="_Toc517443611" w:id="62"/>
      <w:bookmarkStart w:name="_Toc517449479" w:id="63"/>
      <w:bookmarkStart w:name="_Toc517453009" w:id="64"/>
      <w:bookmarkStart w:name="_Toc517453244" w:id="65"/>
      <w:bookmarkStart w:name="_Toc517453574" w:id="66"/>
      <w:r w:rsidR="4958C90B">
        <w:rPr/>
        <w:t xml:space="preserve">3. </w:t>
      </w:r>
      <w:r w:rsidR="4958C90B">
        <w:rPr/>
        <w:t>Business Requirement Analysis &amp; Use Case</w:t>
      </w:r>
      <w:bookmarkEnd w:id="62"/>
      <w:bookmarkEnd w:id="63"/>
      <w:bookmarkEnd w:id="64"/>
      <w:bookmarkEnd w:id="65"/>
      <w:bookmarkEnd w:id="66"/>
    </w:p>
    <w:p w:rsidRPr="00CC59D8" w:rsidR="00CC59D8" w:rsidP="00CC59D8" w:rsidRDefault="00CC59D8" w14:paraId="442FEF27" w14:textId="77777777"/>
    <w:p w:rsidRPr="00592911" w:rsidR="00A8727C" w:rsidP="00CC59D8" w:rsidRDefault="00FA2803" w14:paraId="7C411056" w14:textId="5A67E5BB" w14:noSpellErr="1">
      <w:pPr>
        <w:pStyle w:val="Heading2"/>
      </w:pPr>
      <w:bookmarkStart w:name="_Toc517449480" w:id="67"/>
      <w:bookmarkStart w:name="_Toc517453010" w:id="68"/>
      <w:bookmarkStart w:name="_Toc517453245" w:id="69"/>
      <w:bookmarkStart w:name="_Toc517453575" w:id="70"/>
      <w:r w:rsidR="4958C90B">
        <w:rPr/>
        <w:t>3.1 Business requirement analysis</w:t>
      </w:r>
      <w:bookmarkEnd w:id="67"/>
      <w:bookmarkEnd w:id="68"/>
      <w:bookmarkEnd w:id="69"/>
      <w:bookmarkEnd w:id="70"/>
    </w:p>
    <w:p w:rsidRPr="00592911" w:rsidR="001E2024" w:rsidP="00592911" w:rsidRDefault="001E2024" w14:paraId="04AA0955" w14:textId="5A67E5BB"/>
    <w:p w:rsidR="00350454" w:rsidP="005E2FE0" w:rsidRDefault="00E11FDD" w14:paraId="3F01D317" w14:textId="27893A3C">
      <w:r w:rsidR="4958C90B">
        <w:rPr/>
        <w:t>From the research above, the fact that c</w:t>
      </w:r>
      <w:r w:rsidR="4958C90B">
        <w:rPr/>
        <w:t xml:space="preserve">ryptocurrencies </w:t>
      </w:r>
      <w:r w:rsidR="4958C90B">
        <w:rPr/>
        <w:t xml:space="preserve">are </w:t>
      </w:r>
      <w:r w:rsidR="4958C90B">
        <w:rPr/>
        <w:t>traded in various exchanges a</w:t>
      </w:r>
      <w:r w:rsidR="4958C90B">
        <w:rPr/>
        <w:t xml:space="preserve">nd have different prices could be an obstacle for buyers </w:t>
      </w:r>
      <w:r w:rsidR="4958C90B">
        <w:rPr/>
        <w:t>who are in need of</w:t>
      </w:r>
      <w:r w:rsidR="4958C90B">
        <w:rPr/>
        <w:t xml:space="preserve"> gather</w:t>
      </w:r>
      <w:r w:rsidR="4958C90B">
        <w:rPr/>
        <w:t>ing</w:t>
      </w:r>
      <w:r w:rsidR="4958C90B">
        <w:rPr/>
        <w:t xml:space="preserve"> cryptocurrenc</w:t>
      </w:r>
      <w:r w:rsidR="4958C90B">
        <w:rPr/>
        <w:t xml:space="preserve">y market performance information easily </w:t>
      </w:r>
      <w:r w:rsidR="4958C90B">
        <w:rPr/>
        <w:t xml:space="preserve">from different </w:t>
      </w:r>
      <w:r w:rsidR="4958C90B">
        <w:rPr/>
        <w:t>exchanges</w:t>
      </w:r>
      <w:r w:rsidR="4958C90B">
        <w:rPr/>
        <w:t>.</w:t>
      </w:r>
      <w:r w:rsidR="4958C90B">
        <w:rPr/>
        <w:t xml:space="preserve"> </w:t>
      </w:r>
      <w:r w:rsidR="4958C90B">
        <w:rPr/>
        <w:t xml:space="preserve"> </w:t>
      </w:r>
      <w:r w:rsidR="4958C90B">
        <w:rPr/>
        <w:t xml:space="preserve">For instance, </w:t>
      </w:r>
      <w:r w:rsidR="4958C90B">
        <w:rPr/>
        <w:t xml:space="preserve">the </w:t>
      </w:r>
      <w:r w:rsidR="4958C90B">
        <w:rPr/>
        <w:t xml:space="preserve">ask and bid </w:t>
      </w:r>
      <w:r w:rsidR="4958C90B">
        <w:rPr/>
        <w:t xml:space="preserve">of </w:t>
      </w:r>
      <w:r w:rsidR="4958C90B">
        <w:rPr/>
        <w:t>order</w:t>
      </w:r>
      <w:r w:rsidR="4958C90B">
        <w:rPr/>
        <w:t xml:space="preserve"> </w:t>
      </w:r>
      <w:r w:rsidR="4958C90B">
        <w:rPr/>
        <w:t xml:space="preserve">book from </w:t>
      </w:r>
      <w:r w:rsidR="4958C90B">
        <w:rPr/>
        <w:t>GDAX</w:t>
      </w:r>
      <w:r w:rsidR="4958C90B">
        <w:rPr/>
        <w:t xml:space="preserve"> and </w:t>
      </w:r>
      <w:proofErr w:type="spellStart"/>
      <w:r w:rsidR="4958C90B">
        <w:rPr/>
        <w:t>B</w:t>
      </w:r>
      <w:r w:rsidR="4958C90B">
        <w:rPr/>
        <w:t>itstamp</w:t>
      </w:r>
      <w:proofErr w:type="spellEnd"/>
      <w:r w:rsidR="4958C90B">
        <w:rPr/>
        <w:t xml:space="preserve"> are totally different </w:t>
      </w:r>
      <w:r w:rsidR="4958C90B">
        <w:rPr/>
        <w:t xml:space="preserve">due to the nature that the orders are created uniquely by users from each </w:t>
      </w:r>
      <w:r w:rsidR="4958C90B">
        <w:rPr/>
        <w:t>exchange</w:t>
      </w:r>
      <w:r w:rsidR="4958C90B">
        <w:rPr/>
        <w:t xml:space="preserve">.  </w:t>
      </w:r>
      <w:r w:rsidR="4958C90B">
        <w:rPr/>
        <w:t xml:space="preserve">It is important for buyers or sellers to know the current market </w:t>
      </w:r>
      <w:r w:rsidR="4958C90B">
        <w:rPr/>
        <w:t>status from different exchanges</w:t>
      </w:r>
      <w:r w:rsidR="4958C90B">
        <w:rPr/>
        <w:t xml:space="preserve"> so that they can place their order in the correct exchange </w:t>
      </w:r>
      <w:r w:rsidR="4958C90B">
        <w:rPr/>
        <w:t xml:space="preserve">at the right amount </w:t>
      </w:r>
      <w:r w:rsidR="4958C90B">
        <w:rPr/>
        <w:t xml:space="preserve">to </w:t>
      </w:r>
      <w:r w:rsidR="4958C90B">
        <w:rPr/>
        <w:t xml:space="preserve">reach </w:t>
      </w:r>
      <w:r w:rsidR="4958C90B">
        <w:rPr/>
        <w:t>highest</w:t>
      </w:r>
      <w:r w:rsidR="4958C90B">
        <w:rPr/>
        <w:t xml:space="preserve"> profit margin</w:t>
      </w:r>
      <w:r w:rsidR="4958C90B">
        <w:rPr/>
        <w:t xml:space="preserve">. </w:t>
      </w:r>
      <w:r w:rsidR="4958C90B">
        <w:rPr/>
        <w:t xml:space="preserve">  </w:t>
      </w:r>
      <w:r w:rsidR="4958C90B">
        <w:rPr/>
        <w:t xml:space="preserve"> </w:t>
      </w:r>
    </w:p>
    <w:p w:rsidR="00CC59D8" w:rsidP="005E2FE0" w:rsidRDefault="00CC59D8" w14:paraId="0CA66814" w14:textId="77777777"/>
    <w:p w:rsidR="00A977E0" w:rsidP="005E2FE0" w:rsidRDefault="00A977E0" w14:paraId="4900A79B" w14:textId="55C4221F" w14:noSpellErr="1">
      <w:r w:rsidR="4958C90B">
        <w:rPr/>
        <w:t xml:space="preserve">Meanwhile, exchanges usually </w:t>
      </w:r>
      <w:r w:rsidR="4958C90B">
        <w:rPr/>
        <w:t>do not</w:t>
      </w:r>
      <w:r w:rsidR="4958C90B">
        <w:rPr/>
        <w:t xml:space="preserve"> put all of their histor</w:t>
      </w:r>
      <w:r w:rsidR="4958C90B">
        <w:rPr/>
        <w:t>ical</w:t>
      </w:r>
      <w:r w:rsidR="4958C90B">
        <w:rPr/>
        <w:t xml:space="preserve"> data online. </w:t>
      </w:r>
      <w:r w:rsidR="4958C90B">
        <w:rPr/>
        <w:t xml:space="preserve">For example, </w:t>
      </w:r>
      <w:r w:rsidR="4958C90B">
        <w:rPr/>
        <w:t xml:space="preserve">in </w:t>
      </w:r>
      <w:r w:rsidR="4958C90B">
        <w:rPr/>
        <w:t>GDAX</w:t>
      </w:r>
      <w:r w:rsidR="4958C90B">
        <w:rPr/>
        <w:t>,</w:t>
      </w:r>
      <w:r w:rsidR="4958C90B">
        <w:rPr/>
        <w:t xml:space="preserve"> one of the largest cryptocurrency</w:t>
      </w:r>
      <w:r w:rsidR="4958C90B">
        <w:rPr/>
        <w:t xml:space="preserve"> online</w:t>
      </w:r>
      <w:r w:rsidR="4958C90B">
        <w:rPr/>
        <w:t xml:space="preserve"> exchanges, </w:t>
      </w:r>
      <w:r w:rsidR="4958C90B">
        <w:rPr/>
        <w:t xml:space="preserve">users </w:t>
      </w:r>
      <w:r w:rsidR="4958C90B">
        <w:rPr/>
        <w:t>only have the access to the</w:t>
      </w:r>
      <w:r w:rsidR="4958C90B">
        <w:rPr/>
        <w:t xml:space="preserve"> price</w:t>
      </w:r>
      <w:r w:rsidR="4958C90B">
        <w:rPr/>
        <w:t xml:space="preserve"> data </w:t>
      </w:r>
      <w:r w:rsidR="4958C90B">
        <w:rPr/>
        <w:t xml:space="preserve">from </w:t>
      </w:r>
      <w:r w:rsidR="4958C90B">
        <w:rPr/>
        <w:t>past 1 day</w:t>
      </w:r>
      <w:r w:rsidR="4958C90B">
        <w:rPr/>
        <w:t xml:space="preserve"> (figure 5)</w:t>
      </w:r>
      <w:r w:rsidR="4958C90B">
        <w:rPr/>
        <w:t>.</w:t>
      </w:r>
      <w:r w:rsidR="4958C90B">
        <w:rPr/>
        <w:t xml:space="preserve"> </w:t>
      </w:r>
      <w:r w:rsidR="4958C90B">
        <w:rPr/>
        <w:t xml:space="preserve">Therefore, </w:t>
      </w:r>
      <w:r w:rsidR="4958C90B">
        <w:rPr/>
        <w:t xml:space="preserve">it is hard for users to analyse and contrast the cryptocurrency market performance </w:t>
      </w:r>
      <w:r w:rsidR="4958C90B">
        <w:rPr/>
        <w:t>in a relatively long timeframe.</w:t>
      </w:r>
    </w:p>
    <w:p w:rsidR="00CC59D8" w:rsidP="005E2FE0" w:rsidRDefault="00CC59D8" w14:paraId="03B6803D" w14:textId="77777777"/>
    <w:p w:rsidR="00CC59D8" w:rsidP="00CC59D8" w:rsidRDefault="008A07DE" w14:paraId="36648474" w14:textId="77777777">
      <w:pPr>
        <w:keepNext/>
        <w:jc w:val="center"/>
      </w:pPr>
      <w:r w:rsidRPr="008A07DE">
        <w:rPr>
          <w:noProof/>
          <w:lang w:val="en-GB"/>
        </w:rPr>
        <w:drawing>
          <wp:inline distT="0" distB="0" distL="0" distR="0" wp14:anchorId="7F73C8EB" wp14:editId="1A4A036C">
            <wp:extent cx="6102467" cy="21742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929" t="8136" r="14159" b="56449"/>
                    <a:stretch/>
                  </pic:blipFill>
                  <pic:spPr bwMode="auto">
                    <a:xfrm>
                      <a:off x="0" y="0"/>
                      <a:ext cx="6129380" cy="2183829"/>
                    </a:xfrm>
                    <a:prstGeom prst="rect">
                      <a:avLst/>
                    </a:prstGeom>
                    <a:ln>
                      <a:noFill/>
                    </a:ln>
                    <a:extLst>
                      <a:ext uri="{53640926-AAD7-44D8-BBD7-CCE9431645EC}">
                        <a14:shadowObscured xmlns:a14="http://schemas.microsoft.com/office/drawing/2010/main"/>
                      </a:ext>
                    </a:extLst>
                  </pic:spPr>
                </pic:pic>
              </a:graphicData>
            </a:graphic>
          </wp:inline>
        </w:drawing>
      </w:r>
    </w:p>
    <w:p w:rsidR="008A07DE" w:rsidP="4958C90B" w:rsidRDefault="00CC59D8" w14:paraId="7FF72C76" w14:textId="4229F9D7" w14:noSpellErr="1">
      <w:pPr>
        <w:pStyle w:val="Caption"/>
        <w:jc w:val="center"/>
        <w:rPr>
          <w:lang w:val="en-AU"/>
        </w:rPr>
      </w:pPr>
      <w:r>
        <w:rPr/>
        <w:t xml:space="preserve">Figure </w:t>
      </w:r>
      <w:r>
        <w:fldChar w:fldCharType="begin"/>
      </w:r>
      <w:r>
        <w:instrText xml:space="preserve"> SEQ Figure \* ARABIC </w:instrText>
      </w:r>
      <w:r>
        <w:fldChar w:fldCharType="separate"/>
      </w:r>
      <w:r w:rsidR="0027194E">
        <w:rPr>
          <w:noProof/>
        </w:rPr>
        <w:t>5</w:t>
      </w:r>
      <w:r>
        <w:fldChar w:fldCharType="end"/>
      </w:r>
      <w:r>
        <w:rPr/>
        <w:t xml:space="preserve"> P</w:t>
      </w:r>
      <w:r>
        <w:rPr>
          <w:lang w:val="en-AU"/>
        </w:rPr>
        <w:t>rice chart of GDAX</w:t>
      </w:r>
    </w:p>
    <w:p w:rsidRPr="00CC59D8" w:rsidR="00CC59D8" w:rsidP="00CC59D8" w:rsidRDefault="00CC59D8" w14:paraId="1D14CDDB" w14:textId="77777777"/>
    <w:p w:rsidR="00A977E0" w:rsidP="005E2FE0" w:rsidRDefault="001077AE" w14:paraId="2A57B65C" w14:textId="1FD97754" w14:noSpellErr="1">
      <w:r w:rsidR="4958C90B">
        <w:rPr/>
        <w:t xml:space="preserve">Hence, </w:t>
      </w:r>
      <w:r w:rsidR="4958C90B">
        <w:rPr/>
        <w:t xml:space="preserve">the existence of </w:t>
      </w:r>
      <w:r w:rsidR="4958C90B">
        <w:rPr/>
        <w:t>a</w:t>
      </w:r>
      <w:r w:rsidR="4958C90B">
        <w:rPr/>
        <w:t xml:space="preserve"> </w:t>
      </w:r>
      <w:r w:rsidR="4958C90B">
        <w:rPr/>
        <w:t>synthetic</w:t>
      </w:r>
      <w:r w:rsidR="4958C90B">
        <w:rPr/>
        <w:t xml:space="preserve"> </w:t>
      </w:r>
      <w:r w:rsidR="4958C90B">
        <w:rPr/>
        <w:t>cross</w:t>
      </w:r>
      <w:r w:rsidR="4958C90B">
        <w:rPr/>
        <w:t>-</w:t>
      </w:r>
      <w:r w:rsidR="4958C90B">
        <w:rPr/>
        <w:t xml:space="preserve">exchange </w:t>
      </w:r>
      <w:r w:rsidR="4958C90B">
        <w:rPr/>
        <w:t xml:space="preserve">data </w:t>
      </w:r>
      <w:r w:rsidR="4958C90B">
        <w:rPr/>
        <w:t xml:space="preserve">collecting and presenting tool </w:t>
      </w:r>
      <w:r w:rsidR="4958C90B">
        <w:rPr/>
        <w:t>that</w:t>
      </w:r>
      <w:r w:rsidR="4958C90B">
        <w:rPr/>
        <w:t xml:space="preserve"> can </w:t>
      </w:r>
      <w:r w:rsidR="4958C90B">
        <w:rPr/>
        <w:t xml:space="preserve">demonstrate market performance of different cryptocurrencies from various </w:t>
      </w:r>
      <w:r w:rsidR="4958C90B">
        <w:rPr/>
        <w:t>cryptocurrency exchanges</w:t>
      </w:r>
      <w:r w:rsidR="4958C90B">
        <w:rPr/>
        <w:t xml:space="preserve"> is necessary </w:t>
      </w:r>
      <w:r w:rsidR="4958C90B">
        <w:rPr/>
        <w:t>for addressing</w:t>
      </w:r>
      <w:r w:rsidR="4958C90B">
        <w:rPr/>
        <w:t xml:space="preserve"> this problem</w:t>
      </w:r>
      <w:r w:rsidR="4958C90B">
        <w:rPr/>
        <w:t>.</w:t>
      </w:r>
      <w:r w:rsidR="4958C90B">
        <w:rPr/>
        <w:t xml:space="preserve"> </w:t>
      </w:r>
      <w:r w:rsidR="4958C90B">
        <w:rPr/>
        <w:t xml:space="preserve"> </w:t>
      </w:r>
    </w:p>
    <w:p w:rsidR="008A07DE" w:rsidP="005E2FE0" w:rsidRDefault="008A07DE" w14:paraId="780E550E" w14:textId="77777777"/>
    <w:p w:rsidR="008A07DE" w:rsidP="005E2FE0" w:rsidRDefault="00732098" w14:paraId="4125C860" w14:textId="2F66E1B0" w14:noSpellErr="1">
      <w:r w:rsidR="4958C90B">
        <w:rPr/>
        <w:t xml:space="preserve">Since the </w:t>
      </w:r>
      <w:r w:rsidR="4958C90B">
        <w:rPr/>
        <w:t xml:space="preserve">issue </w:t>
      </w:r>
      <w:r w:rsidR="4958C90B">
        <w:rPr/>
        <w:t xml:space="preserve">of data </w:t>
      </w:r>
      <w:r w:rsidR="4958C90B">
        <w:rPr/>
        <w:t>accessibility</w:t>
      </w:r>
      <w:r w:rsidR="4958C90B">
        <w:rPr/>
        <w:t xml:space="preserve"> has been </w:t>
      </w:r>
      <w:r w:rsidR="4958C90B">
        <w:rPr/>
        <w:t>solved</w:t>
      </w:r>
      <w:r w:rsidR="4958C90B">
        <w:rPr/>
        <w:t xml:space="preserve">, </w:t>
      </w:r>
      <w:r w:rsidR="4958C90B">
        <w:rPr/>
        <w:t>the cryptocurrency market performance of different exchanges is ava</w:t>
      </w:r>
      <w:r w:rsidR="4958C90B">
        <w:rPr/>
        <w:t>ilable to users</w:t>
      </w:r>
      <w:r w:rsidR="4958C90B">
        <w:rPr/>
        <w:t>. However</w:t>
      </w:r>
      <w:r w:rsidR="4958C90B">
        <w:rPr/>
        <w:t xml:space="preserve">, it is unlikely </w:t>
      </w:r>
      <w:r w:rsidR="4958C90B">
        <w:rPr/>
        <w:t xml:space="preserve">to monitor and </w:t>
      </w:r>
      <w:r w:rsidR="4958C90B">
        <w:rPr/>
        <w:t>analyse</w:t>
      </w:r>
      <w:r w:rsidR="4958C90B">
        <w:rPr/>
        <w:t xml:space="preserve"> all the live data </w:t>
      </w:r>
      <w:r w:rsidR="4958C90B">
        <w:rPr/>
        <w:t xml:space="preserve">only </w:t>
      </w:r>
      <w:r w:rsidR="4958C90B">
        <w:rPr/>
        <w:t xml:space="preserve">by </w:t>
      </w:r>
      <w:r w:rsidR="4958C90B">
        <w:rPr/>
        <w:t xml:space="preserve">users. </w:t>
      </w:r>
      <w:r w:rsidR="4958C90B">
        <w:rPr/>
        <w:t xml:space="preserve">Unlike stock exchanges, </w:t>
      </w:r>
      <w:r w:rsidR="4958C90B">
        <w:rPr/>
        <w:t xml:space="preserve">cryptocurrencies </w:t>
      </w:r>
      <w:r w:rsidR="4958C90B">
        <w:rPr/>
        <w:t>don’t</w:t>
      </w:r>
      <w:r w:rsidR="4958C90B">
        <w:rPr/>
        <w:t xml:space="preserve"> have open and </w:t>
      </w:r>
      <w:r w:rsidR="4958C90B">
        <w:rPr/>
        <w:t xml:space="preserve">close, </w:t>
      </w:r>
      <w:r w:rsidR="4958C90B">
        <w:rPr/>
        <w:t xml:space="preserve">and </w:t>
      </w:r>
      <w:r w:rsidR="4958C90B">
        <w:rPr/>
        <w:t>trades</w:t>
      </w:r>
      <w:r w:rsidR="4958C90B">
        <w:rPr/>
        <w:t xml:space="preserve"> are happening restlessly and </w:t>
      </w:r>
      <w:r w:rsidR="4958C90B">
        <w:rPr/>
        <w:t>globally</w:t>
      </w:r>
      <w:r w:rsidR="4958C90B">
        <w:rPr/>
        <w:t xml:space="preserve"> throughout the day.</w:t>
      </w:r>
      <w:r w:rsidR="4958C90B">
        <w:rPr/>
        <w:t xml:space="preserve"> </w:t>
      </w:r>
      <w:r w:rsidR="4958C90B">
        <w:rPr/>
        <w:t xml:space="preserve">Market trend of cryptocurrencies is changing in seconds. Surprises may </w:t>
      </w:r>
      <w:r w:rsidR="4958C90B">
        <w:rPr/>
        <w:t>happen anytime, but users only have limited time and energy to deal with it. Thus,</w:t>
      </w:r>
      <w:r w:rsidR="4958C90B">
        <w:rPr/>
        <w:t xml:space="preserve"> </w:t>
      </w:r>
      <w:r w:rsidR="4958C90B">
        <w:rPr/>
        <w:t xml:space="preserve">an online and real-time analytical indicator which can </w:t>
      </w:r>
      <w:r w:rsidR="4958C90B">
        <w:rPr/>
        <w:t>evaluate</w:t>
      </w:r>
      <w:r w:rsidR="4958C90B">
        <w:rPr/>
        <w:t xml:space="preserve"> significant market </w:t>
      </w:r>
      <w:r w:rsidR="4958C90B">
        <w:rPr/>
        <w:t xml:space="preserve">such as surge and slump </w:t>
      </w:r>
      <w:r w:rsidR="4958C90B">
        <w:rPr/>
        <w:t xml:space="preserve">event would </w:t>
      </w:r>
      <w:r w:rsidR="4958C90B">
        <w:rPr/>
        <w:t xml:space="preserve">assist users to </w:t>
      </w:r>
      <w:r w:rsidR="4958C90B">
        <w:rPr/>
        <w:t>understand current market status without staring at the screen all day.</w:t>
      </w:r>
    </w:p>
    <w:p w:rsidR="00FA2803" w:rsidP="005E2FE0" w:rsidRDefault="00FA2803" w14:paraId="03660506" w14:textId="77777777"/>
    <w:p w:rsidR="00F2082A" w:rsidP="005E2FE0" w:rsidRDefault="00F2082A" w14:paraId="016D2120" w14:textId="77777777">
      <w:bookmarkStart w:name="_Toc517449481" w:id="71"/>
    </w:p>
    <w:p w:rsidRPr="00CC59D8" w:rsidR="00CC59D8" w:rsidP="00F2082A" w:rsidRDefault="00753C72" w14:paraId="55A1607A" w14:textId="12F14219" w14:noSpellErr="1">
      <w:pPr>
        <w:pStyle w:val="Heading2"/>
      </w:pPr>
      <w:bookmarkStart w:name="_Toc517453011" w:id="72"/>
      <w:bookmarkStart w:name="_Toc517453246" w:id="73"/>
      <w:bookmarkStart w:name="_Toc517453576" w:id="74"/>
      <w:r w:rsidR="4958C90B">
        <w:rPr/>
        <w:t xml:space="preserve">3.2 </w:t>
      </w:r>
      <w:r w:rsidR="4958C90B">
        <w:rPr/>
        <w:t>Use case</w:t>
      </w:r>
      <w:r w:rsidR="4958C90B">
        <w:rPr/>
        <w:t xml:space="preserve"> analyse</w:t>
      </w:r>
      <w:r w:rsidR="4958C90B">
        <w:rPr/>
        <w:t xml:space="preserve"> </w:t>
      </w:r>
      <w:bookmarkEnd w:id="71"/>
      <w:bookmarkEnd w:id="72"/>
      <w:bookmarkEnd w:id="73"/>
      <w:bookmarkEnd w:id="74"/>
    </w:p>
    <w:p w:rsidRPr="00F2082A" w:rsidR="00F2082A" w:rsidP="00F2082A" w:rsidRDefault="00F2082A" w14:paraId="3E45B303" w14:textId="77777777"/>
    <w:p w:rsidR="00174E63" w:rsidRDefault="009F1A99" w14:paraId="44F2310C" w14:textId="6EF10CBA" w14:noSpellErr="1">
      <w:r w:rsidR="4958C90B">
        <w:rPr/>
        <w:t>I</w:t>
      </w:r>
      <w:r w:rsidR="4958C90B">
        <w:rPr/>
        <w:t xml:space="preserve">n this </w:t>
      </w:r>
      <w:r w:rsidR="4958C90B">
        <w:rPr/>
        <w:t>section, use</w:t>
      </w:r>
      <w:r w:rsidR="4958C90B">
        <w:rPr/>
        <w:t xml:space="preserve"> case analyse would be conducted</w:t>
      </w:r>
      <w:r w:rsidR="4958C90B">
        <w:rPr/>
        <w:t xml:space="preserve"> </w:t>
      </w:r>
      <w:r w:rsidR="4958C90B">
        <w:rPr/>
        <w:t>in a table form</w:t>
      </w:r>
      <w:r w:rsidR="4958C90B">
        <w:rPr/>
        <w:t>at</w:t>
      </w:r>
      <w:r w:rsidR="4958C90B">
        <w:rPr/>
        <w:t>, specifying</w:t>
      </w:r>
      <w:r w:rsidR="4958C90B">
        <w:rPr/>
        <w:t xml:space="preserve"> user requirements and </w:t>
      </w:r>
      <w:r w:rsidR="4958C90B">
        <w:rPr/>
        <w:t>designing</w:t>
      </w:r>
      <w:r w:rsidR="4958C90B">
        <w:rPr/>
        <w:t xml:space="preserve"> user interaction with each function of this website.</w:t>
      </w:r>
      <w:r w:rsidR="4958C90B">
        <w:rPr/>
        <w:t xml:space="preserve"> It would also </w:t>
      </w:r>
      <w:r w:rsidR="4958C90B">
        <w:rPr/>
        <w:t xml:space="preserve">reflect how </w:t>
      </w:r>
      <w:r w:rsidR="4958C90B">
        <w:rPr/>
        <w:t>users</w:t>
      </w:r>
      <w:r w:rsidR="4958C90B">
        <w:rPr/>
        <w:t xml:space="preserve"> are interacting </w:t>
      </w:r>
      <w:r w:rsidR="4958C90B">
        <w:rPr/>
        <w:t xml:space="preserve">successfully </w:t>
      </w:r>
      <w:r w:rsidR="4958C90B">
        <w:rPr/>
        <w:t>and how things could go wrong for users to achieve the goal.</w:t>
      </w:r>
    </w:p>
    <w:p w:rsidR="008C262A" w:rsidP="00D15756" w:rsidRDefault="008C262A" w14:paraId="07E1732D" w14:textId="77777777"/>
    <w:p w:rsidRPr="00D15756" w:rsidR="009A5012" w:rsidP="00D15756" w:rsidRDefault="009A5012" w14:paraId="204C9454" w14:textId="77777777"/>
    <w:p w:rsidRPr="008C262A" w:rsidR="009F1A99" w:rsidP="005E2FE0" w:rsidRDefault="009F1A99" w14:paraId="67A8D5D2" w14:textId="24FD788F">
      <w:pPr>
        <w:rPr>
          <w:lang w:val="en-GB"/>
        </w:rPr>
      </w:pPr>
    </w:p>
    <w:tbl>
      <w:tblPr>
        <w:tblStyle w:val="TableGrid"/>
        <w:tblW w:w="0" w:type="auto"/>
        <w:tblLook w:val="04A0" w:firstRow="1" w:lastRow="0" w:firstColumn="1" w:lastColumn="0" w:noHBand="0" w:noVBand="1"/>
      </w:tblPr>
      <w:tblGrid>
        <w:gridCol w:w="2235"/>
        <w:gridCol w:w="7007"/>
      </w:tblGrid>
      <w:tr w:rsidR="00753C72" w:rsidTr="4958C90B" w14:paraId="5040E64F" w14:textId="77777777">
        <w:tc>
          <w:tcPr>
            <w:tcW w:w="2235" w:type="dxa"/>
            <w:tcMar/>
          </w:tcPr>
          <w:p w:rsidR="00753C72" w:rsidP="005E2FE0" w:rsidRDefault="00D32185" w14:paraId="4951E27E" w14:textId="17DFAFD3"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753C72" w:rsidP="005E2FE0" w:rsidRDefault="00FB3650" w14:paraId="656AE0DA" w14:textId="21FB92D5" w14:noSpellErr="1">
            <w:pPr>
              <w:pBdr>
                <w:top w:val="none" w:color="auto" w:sz="0" w:space="0"/>
                <w:left w:val="none" w:color="auto" w:sz="0" w:space="0"/>
                <w:bottom w:val="none" w:color="auto" w:sz="0" w:space="0"/>
                <w:right w:val="none" w:color="auto" w:sz="0" w:space="0"/>
                <w:between w:val="none" w:color="auto" w:sz="0" w:space="0"/>
              </w:pBdr>
            </w:pPr>
            <w:r w:rsidR="4958C90B">
              <w:rPr/>
              <w:t>BTC/LTC/ETH dashboard</w:t>
            </w:r>
            <w:r w:rsidR="4958C90B">
              <w:rPr/>
              <w:t xml:space="preserve"> of </w:t>
            </w:r>
            <w:r w:rsidR="4958C90B">
              <w:rPr/>
              <w:t xml:space="preserve">Homepage </w:t>
            </w:r>
          </w:p>
        </w:tc>
      </w:tr>
      <w:tr w:rsidR="00753C72" w:rsidTr="4958C90B" w14:paraId="04DD103A" w14:textId="77777777">
        <w:tc>
          <w:tcPr>
            <w:tcW w:w="2235" w:type="dxa"/>
            <w:tcMar/>
          </w:tcPr>
          <w:p w:rsidR="00753C72" w:rsidP="005E2FE0" w:rsidRDefault="00D32185" w14:paraId="64D039BE" w14:textId="7B68FE13"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753C72" w:rsidP="005E2FE0" w:rsidRDefault="00D62386" w14:paraId="23440E15" w14:textId="4B7A76C9" w14:noSpellErr="1">
            <w:pPr>
              <w:pBdr>
                <w:top w:val="none" w:color="auto" w:sz="0" w:space="0"/>
                <w:left w:val="none" w:color="auto" w:sz="0" w:space="0"/>
                <w:bottom w:val="none" w:color="auto" w:sz="0" w:space="0"/>
                <w:right w:val="none" w:color="auto" w:sz="0" w:space="0"/>
                <w:between w:val="none" w:color="auto" w:sz="0" w:space="0"/>
              </w:pBdr>
            </w:pPr>
            <w:r w:rsidR="4958C90B">
              <w:rPr/>
              <w:t>H</w:t>
            </w:r>
            <w:r w:rsidR="4958C90B">
              <w:rPr/>
              <w:t>omepage</w:t>
            </w:r>
            <w:r w:rsidR="4958C90B">
              <w:rPr/>
              <w:t xml:space="preserve"> level</w:t>
            </w:r>
          </w:p>
        </w:tc>
      </w:tr>
      <w:tr w:rsidR="00753C72" w:rsidTr="4958C90B" w14:paraId="124E78C1" w14:textId="77777777">
        <w:tc>
          <w:tcPr>
            <w:tcW w:w="2235" w:type="dxa"/>
            <w:tcMar/>
          </w:tcPr>
          <w:p w:rsidR="00753C72" w:rsidP="005E2FE0" w:rsidRDefault="00D32185" w14:paraId="2FC43752" w14:textId="05E82999"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55449A" w:rsidP="005E2FE0" w:rsidRDefault="0055449A" w14:paraId="3CC0B3EE" w14:textId="30578FCD"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1. </w:t>
            </w:r>
            <w:r w:rsidR="4958C90B">
              <w:rPr/>
              <w:t>Users</w:t>
            </w:r>
            <w:r w:rsidR="4958C90B">
              <w:rPr/>
              <w:t xml:space="preserve"> have </w:t>
            </w:r>
            <w:r w:rsidR="4958C90B">
              <w:rPr/>
              <w:t>connection to internet</w:t>
            </w:r>
          </w:p>
          <w:p w:rsidR="00753C72" w:rsidP="005E2FE0" w:rsidRDefault="0055449A" w14:paraId="158B0BC0" w14:textId="6E137A7A"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2. </w:t>
            </w:r>
            <w:r w:rsidR="4958C90B">
              <w:rPr/>
              <w:t>Users</w:t>
            </w:r>
            <w:r w:rsidR="4958C90B">
              <w:rPr/>
              <w:t xml:space="preserve"> load home page successfully</w:t>
            </w:r>
          </w:p>
        </w:tc>
      </w:tr>
      <w:tr w:rsidR="00753C72" w:rsidTr="4958C90B" w14:paraId="66871626" w14:textId="77777777">
        <w:trPr>
          <w:trHeight w:val="577"/>
        </w:trPr>
        <w:tc>
          <w:tcPr>
            <w:tcW w:w="2235" w:type="dxa"/>
            <w:tcMar/>
          </w:tcPr>
          <w:p w:rsidR="00753C72" w:rsidP="005E2FE0" w:rsidRDefault="00D32185" w14:paraId="677B39D6" w14:textId="36908E73"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753C72" w:rsidP="005E2FE0" w:rsidRDefault="0055449A" w14:paraId="7D66A9A5" w14:textId="0BD7125E" w14:noSpellErr="1">
            <w:pPr>
              <w:pBdr>
                <w:top w:val="none" w:color="auto" w:sz="0" w:space="0"/>
                <w:left w:val="none" w:color="auto" w:sz="0" w:space="0"/>
                <w:bottom w:val="none" w:color="auto" w:sz="0" w:space="0"/>
                <w:right w:val="none" w:color="auto" w:sz="0" w:space="0"/>
                <w:between w:val="none" w:color="auto" w:sz="0" w:space="0"/>
              </w:pBdr>
            </w:pPr>
            <w:r w:rsidR="4958C90B">
              <w:rPr/>
              <w:t>The dashboard runs and refreshes successfully</w:t>
            </w:r>
          </w:p>
        </w:tc>
      </w:tr>
      <w:tr w:rsidR="00753C72" w:rsidTr="4958C90B" w14:paraId="312590E2" w14:textId="77777777">
        <w:tc>
          <w:tcPr>
            <w:tcW w:w="2235" w:type="dxa"/>
            <w:tcMar/>
          </w:tcPr>
          <w:p w:rsidR="00753C72" w:rsidP="005E2FE0" w:rsidRDefault="00D32185" w14:paraId="6769AFB5" w14:textId="62B5B0A3"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753C72" w:rsidP="005E2FE0" w:rsidRDefault="0055449A" w14:paraId="5C868EEA" w14:textId="1A54E5B7" w14:noSpellErr="1">
            <w:pPr>
              <w:pBdr>
                <w:top w:val="none" w:color="auto" w:sz="0" w:space="0"/>
                <w:left w:val="none" w:color="auto" w:sz="0" w:space="0"/>
                <w:bottom w:val="none" w:color="auto" w:sz="0" w:space="0"/>
                <w:right w:val="none" w:color="auto" w:sz="0" w:space="0"/>
                <w:between w:val="none" w:color="auto" w:sz="0" w:space="0"/>
              </w:pBdr>
            </w:pPr>
            <w:r w:rsidR="4958C90B">
              <w:rPr/>
              <w:t>The dashboard fails to run or refresh</w:t>
            </w:r>
          </w:p>
        </w:tc>
      </w:tr>
      <w:tr w:rsidR="00753C72" w:rsidTr="4958C90B" w14:paraId="3938533B" w14:textId="77777777">
        <w:tc>
          <w:tcPr>
            <w:tcW w:w="2235" w:type="dxa"/>
            <w:tcMar/>
          </w:tcPr>
          <w:p w:rsidR="00753C72" w:rsidP="005E2FE0" w:rsidRDefault="00D32185" w14:paraId="0933FAD5" w14:textId="6F46356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753C72" w:rsidP="005E2FE0" w:rsidRDefault="0055449A" w14:paraId="2A2A70DB" w14:textId="776D98A5"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753C72" w:rsidTr="4958C90B" w14:paraId="31428E7E" w14:textId="77777777">
        <w:tc>
          <w:tcPr>
            <w:tcW w:w="2235" w:type="dxa"/>
            <w:tcMar/>
          </w:tcPr>
          <w:p w:rsidR="00753C72" w:rsidP="005E2FE0" w:rsidRDefault="00D32185" w14:paraId="40DDD7D3" w14:textId="737BA89A"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753C72" w:rsidP="005E2FE0" w:rsidRDefault="00272A9D" w14:paraId="19AD87E1" w14:textId="5C9F0033"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w:t>
            </w:r>
          </w:p>
        </w:tc>
      </w:tr>
      <w:tr w:rsidR="00753C72" w:rsidTr="4958C90B" w14:paraId="68BF045E" w14:textId="77777777">
        <w:tc>
          <w:tcPr>
            <w:tcW w:w="2235" w:type="dxa"/>
            <w:tcMar/>
          </w:tcPr>
          <w:p w:rsidR="00753C72" w:rsidP="005E2FE0" w:rsidRDefault="00D32185" w14:paraId="616143C0" w14:textId="6A000345"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Pr="007506E6" w:rsidR="009C445F" w:rsidP="009C445F" w:rsidRDefault="0055449A" w14:paraId="2A58878B" w14:textId="72BC1A67" w14:noSpellErr="1">
            <w:r w:rsidR="4958C90B">
              <w:rPr/>
              <w:t>It is a</w:t>
            </w:r>
            <w:r w:rsidR="4958C90B">
              <w:rPr/>
              <w:t xml:space="preserve"> dashboard showing the</w:t>
            </w:r>
            <w:r w:rsidR="4958C90B">
              <w:rPr/>
              <w:t xml:space="preserve"> following contents:</w:t>
            </w:r>
          </w:p>
          <w:p w:rsidR="009C445F" w:rsidP="009C445F" w:rsidRDefault="009C445F" w14:paraId="2154A0C3" w14:textId="77777777" w14:noSpellErr="1">
            <w:r w:rsidRPr="4958C90B" w:rsidR="4958C90B">
              <w:rPr>
                <w:lang w:val="en-US"/>
              </w:rPr>
              <w:t>Open Hour: the open price of last hour.</w:t>
            </w:r>
          </w:p>
          <w:p w:rsidR="009C445F" w:rsidP="009C445F" w:rsidRDefault="009C445F" w14:paraId="46A81455" w14:textId="77777777" w14:noSpellErr="1">
            <w:r w:rsidRPr="4958C90B" w:rsidR="4958C90B">
              <w:rPr>
                <w:lang w:val="en-US"/>
              </w:rPr>
              <w:t>High Hour: the highest price of last day.</w:t>
            </w:r>
          </w:p>
          <w:p w:rsidR="009C445F" w:rsidP="009C445F" w:rsidRDefault="009C445F" w14:paraId="3920E343" w14:textId="77777777" w14:noSpellErr="1">
            <w:r w:rsidRPr="4958C90B" w:rsidR="4958C90B">
              <w:rPr>
                <w:lang w:val="en-US"/>
              </w:rPr>
              <w:t>Low Hour: the lowest price of last hour.</w:t>
            </w:r>
          </w:p>
          <w:p w:rsidR="009C445F" w:rsidP="009C445F" w:rsidRDefault="009C445F" w14:paraId="3DBB47C6" w14:textId="77777777" w14:noSpellErr="1">
            <w:r w:rsidRPr="4958C90B" w:rsidR="4958C90B">
              <w:rPr>
                <w:lang w:val="en-US"/>
              </w:rPr>
              <w:t>Open Day: the open price of last day.</w:t>
            </w:r>
          </w:p>
          <w:p w:rsidR="009C445F" w:rsidP="009C445F" w:rsidRDefault="009C445F" w14:paraId="54BD46E1" w14:textId="77777777" w14:noSpellErr="1">
            <w:r w:rsidRPr="4958C90B" w:rsidR="4958C90B">
              <w:rPr>
                <w:lang w:val="en-US"/>
              </w:rPr>
              <w:t>High Day: the highest price of last day.</w:t>
            </w:r>
          </w:p>
          <w:p w:rsidR="009C445F" w:rsidP="009C445F" w:rsidRDefault="009C445F" w14:paraId="7C54F84E" w14:textId="77777777" w14:noSpellErr="1">
            <w:r w:rsidRPr="4958C90B" w:rsidR="4958C90B">
              <w:rPr>
                <w:lang w:val="en-US"/>
              </w:rPr>
              <w:t>Low Day: the lowest price of last day.</w:t>
            </w:r>
          </w:p>
          <w:p w:rsidR="009C445F" w:rsidP="009C445F" w:rsidRDefault="009C445F" w14:paraId="62C6CEFB" w14:textId="77777777" w14:noSpellErr="1">
            <w:r w:rsidRPr="4958C90B" w:rsidR="4958C90B">
              <w:rPr>
                <w:lang w:val="en-US"/>
              </w:rPr>
              <w:t>Last Trade Volume: last trade volume in cryptocurrency, e.g., 1 bitcoin(BTC).</w:t>
            </w:r>
          </w:p>
          <w:p w:rsidR="009C445F" w:rsidP="009C445F" w:rsidRDefault="009C445F" w14:paraId="7FFF5CC1" w14:textId="77777777" w14:noSpellErr="1">
            <w:r w:rsidRPr="4958C90B" w:rsidR="4958C90B">
              <w:rPr>
                <w:lang w:val="en-US"/>
              </w:rPr>
              <w:t>Last Trade Volume To: last trade volume in USD, e.g., $8000(USD).</w:t>
            </w:r>
          </w:p>
          <w:p w:rsidR="009C445F" w:rsidP="009C445F" w:rsidRDefault="009C445F" w14:paraId="029655B2" w14:textId="77777777" w14:noSpellErr="1">
            <w:r w:rsidRPr="4958C90B" w:rsidR="4958C90B">
              <w:rPr>
                <w:lang w:val="en-US"/>
              </w:rPr>
              <w:t>24h Volume: the trade volume in cryptocurrency of the last 24 hours.</w:t>
            </w:r>
          </w:p>
          <w:p w:rsidR="009C445F" w:rsidP="009C445F" w:rsidRDefault="009C445F" w14:paraId="5C62519F" w14:textId="77777777">
            <w:r w:rsidRPr="4958C90B" w:rsidR="4958C90B">
              <w:rPr>
                <w:lang w:val="en-US"/>
              </w:rPr>
              <w:t xml:space="preserve">24h </w:t>
            </w:r>
            <w:proofErr w:type="spellStart"/>
            <w:r w:rsidRPr="4958C90B" w:rsidR="4958C90B">
              <w:rPr>
                <w:lang w:val="en-US"/>
              </w:rPr>
              <w:t>VolumeTo</w:t>
            </w:r>
            <w:proofErr w:type="spellEnd"/>
            <w:r w:rsidRPr="4958C90B" w:rsidR="4958C90B">
              <w:rPr>
                <w:lang w:val="en-US"/>
              </w:rPr>
              <w:t>: the trade volume in USD of the last 24 hours.</w:t>
            </w:r>
          </w:p>
          <w:p w:rsidR="009C445F" w:rsidP="009C445F" w:rsidRDefault="009C445F" w14:paraId="42E2374D" w14:textId="14FEA4E1" w14:noSpellErr="1">
            <w:r w:rsidRPr="4958C90B" w:rsidR="4958C90B">
              <w:rPr>
                <w:lang w:val="en-US"/>
              </w:rPr>
              <w:t>Total Volume</w:t>
            </w:r>
            <w:r w:rsidRPr="4958C90B" w:rsidR="4958C90B">
              <w:rPr>
                <w:lang w:val="en-US"/>
              </w:rPr>
              <w:t>(</w:t>
            </w:r>
            <w:r w:rsidRPr="4958C90B" w:rsidR="4958C90B">
              <w:rPr>
                <w:lang w:val="en-US"/>
              </w:rPr>
              <w:t>Cryptocurrency</w:t>
            </w:r>
            <w:r w:rsidRPr="4958C90B" w:rsidR="4958C90B">
              <w:rPr>
                <w:lang w:val="en-US"/>
              </w:rPr>
              <w:t>)</w:t>
            </w:r>
            <w:r w:rsidRPr="4958C90B" w:rsidR="4958C90B">
              <w:rPr>
                <w:lang w:val="en-US"/>
              </w:rPr>
              <w:t>: the total trade volume in cryptocurrency.</w:t>
            </w:r>
          </w:p>
          <w:p w:rsidRPr="00174E63" w:rsidR="00753C72" w:rsidP="4958C90B" w:rsidRDefault="009C445F" w14:paraId="6B70FDA1" w14:textId="3B34EA57" w14:noSpellErr="1">
            <w:pPr>
              <w:rPr>
                <w:rFonts w:ascii="Times New Roman" w:hAnsi="Times New Roman" w:eastAsia="Times New Roman" w:cs="Times New Roman"/>
                <w:lang w:val="en-US"/>
              </w:rPr>
            </w:pPr>
            <w:r w:rsidRPr="4958C90B" w:rsidR="4958C90B">
              <w:rPr>
                <w:lang w:val="en-US"/>
              </w:rPr>
              <w:t>Total Volume</w:t>
            </w:r>
            <w:r w:rsidRPr="4958C90B" w:rsidR="4958C90B">
              <w:rPr>
                <w:lang w:val="en-US"/>
              </w:rPr>
              <w:t>(USD)</w:t>
            </w:r>
            <w:r w:rsidRPr="4958C90B" w:rsidR="4958C90B">
              <w:rPr>
                <w:lang w:val="en-US"/>
              </w:rPr>
              <w:t>: the total trade volume in USD.</w:t>
            </w:r>
          </w:p>
        </w:tc>
      </w:tr>
      <w:tr w:rsidR="00D32185" w:rsidTr="4958C90B" w14:paraId="7DF7FE9D" w14:textId="77777777">
        <w:trPr>
          <w:trHeight w:val="26"/>
        </w:trPr>
        <w:tc>
          <w:tcPr>
            <w:tcW w:w="2235" w:type="dxa"/>
            <w:tcMar/>
          </w:tcPr>
          <w:p w:rsidRPr="003E2CD4" w:rsidR="00D32185" w:rsidP="003E2CD4" w:rsidRDefault="003E2CD4" w14:paraId="20CBDEEB" w14:textId="72F1BA14" w14:noSpellErr="1">
            <w:r w:rsidR="4958C90B">
              <w:rPr/>
              <w:t xml:space="preserve">Frequency of use </w:t>
            </w:r>
          </w:p>
        </w:tc>
        <w:tc>
          <w:tcPr>
            <w:tcW w:w="7007" w:type="dxa"/>
            <w:tcMar/>
          </w:tcPr>
          <w:p w:rsidR="00D32185" w:rsidP="005E2FE0" w:rsidRDefault="0055449A" w14:paraId="4833956B" w14:textId="7A588E5B"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r w:rsidR="00D32185" w:rsidTr="4958C90B" w14:paraId="1991D234" w14:textId="77777777">
        <w:trPr>
          <w:trHeight w:val="297"/>
        </w:trPr>
        <w:tc>
          <w:tcPr>
            <w:tcW w:w="2235" w:type="dxa"/>
            <w:tcMar/>
          </w:tcPr>
          <w:p w:rsidRPr="003E2CD4" w:rsidR="00D32185" w:rsidP="003E2CD4" w:rsidRDefault="003E2CD4" w14:paraId="3B84C6A8" w14:textId="2D28026C" w14:noSpellErr="1">
            <w:r w:rsidR="4958C90B">
              <w:rPr/>
              <w:t xml:space="preserve">Level of risk </w:t>
            </w:r>
          </w:p>
        </w:tc>
        <w:tc>
          <w:tcPr>
            <w:tcW w:w="7007" w:type="dxa"/>
            <w:tcMar/>
          </w:tcPr>
          <w:p w:rsidR="00D32185" w:rsidP="005E2FE0" w:rsidRDefault="007506E6" w14:paraId="6FC5FD42" w14:textId="57FB13FE"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32185" w:rsidTr="4958C90B" w14:paraId="3CC1FEDE" w14:textId="77777777">
        <w:trPr>
          <w:trHeight w:val="26"/>
        </w:trPr>
        <w:tc>
          <w:tcPr>
            <w:tcW w:w="2235" w:type="dxa"/>
            <w:tcMar/>
          </w:tcPr>
          <w:p w:rsidRPr="003E2CD4" w:rsidR="00D32185" w:rsidP="003E2CD4" w:rsidRDefault="003E2CD4" w14:paraId="0A39C6DF" w14:textId="3D2E1D54" w14:noSpellErr="1">
            <w:r w:rsidR="4958C90B">
              <w:rPr/>
              <w:t xml:space="preserve">Priority </w:t>
            </w:r>
          </w:p>
        </w:tc>
        <w:tc>
          <w:tcPr>
            <w:tcW w:w="7007" w:type="dxa"/>
            <w:tcMar/>
          </w:tcPr>
          <w:p w:rsidR="00D32185" w:rsidP="005E2FE0" w:rsidRDefault="007506E6" w14:paraId="658F1268" w14:textId="13CACF11"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bl>
    <w:p w:rsidR="003F5C75" w:rsidP="005E2FE0" w:rsidRDefault="003F5C75" w14:paraId="619BC03E" w14:textId="6AD54717"/>
    <w:tbl>
      <w:tblPr>
        <w:tblStyle w:val="TableGrid"/>
        <w:tblW w:w="0" w:type="auto"/>
        <w:tblLook w:val="04A0" w:firstRow="1" w:lastRow="0" w:firstColumn="1" w:lastColumn="0" w:noHBand="0" w:noVBand="1"/>
      </w:tblPr>
      <w:tblGrid>
        <w:gridCol w:w="2235"/>
        <w:gridCol w:w="7007"/>
      </w:tblGrid>
      <w:tr w:rsidR="003F5C75" w:rsidTr="4958C90B" w14:paraId="24D045DC" w14:textId="77777777">
        <w:tc>
          <w:tcPr>
            <w:tcW w:w="2235" w:type="dxa"/>
            <w:tcMar/>
          </w:tcPr>
          <w:p w:rsidR="003F5C75" w:rsidP="00C12BAB" w:rsidRDefault="003F5C75" w14:paraId="461B710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3F5C75" w:rsidP="00C12BAB" w:rsidRDefault="00D62386" w14:paraId="25CC2C68" w14:textId="4CB40382" w14:noSpellErr="1">
            <w:pPr>
              <w:pBdr>
                <w:top w:val="none" w:color="auto" w:sz="0" w:space="0"/>
                <w:left w:val="none" w:color="auto" w:sz="0" w:space="0"/>
                <w:bottom w:val="none" w:color="auto" w:sz="0" w:space="0"/>
                <w:right w:val="none" w:color="auto" w:sz="0" w:space="0"/>
                <w:between w:val="none" w:color="auto" w:sz="0" w:space="0"/>
              </w:pBdr>
            </w:pPr>
            <w:r w:rsidR="4958C90B">
              <w:rPr/>
              <w:t>O</w:t>
            </w:r>
            <w:r w:rsidR="4958C90B">
              <w:rPr/>
              <w:t>rder book</w:t>
            </w:r>
            <w:r w:rsidR="4958C90B">
              <w:rPr/>
              <w:t xml:space="preserve"> of </w:t>
            </w:r>
            <w:r w:rsidR="4958C90B">
              <w:rPr/>
              <w:t>Real</w:t>
            </w:r>
            <w:r w:rsidR="4958C90B">
              <w:rPr/>
              <w:t>-</w:t>
            </w:r>
            <w:r w:rsidR="4958C90B">
              <w:rPr/>
              <w:t>time</w:t>
            </w:r>
            <w:r w:rsidR="4958C90B">
              <w:rPr/>
              <w:t xml:space="preserve"> page</w:t>
            </w:r>
          </w:p>
        </w:tc>
      </w:tr>
      <w:tr w:rsidR="003F5C75" w:rsidTr="4958C90B" w14:paraId="0C22A784" w14:textId="77777777">
        <w:tc>
          <w:tcPr>
            <w:tcW w:w="2235" w:type="dxa"/>
            <w:tcMar/>
          </w:tcPr>
          <w:p w:rsidR="003F5C75" w:rsidP="00C12BAB" w:rsidRDefault="003F5C75" w14:paraId="6514C59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3F5C75" w:rsidP="00C12BAB" w:rsidRDefault="00FD6D0E" w14:paraId="68EDF6D1" w14:textId="62F3FD4D" w14:noSpellErr="1">
            <w:pPr>
              <w:pBdr>
                <w:top w:val="none" w:color="auto" w:sz="0" w:space="0"/>
                <w:left w:val="none" w:color="auto" w:sz="0" w:space="0"/>
                <w:bottom w:val="none" w:color="auto" w:sz="0" w:space="0"/>
                <w:right w:val="none" w:color="auto" w:sz="0" w:space="0"/>
                <w:between w:val="none" w:color="auto" w:sz="0" w:space="0"/>
              </w:pBdr>
            </w:pPr>
            <w:r w:rsidR="4958C90B">
              <w:rPr/>
              <w:t>R</w:t>
            </w:r>
            <w:r w:rsidR="4958C90B">
              <w:rPr/>
              <w:t>eal</w:t>
            </w:r>
            <w:r w:rsidR="4958C90B">
              <w:rPr/>
              <w:t>-</w:t>
            </w:r>
            <w:r w:rsidR="4958C90B">
              <w:rPr/>
              <w:t>time page level</w:t>
            </w:r>
          </w:p>
        </w:tc>
      </w:tr>
      <w:tr w:rsidR="003F5C75" w:rsidTr="4958C90B" w14:paraId="685F6CED" w14:textId="77777777">
        <w:tc>
          <w:tcPr>
            <w:tcW w:w="2235" w:type="dxa"/>
            <w:tcMar/>
          </w:tcPr>
          <w:p w:rsidR="003F5C75" w:rsidP="00C12BAB" w:rsidRDefault="003F5C75" w14:paraId="2881228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5B7930" w:rsidP="005B7930" w:rsidRDefault="005B7930" w14:paraId="72FC9328" w14:textId="74E7CA74"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1. </w:t>
            </w:r>
            <w:r w:rsidR="4958C90B">
              <w:rPr/>
              <w:t>User ha</w:t>
            </w:r>
            <w:r w:rsidR="4958C90B">
              <w:rPr/>
              <w:t>s</w:t>
            </w:r>
            <w:r w:rsidR="4958C90B">
              <w:rPr/>
              <w:t xml:space="preserve"> connection to internet</w:t>
            </w:r>
          </w:p>
          <w:p w:rsidR="003F5C75" w:rsidP="00C12BAB" w:rsidRDefault="005B7930" w14:paraId="7D16A25B" w14:textId="7A44DDE0"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w:t>
            </w:r>
            <w:r w:rsidR="4958C90B">
              <w:rPr/>
              <w:t>real-time</w:t>
            </w:r>
            <w:r w:rsidR="4958C90B">
              <w:rPr/>
              <w:t xml:space="preserve"> page successfully</w:t>
            </w:r>
          </w:p>
        </w:tc>
      </w:tr>
      <w:tr w:rsidR="003F5C75" w:rsidTr="4958C90B" w14:paraId="7B6A2398" w14:textId="77777777">
        <w:tc>
          <w:tcPr>
            <w:tcW w:w="2235" w:type="dxa"/>
            <w:tcMar/>
          </w:tcPr>
          <w:p w:rsidR="003F5C75" w:rsidP="00C12BAB" w:rsidRDefault="003F5C75" w14:paraId="2FE2A14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255936" w:rsidP="00DC56D6" w:rsidRDefault="00255936" w14:paraId="076FE24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1. </w:t>
            </w:r>
            <w:r w:rsidR="4958C90B">
              <w:rPr/>
              <w:t>Order book displays and refreshes successfully</w:t>
            </w:r>
          </w:p>
          <w:p w:rsidR="003F5C75" w:rsidP="00C12BAB" w:rsidRDefault="00255936" w14:paraId="24521130" w14:textId="5F5C6A87" w14:noSpellErr="1">
            <w:pPr>
              <w:pBdr>
                <w:top w:val="none" w:color="auto" w:sz="0" w:space="0"/>
                <w:left w:val="none" w:color="auto" w:sz="0" w:space="0"/>
                <w:bottom w:val="none" w:color="auto" w:sz="0" w:space="0"/>
                <w:right w:val="none" w:color="auto" w:sz="0" w:space="0"/>
                <w:between w:val="none" w:color="auto" w:sz="0" w:space="0"/>
              </w:pBdr>
            </w:pPr>
            <w:r w:rsidR="4958C90B">
              <w:rPr/>
              <w:t>2. The product selector works.</w:t>
            </w:r>
          </w:p>
        </w:tc>
      </w:tr>
      <w:tr w:rsidR="003F5C75" w:rsidTr="4958C90B" w14:paraId="637C14C3" w14:textId="77777777">
        <w:tc>
          <w:tcPr>
            <w:tcW w:w="2235" w:type="dxa"/>
            <w:tcMar/>
          </w:tcPr>
          <w:p w:rsidR="003F5C75" w:rsidP="00C12BAB" w:rsidRDefault="003F5C75" w14:paraId="31E4712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255936" w:rsidP="00CC5E95" w:rsidRDefault="00255936" w14:paraId="5414CCF1" w14:textId="5F21944F"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1. </w:t>
            </w:r>
            <w:r w:rsidR="4958C90B">
              <w:rPr/>
              <w:t>Order book fails to display or refresh</w:t>
            </w:r>
            <w:r w:rsidR="4958C90B">
              <w:rPr/>
              <w:t>.</w:t>
            </w:r>
          </w:p>
          <w:p w:rsidR="003F5C75" w:rsidP="00C12BAB" w:rsidRDefault="00255936" w14:paraId="23D5FDF3" w14:textId="1AF37AEA" w14:noSpellErr="1">
            <w:pPr>
              <w:pBdr>
                <w:top w:val="none" w:color="auto" w:sz="0" w:space="0"/>
                <w:left w:val="none" w:color="auto" w:sz="0" w:space="0"/>
                <w:bottom w:val="none" w:color="auto" w:sz="0" w:space="0"/>
                <w:right w:val="none" w:color="auto" w:sz="0" w:space="0"/>
                <w:between w:val="none" w:color="auto" w:sz="0" w:space="0"/>
              </w:pBdr>
            </w:pPr>
            <w:r w:rsidR="4958C90B">
              <w:rPr/>
              <w:t>2. The product selector works.</w:t>
            </w:r>
          </w:p>
        </w:tc>
      </w:tr>
      <w:tr w:rsidR="003F5C75" w:rsidTr="4958C90B" w14:paraId="32B1BB4A" w14:textId="77777777">
        <w:tc>
          <w:tcPr>
            <w:tcW w:w="2235" w:type="dxa"/>
            <w:tcMar/>
          </w:tcPr>
          <w:p w:rsidR="003F5C75" w:rsidP="00C12BAB" w:rsidRDefault="003F5C75" w14:paraId="2A35739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3F5C75" w:rsidP="00C12BAB" w:rsidRDefault="00CC5E95" w14:paraId="5FA0B0F6" w14:textId="64A615AF"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3F5C75" w:rsidTr="4958C90B" w14:paraId="5ED9DDFA" w14:textId="77777777">
        <w:trPr>
          <w:trHeight w:val="297"/>
        </w:trPr>
        <w:tc>
          <w:tcPr>
            <w:tcW w:w="2235" w:type="dxa"/>
            <w:tcMar/>
          </w:tcPr>
          <w:p w:rsidR="003F5C75" w:rsidP="00C12BAB" w:rsidRDefault="003F5C75" w14:paraId="676ACB4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3F5C75" w:rsidP="00C12BAB" w:rsidRDefault="00272A9D" w14:paraId="0704D130" w14:textId="0BD0DDBA" w14:noSpellErr="1">
            <w:pPr>
              <w:pBdr>
                <w:top w:val="none" w:color="auto" w:sz="0" w:space="0"/>
                <w:left w:val="none" w:color="auto" w:sz="0" w:space="0"/>
                <w:bottom w:val="none" w:color="auto" w:sz="0" w:space="0"/>
                <w:right w:val="none" w:color="auto" w:sz="0" w:space="0"/>
                <w:between w:val="none" w:color="auto" w:sz="0" w:space="0"/>
              </w:pBdr>
            </w:pPr>
            <w:r w:rsidR="4958C90B">
              <w:rPr/>
              <w:t>After page</w:t>
            </w:r>
            <w:r w:rsidR="4958C90B">
              <w:rPr/>
              <w:t xml:space="preserve"> loade</w:t>
            </w:r>
            <w:r w:rsidR="4958C90B">
              <w:rPr/>
              <w:t>d</w:t>
            </w:r>
            <w:r w:rsidR="4958C90B">
              <w:rPr/>
              <w:t xml:space="preserve"> </w:t>
            </w:r>
            <w:r w:rsidR="4958C90B">
              <w:rPr/>
              <w:t>/product select</w:t>
            </w:r>
            <w:r w:rsidR="4958C90B">
              <w:rPr/>
              <w:t>or</w:t>
            </w:r>
          </w:p>
        </w:tc>
      </w:tr>
      <w:tr w:rsidR="003F5C75" w:rsidTr="4958C90B" w14:paraId="6B4995D0" w14:textId="77777777">
        <w:tc>
          <w:tcPr>
            <w:tcW w:w="2235" w:type="dxa"/>
            <w:tcMar/>
          </w:tcPr>
          <w:p w:rsidR="003F5C75" w:rsidP="00C12BAB" w:rsidRDefault="003F5C75" w14:paraId="67259AD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3F5C75" w:rsidP="00C12BAB" w:rsidRDefault="00DC56D6" w14:paraId="28B2B800" w14:textId="7A396018" w14:noSpellErr="1">
            <w:pPr>
              <w:pBdr>
                <w:top w:val="none" w:color="auto" w:sz="0" w:space="0"/>
                <w:left w:val="none" w:color="auto" w:sz="0" w:space="0"/>
                <w:bottom w:val="none" w:color="auto" w:sz="0" w:space="0"/>
                <w:right w:val="none" w:color="auto" w:sz="0" w:space="0"/>
                <w:between w:val="none" w:color="auto" w:sz="0" w:space="0"/>
              </w:pBdr>
            </w:pPr>
            <w:r w:rsidRPr="4958C90B" w:rsidR="4958C90B">
              <w:rPr>
                <w:lang w:val="en-US"/>
              </w:rPr>
              <w:t>L</w:t>
            </w:r>
            <w:r w:rsidRPr="4958C90B" w:rsidR="4958C90B">
              <w:rPr>
                <w:lang w:val="en-US"/>
              </w:rPr>
              <w:t>ist the price and market size based on live orders happening in each exchange</w:t>
            </w:r>
          </w:p>
        </w:tc>
      </w:tr>
      <w:tr w:rsidR="003F5C75" w:rsidTr="4958C90B" w14:paraId="584580F7" w14:textId="77777777">
        <w:trPr>
          <w:trHeight w:val="297"/>
        </w:trPr>
        <w:tc>
          <w:tcPr>
            <w:tcW w:w="2235" w:type="dxa"/>
            <w:tcMar/>
          </w:tcPr>
          <w:p w:rsidRPr="003E2CD4" w:rsidR="003F5C75" w:rsidP="00C12BAB" w:rsidRDefault="003F5C75" w14:paraId="01054726" w14:textId="77777777" w14:noSpellErr="1">
            <w:r w:rsidR="4958C90B">
              <w:rPr/>
              <w:t xml:space="preserve">Frequency of use </w:t>
            </w:r>
          </w:p>
        </w:tc>
        <w:tc>
          <w:tcPr>
            <w:tcW w:w="7007" w:type="dxa"/>
            <w:tcMar/>
          </w:tcPr>
          <w:p w:rsidR="003F5C75" w:rsidP="00C12BAB" w:rsidRDefault="004A5DFE" w14:paraId="42873693" w14:textId="68FA1915"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r w:rsidR="003F5C75" w:rsidTr="4958C90B" w14:paraId="56FBA5D2" w14:textId="77777777">
        <w:trPr>
          <w:trHeight w:val="297"/>
        </w:trPr>
        <w:tc>
          <w:tcPr>
            <w:tcW w:w="2235" w:type="dxa"/>
            <w:tcMar/>
          </w:tcPr>
          <w:p w:rsidRPr="003E2CD4" w:rsidR="003F5C75" w:rsidP="00C12BAB" w:rsidRDefault="003F5C75" w14:paraId="7D7167AE" w14:textId="77777777" w14:noSpellErr="1">
            <w:r w:rsidR="4958C90B">
              <w:rPr/>
              <w:t xml:space="preserve">Level of risk </w:t>
            </w:r>
          </w:p>
        </w:tc>
        <w:tc>
          <w:tcPr>
            <w:tcW w:w="7007" w:type="dxa"/>
            <w:tcMar/>
          </w:tcPr>
          <w:p w:rsidR="003F5C75" w:rsidP="00C12BAB" w:rsidRDefault="004A5DFE" w14:paraId="02A38A42" w14:textId="4A3C45A6"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3F5C75" w:rsidTr="4958C90B" w14:paraId="1FEEDE0A" w14:textId="77777777">
        <w:trPr>
          <w:trHeight w:val="26"/>
        </w:trPr>
        <w:tc>
          <w:tcPr>
            <w:tcW w:w="2235" w:type="dxa"/>
            <w:tcMar/>
          </w:tcPr>
          <w:p w:rsidRPr="003E2CD4" w:rsidR="003F5C75" w:rsidP="00C12BAB" w:rsidRDefault="003F5C75" w14:paraId="0F154AB4" w14:textId="77777777" w14:noSpellErr="1">
            <w:r w:rsidR="4958C90B">
              <w:rPr/>
              <w:t xml:space="preserve">Priority </w:t>
            </w:r>
          </w:p>
        </w:tc>
        <w:tc>
          <w:tcPr>
            <w:tcW w:w="7007" w:type="dxa"/>
            <w:tcMar/>
          </w:tcPr>
          <w:p w:rsidR="003F5C75" w:rsidP="00C12BAB" w:rsidRDefault="004A5DFE" w14:paraId="3EDF849A" w14:textId="761522A3"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bl>
    <w:p w:rsidR="00753C72" w:rsidP="005E2FE0" w:rsidRDefault="00753C72" w14:paraId="0CD9D2D0" w14:textId="33710E11"/>
    <w:p w:rsidR="008A07DE" w:rsidP="005E2FE0" w:rsidRDefault="008A07DE" w14:paraId="4E97DFC9" w14:textId="77777777"/>
    <w:p w:rsidR="00DC56D6" w:rsidP="005E2FE0" w:rsidRDefault="00DC56D6" w14:paraId="3A8431F1" w14:textId="77777777"/>
    <w:p w:rsidR="009A5012" w:rsidP="005E2FE0" w:rsidRDefault="009A5012" w14:paraId="42D401E3" w14:textId="77777777"/>
    <w:tbl>
      <w:tblPr>
        <w:tblStyle w:val="TableGrid"/>
        <w:tblW w:w="0" w:type="auto"/>
        <w:tblLook w:val="04A0" w:firstRow="1" w:lastRow="0" w:firstColumn="1" w:lastColumn="0" w:noHBand="0" w:noVBand="1"/>
      </w:tblPr>
      <w:tblGrid>
        <w:gridCol w:w="2235"/>
        <w:gridCol w:w="7007"/>
      </w:tblGrid>
      <w:tr w:rsidR="00DC56D6" w:rsidTr="4958C90B" w14:paraId="5E6E5762" w14:textId="77777777">
        <w:tc>
          <w:tcPr>
            <w:tcW w:w="2235" w:type="dxa"/>
            <w:tcMar/>
          </w:tcPr>
          <w:p w:rsidR="00DC56D6" w:rsidP="00DC56D6" w:rsidRDefault="00DC56D6" w14:paraId="24F6B90F"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C56D6" w:rsidP="00D62386" w:rsidRDefault="00D62386" w14:paraId="28263FE7" w14:textId="1DE1B992" w14:noSpellErr="1">
            <w:pPr>
              <w:pBdr>
                <w:top w:val="none" w:color="auto" w:sz="0" w:space="0"/>
                <w:left w:val="none" w:color="auto" w:sz="0" w:space="0"/>
                <w:bottom w:val="none" w:color="auto" w:sz="0" w:space="0"/>
                <w:right w:val="none" w:color="auto" w:sz="0" w:space="0"/>
                <w:between w:val="none" w:color="auto" w:sz="0" w:space="0"/>
              </w:pBdr>
            </w:pPr>
            <w:r w:rsidR="4958C90B">
              <w:rPr/>
              <w:t>Real-time</w:t>
            </w:r>
            <w:r w:rsidR="4958C90B">
              <w:rPr/>
              <w:t xml:space="preserve"> candle </w:t>
            </w:r>
            <w:r w:rsidR="4958C90B">
              <w:rPr/>
              <w:t xml:space="preserve">chart of </w:t>
            </w:r>
            <w:r w:rsidR="4958C90B">
              <w:rPr/>
              <w:t>Realtime</w:t>
            </w:r>
            <w:r w:rsidR="4958C90B">
              <w:rPr/>
              <w:t xml:space="preserve"> page </w:t>
            </w:r>
          </w:p>
        </w:tc>
      </w:tr>
      <w:tr w:rsidR="00DC56D6" w:rsidTr="4958C90B" w14:paraId="36B87844" w14:textId="77777777">
        <w:tc>
          <w:tcPr>
            <w:tcW w:w="2235" w:type="dxa"/>
            <w:tcMar/>
          </w:tcPr>
          <w:p w:rsidR="00DC56D6" w:rsidP="00DC56D6" w:rsidRDefault="00DC56D6" w14:paraId="4A1B3BF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C56D6" w:rsidP="00DC56D6" w:rsidRDefault="00DC56D6" w14:paraId="11D86C1E" w14:textId="36EC98F5" w14:noSpellErr="1">
            <w:pPr>
              <w:pBdr>
                <w:top w:val="none" w:color="auto" w:sz="0" w:space="0"/>
                <w:left w:val="none" w:color="auto" w:sz="0" w:space="0"/>
                <w:bottom w:val="none" w:color="auto" w:sz="0" w:space="0"/>
                <w:right w:val="none" w:color="auto" w:sz="0" w:space="0"/>
                <w:between w:val="none" w:color="auto" w:sz="0" w:space="0"/>
              </w:pBdr>
            </w:pPr>
            <w:r w:rsidR="4958C90B">
              <w:rPr/>
              <w:t>R</w:t>
            </w:r>
            <w:r w:rsidR="4958C90B">
              <w:rPr/>
              <w:t>ealtime page level</w:t>
            </w:r>
          </w:p>
        </w:tc>
      </w:tr>
      <w:tr w:rsidR="00DC56D6" w:rsidTr="4958C90B" w14:paraId="683E17C7" w14:textId="77777777">
        <w:tc>
          <w:tcPr>
            <w:tcW w:w="2235" w:type="dxa"/>
            <w:tcMar/>
          </w:tcPr>
          <w:p w:rsidR="00DC56D6" w:rsidP="00DC56D6" w:rsidRDefault="00DC56D6" w14:paraId="5DEA997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B409D4" w:rsidP="00B409D4" w:rsidRDefault="00B409D4" w14:paraId="5670A2D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C56D6" w:rsidP="00B409D4" w:rsidRDefault="00B409D4" w14:paraId="2A7BBE3E" w14:textId="0B0899EF"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w:t>
            </w:r>
            <w:r w:rsidR="4958C90B">
              <w:rPr/>
              <w:t>real</w:t>
            </w:r>
            <w:r w:rsidR="4958C90B">
              <w:rPr/>
              <w:t>-</w:t>
            </w:r>
            <w:r w:rsidR="4958C90B">
              <w:rPr/>
              <w:t>time</w:t>
            </w:r>
            <w:r w:rsidR="4958C90B">
              <w:rPr/>
              <w:t xml:space="preserve"> page successfully</w:t>
            </w:r>
          </w:p>
        </w:tc>
      </w:tr>
      <w:tr w:rsidR="00DC56D6" w:rsidTr="4958C90B" w14:paraId="05360522" w14:textId="77777777">
        <w:tc>
          <w:tcPr>
            <w:tcW w:w="2235" w:type="dxa"/>
            <w:tcMar/>
          </w:tcPr>
          <w:p w:rsidR="00DC56D6" w:rsidP="00DC56D6" w:rsidRDefault="00DC56D6" w14:paraId="3123238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B409D4" w:rsidP="00B409D4" w:rsidRDefault="00B409D4" w14:paraId="1FB2428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C56D6" w:rsidP="00B409D4" w:rsidRDefault="00B409D4" w14:paraId="4C756A28" w14:textId="6DB0A16E"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w:t>
            </w:r>
            <w:r w:rsidR="4958C90B">
              <w:rPr/>
              <w:t>real</w:t>
            </w:r>
            <w:r w:rsidR="4958C90B">
              <w:rPr/>
              <w:t>-</w:t>
            </w:r>
            <w:r w:rsidR="4958C90B">
              <w:rPr/>
              <w:t>time</w:t>
            </w:r>
            <w:r w:rsidR="4958C90B">
              <w:rPr/>
              <w:t xml:space="preserve"> page successfully</w:t>
            </w:r>
          </w:p>
          <w:p w:rsidR="00B409D4" w:rsidP="00B409D4" w:rsidRDefault="00B409D4" w14:paraId="2C16E403" w14:textId="234C8AB7"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3. The </w:t>
            </w:r>
            <w:r w:rsidR="4958C90B">
              <w:rPr/>
              <w:t>time-frame selector works, which means that the real-time</w:t>
            </w:r>
            <w:r w:rsidR="4958C90B">
              <w:rPr/>
              <w:t xml:space="preserve"> candle chart</w:t>
            </w:r>
            <w:r w:rsidR="4958C90B">
              <w:rPr/>
              <w:t xml:space="preserve"> responds in according user’s selection.</w:t>
            </w:r>
          </w:p>
        </w:tc>
      </w:tr>
      <w:tr w:rsidR="00DC56D6" w:rsidTr="4958C90B" w14:paraId="3E879506" w14:textId="77777777">
        <w:tc>
          <w:tcPr>
            <w:tcW w:w="2235" w:type="dxa"/>
            <w:tcMar/>
          </w:tcPr>
          <w:p w:rsidR="00DC56D6" w:rsidP="00DC56D6" w:rsidRDefault="00DC56D6" w14:paraId="046FAC1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DC56D6" w:rsidP="00DC56D6" w:rsidRDefault="00B20E24" w14:paraId="46B6E8A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The real-time</w:t>
            </w:r>
            <w:r w:rsidR="4958C90B">
              <w:rPr/>
              <w:t xml:space="preserve"> candle chart</w:t>
            </w:r>
            <w:r w:rsidR="4958C90B">
              <w:rPr/>
              <w:t xml:space="preserve"> doesn’t display.</w:t>
            </w:r>
          </w:p>
          <w:p w:rsidR="00B20E24" w:rsidP="00B20E24" w:rsidRDefault="00B20E24" w14:paraId="4906AFC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2. The real-time</w:t>
            </w:r>
            <w:r w:rsidR="4958C90B">
              <w:rPr/>
              <w:t xml:space="preserve"> candle chart</w:t>
            </w:r>
            <w:r w:rsidR="4958C90B">
              <w:rPr/>
              <w:t xml:space="preserve"> doesn’t refresh.</w:t>
            </w:r>
          </w:p>
          <w:p w:rsidR="00B20E24" w:rsidP="00B20E24" w:rsidRDefault="00B20E24" w14:paraId="47E171C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3.</w:t>
            </w:r>
            <w:r w:rsidR="4958C90B">
              <w:rPr/>
              <w:t xml:space="preserve"> The time-frame selector doesn’t work.</w:t>
            </w:r>
          </w:p>
          <w:p w:rsidR="00255936" w:rsidP="00B20E24" w:rsidRDefault="00255936" w14:paraId="4B2AA84E" w14:textId="4035FB45" w14:noSpellErr="1">
            <w:pPr>
              <w:pBdr>
                <w:top w:val="none" w:color="auto" w:sz="0" w:space="0"/>
                <w:left w:val="none" w:color="auto" w:sz="0" w:space="0"/>
                <w:bottom w:val="none" w:color="auto" w:sz="0" w:space="0"/>
                <w:right w:val="none" w:color="auto" w:sz="0" w:space="0"/>
                <w:between w:val="none" w:color="auto" w:sz="0" w:space="0"/>
              </w:pBdr>
            </w:pPr>
            <w:r w:rsidR="4958C90B">
              <w:rPr/>
              <w:t>4. The product selector doesn’t work.</w:t>
            </w:r>
          </w:p>
        </w:tc>
      </w:tr>
      <w:tr w:rsidR="00DC56D6" w:rsidTr="4958C90B" w14:paraId="0D712643" w14:textId="77777777">
        <w:tc>
          <w:tcPr>
            <w:tcW w:w="2235" w:type="dxa"/>
            <w:tcMar/>
          </w:tcPr>
          <w:p w:rsidR="00DC56D6" w:rsidP="00DC56D6" w:rsidRDefault="00DC56D6" w14:paraId="726CD51A" w14:textId="7208AE40"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C56D6" w:rsidP="00DC56D6" w:rsidRDefault="00A942A8" w14:paraId="5438430D" w14:textId="39D9F795"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DC56D6" w:rsidTr="4958C90B" w14:paraId="0396B4B7" w14:textId="77777777">
        <w:trPr>
          <w:trHeight w:val="297"/>
        </w:trPr>
        <w:tc>
          <w:tcPr>
            <w:tcW w:w="2235" w:type="dxa"/>
            <w:tcMar/>
          </w:tcPr>
          <w:p w:rsidR="00DC56D6" w:rsidP="00DC56D6" w:rsidRDefault="00DC56D6" w14:paraId="48D5985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C56D6" w:rsidP="00DC56D6" w:rsidRDefault="00272A9D" w14:paraId="4541AD00" w14:textId="26B146C8" w14:noSpellErr="1">
            <w:pPr>
              <w:pBdr>
                <w:top w:val="none" w:color="auto" w:sz="0" w:space="0"/>
                <w:left w:val="none" w:color="auto" w:sz="0" w:space="0"/>
                <w:bottom w:val="none" w:color="auto" w:sz="0" w:space="0"/>
                <w:right w:val="none" w:color="auto" w:sz="0" w:space="0"/>
                <w:between w:val="none" w:color="auto" w:sz="0" w:space="0"/>
              </w:pBdr>
            </w:pPr>
            <w:r w:rsidR="4958C90B">
              <w:rPr/>
              <w:t>After page</w:t>
            </w:r>
            <w:r w:rsidR="4958C90B">
              <w:rPr/>
              <w:t xml:space="preserve"> loaded</w:t>
            </w:r>
            <w:r w:rsidR="4958C90B">
              <w:rPr/>
              <w:t xml:space="preserve"> </w:t>
            </w:r>
            <w:r w:rsidR="4958C90B">
              <w:rPr/>
              <w:t>/product select</w:t>
            </w:r>
            <w:r w:rsidR="4958C90B">
              <w:rPr/>
              <w:t>or</w:t>
            </w:r>
            <w:r w:rsidR="4958C90B">
              <w:rPr/>
              <w:t>/time-frame change</w:t>
            </w:r>
          </w:p>
        </w:tc>
      </w:tr>
      <w:tr w:rsidR="00DC56D6" w:rsidTr="4958C90B" w14:paraId="717F86DE" w14:textId="77777777">
        <w:tc>
          <w:tcPr>
            <w:tcW w:w="2235" w:type="dxa"/>
            <w:tcMar/>
          </w:tcPr>
          <w:p w:rsidR="00DC56D6" w:rsidP="00DC56D6" w:rsidRDefault="00DC56D6" w14:paraId="479F908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C56D6" w:rsidP="00DC56D6" w:rsidRDefault="7D3D6A05" w14:paraId="4F7909F3" w14:textId="2D009C3D"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List the real-time </w:t>
            </w:r>
          </w:p>
        </w:tc>
      </w:tr>
      <w:tr w:rsidR="00DC56D6" w:rsidTr="4958C90B" w14:paraId="3992F31B" w14:textId="77777777">
        <w:trPr>
          <w:trHeight w:val="297"/>
        </w:trPr>
        <w:tc>
          <w:tcPr>
            <w:tcW w:w="2235" w:type="dxa"/>
            <w:tcMar/>
          </w:tcPr>
          <w:p w:rsidRPr="003E2CD4" w:rsidR="00DC56D6" w:rsidP="00DC56D6" w:rsidRDefault="00DC56D6" w14:paraId="4465D973" w14:textId="77777777" w14:noSpellErr="1">
            <w:r w:rsidR="4958C90B">
              <w:rPr/>
              <w:t xml:space="preserve">Frequency of use </w:t>
            </w:r>
          </w:p>
        </w:tc>
        <w:tc>
          <w:tcPr>
            <w:tcW w:w="7007" w:type="dxa"/>
            <w:tcMar/>
          </w:tcPr>
          <w:p w:rsidR="00DC56D6" w:rsidP="00DC56D6" w:rsidRDefault="00A942A8" w14:paraId="1253F2B6" w14:textId="44C98CA0"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18D7478B" w14:textId="77777777">
        <w:trPr>
          <w:trHeight w:val="297"/>
        </w:trPr>
        <w:tc>
          <w:tcPr>
            <w:tcW w:w="2235" w:type="dxa"/>
            <w:tcMar/>
          </w:tcPr>
          <w:p w:rsidRPr="003E2CD4" w:rsidR="00DC56D6" w:rsidP="00DC56D6" w:rsidRDefault="00DC56D6" w14:paraId="5585151F" w14:textId="77777777" w14:noSpellErr="1">
            <w:r w:rsidR="4958C90B">
              <w:rPr/>
              <w:t xml:space="preserve">Level of risk </w:t>
            </w:r>
          </w:p>
        </w:tc>
        <w:tc>
          <w:tcPr>
            <w:tcW w:w="7007" w:type="dxa"/>
            <w:tcMar/>
          </w:tcPr>
          <w:p w:rsidR="00DC56D6" w:rsidP="00DC56D6" w:rsidRDefault="00A942A8" w14:paraId="6D881695" w14:textId="0324BA4F"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761C8BF3" w14:textId="77777777">
        <w:trPr>
          <w:trHeight w:val="26"/>
        </w:trPr>
        <w:tc>
          <w:tcPr>
            <w:tcW w:w="2235" w:type="dxa"/>
            <w:tcMar/>
          </w:tcPr>
          <w:p w:rsidRPr="003E2CD4" w:rsidR="00DC56D6" w:rsidP="00DC56D6" w:rsidRDefault="00DC56D6" w14:paraId="15E06B40" w14:textId="77777777" w14:noSpellErr="1">
            <w:r w:rsidR="4958C90B">
              <w:rPr/>
              <w:t xml:space="preserve">Priority </w:t>
            </w:r>
          </w:p>
        </w:tc>
        <w:tc>
          <w:tcPr>
            <w:tcW w:w="7007" w:type="dxa"/>
            <w:tcMar/>
          </w:tcPr>
          <w:p w:rsidR="00DC56D6" w:rsidP="00DC56D6" w:rsidRDefault="00A942A8" w14:paraId="5D7F423A" w14:textId="330C168E"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DC56D6" w:rsidP="005E2FE0" w:rsidRDefault="00DC56D6" w14:paraId="325DCE30" w14:textId="77777777"/>
    <w:tbl>
      <w:tblPr>
        <w:tblStyle w:val="TableGrid"/>
        <w:tblW w:w="0" w:type="auto"/>
        <w:tblLook w:val="04A0" w:firstRow="1" w:lastRow="0" w:firstColumn="1" w:lastColumn="0" w:noHBand="0" w:noVBand="1"/>
      </w:tblPr>
      <w:tblGrid>
        <w:gridCol w:w="2235"/>
        <w:gridCol w:w="7007"/>
      </w:tblGrid>
      <w:tr w:rsidR="00DC56D6" w:rsidTr="4958C90B" w14:paraId="0A33EC1F" w14:textId="77777777">
        <w:trPr>
          <w:trHeight w:val="297"/>
        </w:trPr>
        <w:tc>
          <w:tcPr>
            <w:tcW w:w="2235" w:type="dxa"/>
            <w:tcMar/>
          </w:tcPr>
          <w:p w:rsidR="00DC56D6" w:rsidP="00DC56D6" w:rsidRDefault="00DC56D6" w14:paraId="6DBB025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C56D6" w:rsidP="00D62386" w:rsidRDefault="00D62386" w14:paraId="3A55D75D" w14:textId="753C5DED" w14:noSpellErr="1">
            <w:pPr>
              <w:pBdr>
                <w:top w:val="none" w:color="auto" w:sz="0" w:space="0"/>
                <w:left w:val="none" w:color="auto" w:sz="0" w:space="0"/>
                <w:bottom w:val="none" w:color="auto" w:sz="0" w:space="0"/>
                <w:right w:val="none" w:color="auto" w:sz="0" w:space="0"/>
                <w:between w:val="none" w:color="auto" w:sz="0" w:space="0"/>
              </w:pBdr>
            </w:pPr>
            <w:r w:rsidR="4958C90B">
              <w:rPr/>
              <w:t>R</w:t>
            </w:r>
            <w:r w:rsidR="4958C90B">
              <w:rPr/>
              <w:t>eal-time</w:t>
            </w:r>
            <w:r w:rsidR="4958C90B">
              <w:rPr/>
              <w:t xml:space="preserve"> </w:t>
            </w:r>
            <w:r w:rsidR="4958C90B">
              <w:rPr/>
              <w:t>depth</w:t>
            </w:r>
            <w:r w:rsidR="4958C90B">
              <w:rPr/>
              <w:t xml:space="preserve"> chart</w:t>
            </w:r>
            <w:r w:rsidR="4958C90B">
              <w:rPr/>
              <w:t xml:space="preserve"> of r</w:t>
            </w:r>
            <w:r w:rsidR="4958C90B">
              <w:rPr/>
              <w:t>eal</w:t>
            </w:r>
            <w:r w:rsidR="4958C90B">
              <w:rPr/>
              <w:t>-</w:t>
            </w:r>
            <w:r w:rsidR="4958C90B">
              <w:rPr/>
              <w:t>time</w:t>
            </w:r>
            <w:r w:rsidR="4958C90B">
              <w:rPr/>
              <w:t xml:space="preserve"> page</w:t>
            </w:r>
          </w:p>
        </w:tc>
      </w:tr>
      <w:tr w:rsidR="00DC56D6" w:rsidTr="4958C90B" w14:paraId="4D7D0700" w14:textId="77777777">
        <w:tc>
          <w:tcPr>
            <w:tcW w:w="2235" w:type="dxa"/>
            <w:tcMar/>
          </w:tcPr>
          <w:p w:rsidR="00DC56D6" w:rsidP="00DC56D6" w:rsidRDefault="00DC56D6" w14:paraId="04F612D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C56D6" w:rsidP="00DC56D6" w:rsidRDefault="00D71173" w14:paraId="6F3E8B90" w14:textId="22382744" w14:noSpellErr="1">
            <w:pPr>
              <w:pBdr>
                <w:top w:val="none" w:color="auto" w:sz="0" w:space="0"/>
                <w:left w:val="none" w:color="auto" w:sz="0" w:space="0"/>
                <w:bottom w:val="none" w:color="auto" w:sz="0" w:space="0"/>
                <w:right w:val="none" w:color="auto" w:sz="0" w:space="0"/>
                <w:between w:val="none" w:color="auto" w:sz="0" w:space="0"/>
              </w:pBdr>
            </w:pPr>
            <w:r w:rsidR="4958C90B">
              <w:rPr/>
              <w:t>Realtime page level</w:t>
            </w:r>
          </w:p>
        </w:tc>
      </w:tr>
      <w:tr w:rsidR="00D71173" w:rsidTr="4958C90B" w14:paraId="2FE16B51" w14:textId="77777777">
        <w:tc>
          <w:tcPr>
            <w:tcW w:w="2235" w:type="dxa"/>
            <w:tcMar/>
          </w:tcPr>
          <w:p w:rsidR="00D71173" w:rsidP="00DC56D6" w:rsidRDefault="00D71173" w14:paraId="5082763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D71173" w:rsidP="00C12BAB" w:rsidRDefault="00D71173" w14:paraId="6262DBF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71173" w:rsidP="00DC56D6" w:rsidRDefault="00D71173" w14:paraId="37FE3FC6" w14:textId="2736803C"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w:t>
            </w:r>
            <w:r w:rsidR="4958C90B">
              <w:rPr/>
              <w:t>real</w:t>
            </w:r>
            <w:r w:rsidR="4958C90B">
              <w:rPr/>
              <w:t>-</w:t>
            </w:r>
            <w:r w:rsidR="4958C90B">
              <w:rPr/>
              <w:t>time</w:t>
            </w:r>
            <w:r w:rsidR="4958C90B">
              <w:rPr/>
              <w:t xml:space="preserve"> page successfully</w:t>
            </w:r>
          </w:p>
        </w:tc>
      </w:tr>
      <w:tr w:rsidR="00D71173" w:rsidTr="4958C90B" w14:paraId="65EFD66A" w14:textId="77777777">
        <w:tc>
          <w:tcPr>
            <w:tcW w:w="2235" w:type="dxa"/>
            <w:tcMar/>
          </w:tcPr>
          <w:p w:rsidR="00D71173" w:rsidP="00DC56D6" w:rsidRDefault="00D71173" w14:paraId="75DEDAD7"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255936" w:rsidP="00255936" w:rsidRDefault="00255936" w14:paraId="6568ACE5" w14:textId="2C2C739F" w14:noSpellErr="1">
            <w:pPr>
              <w:pBdr>
                <w:top w:val="none" w:color="auto" w:sz="0" w:space="0"/>
                <w:left w:val="none" w:color="auto" w:sz="0" w:space="0"/>
                <w:bottom w:val="none" w:color="auto" w:sz="0" w:space="0"/>
                <w:right w:val="none" w:color="auto" w:sz="0" w:space="0"/>
                <w:between w:val="none" w:color="auto" w:sz="0" w:space="0"/>
              </w:pBdr>
            </w:pPr>
            <w:r w:rsidR="4958C90B">
              <w:rPr/>
              <w:t>1. The real-time</w:t>
            </w:r>
            <w:r w:rsidR="4958C90B">
              <w:rPr/>
              <w:t xml:space="preserve"> </w:t>
            </w:r>
            <w:r w:rsidR="4958C90B">
              <w:rPr/>
              <w:t>depth</w:t>
            </w:r>
            <w:r w:rsidR="4958C90B">
              <w:rPr/>
              <w:t xml:space="preserve"> chart</w:t>
            </w:r>
            <w:r w:rsidR="4958C90B">
              <w:rPr/>
              <w:t xml:space="preserve"> displays and refreshes properly.</w:t>
            </w:r>
          </w:p>
          <w:p w:rsidR="00D71173" w:rsidP="00255936" w:rsidRDefault="00255936" w14:paraId="017E50D6" w14:textId="49982300" w14:noSpellErr="1">
            <w:pPr>
              <w:pBdr>
                <w:top w:val="none" w:color="auto" w:sz="0" w:space="0"/>
                <w:left w:val="none" w:color="auto" w:sz="0" w:space="0"/>
                <w:bottom w:val="none" w:color="auto" w:sz="0" w:space="0"/>
                <w:right w:val="none" w:color="auto" w:sz="0" w:space="0"/>
                <w:between w:val="none" w:color="auto" w:sz="0" w:space="0"/>
              </w:pBdr>
            </w:pPr>
            <w:r w:rsidR="4958C90B">
              <w:rPr/>
              <w:t>3. The real-time</w:t>
            </w:r>
            <w:r w:rsidR="4958C90B">
              <w:rPr/>
              <w:t xml:space="preserve"> </w:t>
            </w:r>
            <w:r w:rsidR="4958C90B">
              <w:rPr/>
              <w:t>depth</w:t>
            </w:r>
            <w:r w:rsidR="4958C90B">
              <w:rPr/>
              <w:t xml:space="preserve"> chart</w:t>
            </w:r>
            <w:r w:rsidR="4958C90B">
              <w:rPr/>
              <w:t xml:space="preserve"> responds to the product selector correctly.</w:t>
            </w:r>
          </w:p>
        </w:tc>
      </w:tr>
      <w:tr w:rsidR="00D71173" w:rsidTr="4958C90B" w14:paraId="4614F527" w14:textId="77777777">
        <w:tc>
          <w:tcPr>
            <w:tcW w:w="2235" w:type="dxa"/>
            <w:tcMar/>
          </w:tcPr>
          <w:p w:rsidR="00D71173" w:rsidP="00DC56D6" w:rsidRDefault="00D71173" w14:paraId="3D0194F3"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255936" w:rsidP="00255936" w:rsidRDefault="00255936" w14:paraId="60AD1545" w14:textId="76061732" w14:noSpellErr="1">
            <w:pPr>
              <w:pBdr>
                <w:top w:val="none" w:color="auto" w:sz="0" w:space="0"/>
                <w:left w:val="none" w:color="auto" w:sz="0" w:space="0"/>
                <w:bottom w:val="none" w:color="auto" w:sz="0" w:space="0"/>
                <w:right w:val="none" w:color="auto" w:sz="0" w:space="0"/>
                <w:between w:val="none" w:color="auto" w:sz="0" w:space="0"/>
              </w:pBdr>
            </w:pPr>
            <w:r w:rsidR="4958C90B">
              <w:rPr/>
              <w:t>1. The real-time</w:t>
            </w:r>
            <w:r w:rsidR="4958C90B">
              <w:rPr/>
              <w:t xml:space="preserve"> </w:t>
            </w:r>
            <w:r w:rsidR="4958C90B">
              <w:rPr/>
              <w:t>depth</w:t>
            </w:r>
            <w:r w:rsidR="4958C90B">
              <w:rPr/>
              <w:t xml:space="preserve"> chart</w:t>
            </w:r>
            <w:r w:rsidR="4958C90B">
              <w:rPr/>
              <w:t xml:space="preserve"> doesn’t display or refresh.</w:t>
            </w:r>
          </w:p>
          <w:p w:rsidR="00D71173" w:rsidP="00255936" w:rsidRDefault="00255936" w14:paraId="00BBF790" w14:textId="09AA7D84" w14:noSpellErr="1">
            <w:pPr>
              <w:pBdr>
                <w:top w:val="none" w:color="auto" w:sz="0" w:space="0"/>
                <w:left w:val="none" w:color="auto" w:sz="0" w:space="0"/>
                <w:bottom w:val="none" w:color="auto" w:sz="0" w:space="0"/>
                <w:right w:val="none" w:color="auto" w:sz="0" w:space="0"/>
                <w:between w:val="none" w:color="auto" w:sz="0" w:space="0"/>
              </w:pBdr>
            </w:pPr>
            <w:r w:rsidR="4958C90B">
              <w:rPr/>
              <w:t>2. The product selector doesn’t work.</w:t>
            </w:r>
          </w:p>
        </w:tc>
      </w:tr>
      <w:tr w:rsidR="00D71173" w:rsidTr="4958C90B" w14:paraId="0CB8E0DC" w14:textId="77777777">
        <w:tc>
          <w:tcPr>
            <w:tcW w:w="2235" w:type="dxa"/>
            <w:tcMar/>
          </w:tcPr>
          <w:p w:rsidR="00D71173" w:rsidP="00DC56D6" w:rsidRDefault="00D71173" w14:paraId="2D0DA89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71173" w:rsidP="00DC56D6" w:rsidRDefault="00255936" w14:paraId="0009A2D8" w14:textId="6C83872C"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D71173" w:rsidTr="4958C90B" w14:paraId="788269BA" w14:textId="77777777">
        <w:trPr>
          <w:trHeight w:val="297"/>
        </w:trPr>
        <w:tc>
          <w:tcPr>
            <w:tcW w:w="2235" w:type="dxa"/>
            <w:tcMar/>
          </w:tcPr>
          <w:p w:rsidR="00D71173" w:rsidP="00DC56D6" w:rsidRDefault="00D71173" w14:paraId="2B9707B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71173" w:rsidP="00DC56D6" w:rsidRDefault="00272A9D" w14:paraId="5C104DB8" w14:textId="670E326C" w14:noSpellErr="1">
            <w:pPr>
              <w:pBdr>
                <w:top w:val="none" w:color="auto" w:sz="0" w:space="0"/>
                <w:left w:val="none" w:color="auto" w:sz="0" w:space="0"/>
                <w:bottom w:val="none" w:color="auto" w:sz="0" w:space="0"/>
                <w:right w:val="none" w:color="auto" w:sz="0" w:space="0"/>
                <w:between w:val="none" w:color="auto" w:sz="0" w:space="0"/>
              </w:pBdr>
            </w:pPr>
            <w:r w:rsidR="4958C90B">
              <w:rPr/>
              <w:t>After page</w:t>
            </w:r>
            <w:r w:rsidR="4958C90B">
              <w:rPr/>
              <w:t xml:space="preserve"> loaded</w:t>
            </w:r>
            <w:r w:rsidR="4958C90B">
              <w:rPr/>
              <w:t xml:space="preserve"> </w:t>
            </w:r>
            <w:r w:rsidR="4958C90B">
              <w:rPr/>
              <w:t>/product select</w:t>
            </w:r>
            <w:r w:rsidR="4958C90B">
              <w:rPr/>
              <w:t>or</w:t>
            </w:r>
          </w:p>
        </w:tc>
      </w:tr>
      <w:tr w:rsidR="00D71173" w:rsidTr="4958C90B" w14:paraId="457FDAF8" w14:textId="77777777">
        <w:tc>
          <w:tcPr>
            <w:tcW w:w="2235" w:type="dxa"/>
            <w:tcMar/>
          </w:tcPr>
          <w:p w:rsidR="00D71173" w:rsidP="00DC56D6" w:rsidRDefault="00D71173" w14:paraId="3E1EF543"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71173" w:rsidP="00DC56D6" w:rsidRDefault="7D3D6A05" w14:paraId="44B3EC5F" w14:textId="499970C3"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Show the open, highest, lowest, close prices in different markets in form of candlesticks </w:t>
            </w:r>
            <w:r w:rsidR="4958C90B">
              <w:rPr/>
              <w:t>every 1</w:t>
            </w:r>
            <w:r w:rsidR="4958C90B">
              <w:rPr/>
              <w:t xml:space="preserve"> minute/ </w:t>
            </w:r>
            <w:r w:rsidR="4958C90B">
              <w:rPr/>
              <w:t>5</w:t>
            </w:r>
            <w:r w:rsidR="4958C90B">
              <w:rPr/>
              <w:t xml:space="preserve"> minutes/</w:t>
            </w:r>
            <w:r w:rsidR="4958C90B">
              <w:rPr/>
              <w:t>30</w:t>
            </w:r>
            <w:r w:rsidR="4958C90B">
              <w:rPr/>
              <w:t xml:space="preserve"> minutes/</w:t>
            </w:r>
            <w:r w:rsidR="4958C90B">
              <w:rPr/>
              <w:t>1</w:t>
            </w:r>
            <w:r w:rsidR="4958C90B">
              <w:rPr/>
              <w:t xml:space="preserve"> hour, depending on the user's choice.</w:t>
            </w:r>
          </w:p>
        </w:tc>
      </w:tr>
      <w:tr w:rsidR="00D71173" w:rsidTr="4958C90B" w14:paraId="2178AEAE" w14:textId="77777777">
        <w:trPr>
          <w:trHeight w:val="297"/>
        </w:trPr>
        <w:tc>
          <w:tcPr>
            <w:tcW w:w="2235" w:type="dxa"/>
            <w:tcMar/>
          </w:tcPr>
          <w:p w:rsidRPr="003E2CD4" w:rsidR="00D71173" w:rsidP="00DC56D6" w:rsidRDefault="00D71173" w14:paraId="5500297E" w14:textId="77777777" w14:noSpellErr="1">
            <w:r w:rsidR="4958C90B">
              <w:rPr/>
              <w:t xml:space="preserve">Frequency of use </w:t>
            </w:r>
          </w:p>
        </w:tc>
        <w:tc>
          <w:tcPr>
            <w:tcW w:w="7007" w:type="dxa"/>
            <w:tcMar/>
          </w:tcPr>
          <w:p w:rsidR="00D71173" w:rsidP="00DC56D6" w:rsidRDefault="00255936" w14:paraId="0244B8F8" w14:textId="453171F4"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71173" w:rsidTr="4958C90B" w14:paraId="1EBE7D19" w14:textId="77777777">
        <w:trPr>
          <w:trHeight w:val="297"/>
        </w:trPr>
        <w:tc>
          <w:tcPr>
            <w:tcW w:w="2235" w:type="dxa"/>
            <w:tcMar/>
          </w:tcPr>
          <w:p w:rsidRPr="003E2CD4" w:rsidR="00D71173" w:rsidP="00DC56D6" w:rsidRDefault="00D71173" w14:paraId="2DD1FF9D" w14:textId="77777777" w14:noSpellErr="1">
            <w:r w:rsidR="4958C90B">
              <w:rPr/>
              <w:t xml:space="preserve">Level of risk </w:t>
            </w:r>
          </w:p>
        </w:tc>
        <w:tc>
          <w:tcPr>
            <w:tcW w:w="7007" w:type="dxa"/>
            <w:tcMar/>
          </w:tcPr>
          <w:p w:rsidR="00D71173" w:rsidP="00DC56D6" w:rsidRDefault="00255936" w14:paraId="6C47EF91" w14:textId="7F96C62F"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71173" w:rsidTr="4958C90B" w14:paraId="56B10577" w14:textId="77777777">
        <w:trPr>
          <w:trHeight w:val="26"/>
        </w:trPr>
        <w:tc>
          <w:tcPr>
            <w:tcW w:w="2235" w:type="dxa"/>
            <w:tcMar/>
          </w:tcPr>
          <w:p w:rsidRPr="003E2CD4" w:rsidR="00D71173" w:rsidP="00DC56D6" w:rsidRDefault="00D71173" w14:paraId="0CD1DF75" w14:textId="77777777" w14:noSpellErr="1">
            <w:r w:rsidR="4958C90B">
              <w:rPr/>
              <w:t xml:space="preserve">Priority </w:t>
            </w:r>
          </w:p>
        </w:tc>
        <w:tc>
          <w:tcPr>
            <w:tcW w:w="7007" w:type="dxa"/>
            <w:tcMar/>
          </w:tcPr>
          <w:p w:rsidR="00D71173" w:rsidP="00DC56D6" w:rsidRDefault="00255936" w14:paraId="6A7647E5" w14:textId="563DEDE3"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DC56D6" w:rsidP="005E2FE0" w:rsidRDefault="00DC56D6" w14:paraId="268BECE4" w14:textId="77777777"/>
    <w:tbl>
      <w:tblPr>
        <w:tblStyle w:val="TableGrid"/>
        <w:tblW w:w="0" w:type="auto"/>
        <w:tblLook w:val="04A0" w:firstRow="1" w:lastRow="0" w:firstColumn="1" w:lastColumn="0" w:noHBand="0" w:noVBand="1"/>
      </w:tblPr>
      <w:tblGrid>
        <w:gridCol w:w="2235"/>
        <w:gridCol w:w="7007"/>
      </w:tblGrid>
      <w:tr w:rsidR="00DC56D6" w:rsidTr="4958C90B" w14:paraId="0AE90BC3" w14:textId="77777777">
        <w:tc>
          <w:tcPr>
            <w:tcW w:w="2235" w:type="dxa"/>
            <w:tcMar/>
          </w:tcPr>
          <w:p w:rsidR="00DC56D6" w:rsidP="00DC56D6" w:rsidRDefault="00DC56D6" w14:paraId="6437E85F"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C56D6" w:rsidP="00DC56D6" w:rsidRDefault="00255936" w14:paraId="4FDA75E1" w14:textId="20DBFE33" w14:noSpellErr="1">
            <w:pPr>
              <w:pBdr>
                <w:top w:val="none" w:color="auto" w:sz="0" w:space="0"/>
                <w:left w:val="none" w:color="auto" w:sz="0" w:space="0"/>
                <w:bottom w:val="none" w:color="auto" w:sz="0" w:space="0"/>
                <w:right w:val="none" w:color="auto" w:sz="0" w:space="0"/>
                <w:between w:val="none" w:color="auto" w:sz="0" w:space="0"/>
              </w:pBdr>
            </w:pPr>
            <w:r w:rsidR="4958C90B">
              <w:rPr/>
              <w:t>Realtime page product selector</w:t>
            </w:r>
          </w:p>
        </w:tc>
      </w:tr>
      <w:tr w:rsidR="00DC56D6" w:rsidTr="4958C90B" w14:paraId="3719B60A" w14:textId="77777777">
        <w:tc>
          <w:tcPr>
            <w:tcW w:w="2235" w:type="dxa"/>
            <w:tcMar/>
          </w:tcPr>
          <w:p w:rsidR="00DC56D6" w:rsidP="00DC56D6" w:rsidRDefault="00DC56D6" w14:paraId="2974F535"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C56D6" w:rsidP="00DC56D6" w:rsidRDefault="00255936" w14:paraId="06EFC308" w14:textId="32B3B11C" w14:noSpellErr="1">
            <w:pPr>
              <w:pBdr>
                <w:top w:val="none" w:color="auto" w:sz="0" w:space="0"/>
                <w:left w:val="none" w:color="auto" w:sz="0" w:space="0"/>
                <w:bottom w:val="none" w:color="auto" w:sz="0" w:space="0"/>
                <w:right w:val="none" w:color="auto" w:sz="0" w:space="0"/>
                <w:between w:val="none" w:color="auto" w:sz="0" w:space="0"/>
              </w:pBdr>
            </w:pPr>
            <w:r w:rsidR="4958C90B">
              <w:rPr/>
              <w:t>Realtime page level</w:t>
            </w:r>
          </w:p>
        </w:tc>
      </w:tr>
      <w:tr w:rsidR="00DC56D6" w:rsidTr="4958C90B" w14:paraId="7231CAB7" w14:textId="77777777">
        <w:tc>
          <w:tcPr>
            <w:tcW w:w="2235" w:type="dxa"/>
            <w:tcMar/>
          </w:tcPr>
          <w:p w:rsidR="00DC56D6" w:rsidP="00DC56D6" w:rsidRDefault="00DC56D6" w14:paraId="706976F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DC56D6" w:rsidP="00DC56D6" w:rsidRDefault="00255936" w14:paraId="19050F89" w14:textId="067305D4" w14:noSpellErr="1">
            <w:pPr>
              <w:pBdr>
                <w:top w:val="none" w:color="auto" w:sz="0" w:space="0"/>
                <w:left w:val="none" w:color="auto" w:sz="0" w:space="0"/>
                <w:bottom w:val="none" w:color="auto" w:sz="0" w:space="0"/>
                <w:right w:val="none" w:color="auto" w:sz="0" w:space="0"/>
                <w:between w:val="none" w:color="auto" w:sz="0" w:space="0"/>
              </w:pBdr>
            </w:pPr>
            <w:r w:rsidR="4958C90B">
              <w:rPr/>
              <w:t>User loads real</w:t>
            </w:r>
            <w:r w:rsidR="4958C90B">
              <w:rPr/>
              <w:t>-</w:t>
            </w:r>
            <w:r w:rsidR="4958C90B">
              <w:rPr/>
              <w:t>time page properly</w:t>
            </w:r>
          </w:p>
        </w:tc>
      </w:tr>
      <w:tr w:rsidR="00DC56D6" w:rsidTr="4958C90B" w14:paraId="5880A7B2" w14:textId="77777777">
        <w:tc>
          <w:tcPr>
            <w:tcW w:w="2235" w:type="dxa"/>
            <w:tcMar/>
          </w:tcPr>
          <w:p w:rsidR="00DC56D6" w:rsidP="00DC56D6" w:rsidRDefault="00DC56D6" w14:paraId="7B3AC76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DC56D6" w:rsidP="00255936" w:rsidRDefault="00255936" w14:paraId="19010DF1" w14:textId="544FCE62" w14:noSpellErr="1">
            <w:pPr>
              <w:pBdr>
                <w:top w:val="none" w:color="auto" w:sz="0" w:space="0"/>
                <w:left w:val="none" w:color="auto" w:sz="0" w:space="0"/>
                <w:bottom w:val="none" w:color="auto" w:sz="0" w:space="0"/>
                <w:right w:val="none" w:color="auto" w:sz="0" w:space="0"/>
                <w:between w:val="none" w:color="auto" w:sz="0" w:space="0"/>
              </w:pBdr>
            </w:pPr>
            <w:r w:rsidR="4958C90B">
              <w:rPr/>
              <w:t>Order book, Depth chart and Candle Chart all respond to the product selector properly.</w:t>
            </w:r>
          </w:p>
        </w:tc>
      </w:tr>
      <w:tr w:rsidR="00DC56D6" w:rsidTr="4958C90B" w14:paraId="2E567609" w14:textId="77777777">
        <w:trPr>
          <w:trHeight w:val="311"/>
        </w:trPr>
        <w:tc>
          <w:tcPr>
            <w:tcW w:w="2235" w:type="dxa"/>
            <w:tcMar/>
          </w:tcPr>
          <w:p w:rsidR="00DC56D6" w:rsidP="00DC56D6" w:rsidRDefault="00DC56D6" w14:paraId="5AAE4D0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DC56D6" w:rsidP="00255936" w:rsidRDefault="00255936" w14:paraId="6BCCE412" w14:textId="14AD7A58" w14:noSpellErr="1">
            <w:pPr>
              <w:pBdr>
                <w:top w:val="none" w:color="auto" w:sz="0" w:space="0"/>
                <w:left w:val="none" w:color="auto" w:sz="0" w:space="0"/>
                <w:bottom w:val="none" w:color="auto" w:sz="0" w:space="0"/>
                <w:right w:val="none" w:color="auto" w:sz="0" w:space="0"/>
                <w:between w:val="none" w:color="auto" w:sz="0" w:space="0"/>
              </w:pBdr>
            </w:pPr>
            <w:r w:rsidR="4958C90B">
              <w:rPr/>
              <w:t>One of Order book, Depth chart and Candle Chart does not respond to the selector.</w:t>
            </w:r>
          </w:p>
        </w:tc>
      </w:tr>
      <w:tr w:rsidR="00DC56D6" w:rsidTr="4958C90B" w14:paraId="6E427017" w14:textId="77777777">
        <w:tc>
          <w:tcPr>
            <w:tcW w:w="2235" w:type="dxa"/>
            <w:tcMar/>
          </w:tcPr>
          <w:p w:rsidR="00DC56D6" w:rsidP="00DC56D6" w:rsidRDefault="00DC56D6" w14:paraId="45FAF58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C56D6" w:rsidP="00DC56D6" w:rsidRDefault="00D62386" w14:paraId="47AA606F" w14:textId="793D70DC"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User </w:t>
            </w:r>
          </w:p>
        </w:tc>
      </w:tr>
      <w:tr w:rsidR="00DC56D6" w:rsidTr="4958C90B" w14:paraId="31632E5C" w14:textId="77777777">
        <w:trPr>
          <w:trHeight w:val="297"/>
        </w:trPr>
        <w:tc>
          <w:tcPr>
            <w:tcW w:w="2235" w:type="dxa"/>
            <w:tcMar/>
          </w:tcPr>
          <w:p w:rsidR="00DC56D6" w:rsidP="00DC56D6" w:rsidRDefault="00DC56D6" w14:paraId="05D3268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C56D6" w:rsidP="00DC56D6" w:rsidRDefault="00272A9D" w14:paraId="1079F2C5" w14:textId="76196B7E" w14:noSpellErr="1">
            <w:pPr>
              <w:pBdr>
                <w:top w:val="none" w:color="auto" w:sz="0" w:space="0"/>
                <w:left w:val="none" w:color="auto" w:sz="0" w:space="0"/>
                <w:bottom w:val="none" w:color="auto" w:sz="0" w:space="0"/>
                <w:right w:val="none" w:color="auto" w:sz="0" w:space="0"/>
                <w:between w:val="none" w:color="auto" w:sz="0" w:space="0"/>
              </w:pBdr>
            </w:pPr>
            <w:r w:rsidR="4958C90B">
              <w:rPr/>
              <w:t>After page</w:t>
            </w:r>
            <w:r w:rsidR="4958C90B">
              <w:rPr/>
              <w:t xml:space="preserve"> loaded</w:t>
            </w:r>
          </w:p>
        </w:tc>
      </w:tr>
      <w:tr w:rsidR="00DC56D6" w:rsidTr="4958C90B" w14:paraId="1891D16F" w14:textId="77777777">
        <w:tc>
          <w:tcPr>
            <w:tcW w:w="2235" w:type="dxa"/>
            <w:tcMar/>
          </w:tcPr>
          <w:p w:rsidR="00DC56D6" w:rsidP="00DC56D6" w:rsidRDefault="00DC56D6" w14:paraId="44F63B2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C56D6" w:rsidP="00DC56D6" w:rsidRDefault="7D3D6A05" w14:paraId="3547A500" w14:textId="3290A0D3" w14:noSpellErr="1">
            <w:pPr>
              <w:pBdr>
                <w:top w:val="none" w:color="auto" w:sz="0" w:space="0"/>
                <w:left w:val="none" w:color="auto" w:sz="0" w:space="0"/>
                <w:bottom w:val="none" w:color="auto" w:sz="0" w:space="0"/>
                <w:right w:val="none" w:color="auto" w:sz="0" w:space="0"/>
                <w:between w:val="none" w:color="auto" w:sz="0" w:space="0"/>
              </w:pBdr>
            </w:pPr>
            <w:r w:rsidR="4958C90B">
              <w:rPr/>
              <w:t>Enable selection on three pairs of currencies, which are BTC-USD, ETH-USD, and LTC-USD.</w:t>
            </w:r>
          </w:p>
        </w:tc>
      </w:tr>
      <w:tr w:rsidR="00DC56D6" w:rsidTr="4958C90B" w14:paraId="1CEEBBA5" w14:textId="77777777">
        <w:trPr>
          <w:trHeight w:val="297"/>
        </w:trPr>
        <w:tc>
          <w:tcPr>
            <w:tcW w:w="2235" w:type="dxa"/>
            <w:tcMar/>
          </w:tcPr>
          <w:p w:rsidRPr="003E2CD4" w:rsidR="00DC56D6" w:rsidP="00DC56D6" w:rsidRDefault="00DC56D6" w14:paraId="2D1C6066" w14:textId="77777777" w14:noSpellErr="1">
            <w:r w:rsidR="4958C90B">
              <w:rPr/>
              <w:t xml:space="preserve">Frequency of use </w:t>
            </w:r>
          </w:p>
        </w:tc>
        <w:tc>
          <w:tcPr>
            <w:tcW w:w="7007" w:type="dxa"/>
            <w:tcMar/>
          </w:tcPr>
          <w:p w:rsidR="00DC56D6" w:rsidP="00DC56D6" w:rsidRDefault="00D62386" w14:paraId="34AAF110" w14:textId="67CCE49D"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High </w:t>
            </w:r>
          </w:p>
        </w:tc>
      </w:tr>
      <w:tr w:rsidR="00DC56D6" w:rsidTr="4958C90B" w14:paraId="0BB394D6" w14:textId="77777777">
        <w:trPr>
          <w:trHeight w:val="297"/>
        </w:trPr>
        <w:tc>
          <w:tcPr>
            <w:tcW w:w="2235" w:type="dxa"/>
            <w:tcMar/>
          </w:tcPr>
          <w:p w:rsidRPr="003E2CD4" w:rsidR="00DC56D6" w:rsidP="00DC56D6" w:rsidRDefault="00DC56D6" w14:paraId="0DA171B3" w14:textId="77777777" w14:noSpellErr="1">
            <w:r w:rsidR="4958C90B">
              <w:rPr/>
              <w:t xml:space="preserve">Level of risk </w:t>
            </w:r>
          </w:p>
        </w:tc>
        <w:tc>
          <w:tcPr>
            <w:tcW w:w="7007" w:type="dxa"/>
            <w:tcMar/>
          </w:tcPr>
          <w:p w:rsidR="00DC56D6" w:rsidP="00DC56D6" w:rsidRDefault="00D62386" w14:paraId="0593A1D1" w14:textId="3A6B3E1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48C9517E" w14:textId="77777777">
        <w:trPr>
          <w:trHeight w:val="26"/>
        </w:trPr>
        <w:tc>
          <w:tcPr>
            <w:tcW w:w="2235" w:type="dxa"/>
            <w:tcMar/>
          </w:tcPr>
          <w:p w:rsidRPr="003E2CD4" w:rsidR="00DC56D6" w:rsidP="00DC56D6" w:rsidRDefault="00DC56D6" w14:paraId="03619B48" w14:textId="77777777" w14:noSpellErr="1">
            <w:r w:rsidR="4958C90B">
              <w:rPr/>
              <w:t xml:space="preserve">Priority </w:t>
            </w:r>
          </w:p>
        </w:tc>
        <w:tc>
          <w:tcPr>
            <w:tcW w:w="7007" w:type="dxa"/>
            <w:tcMar/>
          </w:tcPr>
          <w:p w:rsidR="00DC56D6" w:rsidP="00DC56D6" w:rsidRDefault="00D62386" w14:paraId="528EBBD9" w14:textId="3F39D724"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bl>
    <w:p w:rsidR="00DC56D6" w:rsidP="005E2FE0" w:rsidRDefault="00DC56D6" w14:paraId="602B87EF" w14:textId="77777777"/>
    <w:tbl>
      <w:tblPr>
        <w:tblStyle w:val="TableGrid"/>
        <w:tblW w:w="0" w:type="auto"/>
        <w:tblLook w:val="04A0" w:firstRow="1" w:lastRow="0" w:firstColumn="1" w:lastColumn="0" w:noHBand="0" w:noVBand="1"/>
      </w:tblPr>
      <w:tblGrid>
        <w:gridCol w:w="2235"/>
        <w:gridCol w:w="7007"/>
      </w:tblGrid>
      <w:tr w:rsidR="00DC56D6" w:rsidTr="4958C90B" w14:paraId="46B51DE8" w14:textId="77777777">
        <w:tc>
          <w:tcPr>
            <w:tcW w:w="2235" w:type="dxa"/>
            <w:tcMar/>
          </w:tcPr>
          <w:p w:rsidR="00DC56D6" w:rsidP="00DC56D6" w:rsidRDefault="00DC56D6" w14:paraId="478B139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C56D6" w:rsidP="00DC56D6" w:rsidRDefault="00D62386" w14:paraId="3D7B8549" w14:textId="65DECCEA" w14:noSpellErr="1">
            <w:pPr>
              <w:pBdr>
                <w:top w:val="none" w:color="auto" w:sz="0" w:space="0"/>
                <w:left w:val="none" w:color="auto" w:sz="0" w:space="0"/>
                <w:bottom w:val="none" w:color="auto" w:sz="0" w:space="0"/>
                <w:right w:val="none" w:color="auto" w:sz="0" w:space="0"/>
                <w:between w:val="none" w:color="auto" w:sz="0" w:space="0"/>
              </w:pBdr>
            </w:pPr>
            <w:r w:rsidR="4958C90B">
              <w:rPr/>
              <w:t>History price candle chart of History page</w:t>
            </w:r>
          </w:p>
        </w:tc>
      </w:tr>
      <w:tr w:rsidR="00DC56D6" w:rsidTr="4958C90B" w14:paraId="020D4B4C" w14:textId="77777777">
        <w:tc>
          <w:tcPr>
            <w:tcW w:w="2235" w:type="dxa"/>
            <w:tcMar/>
          </w:tcPr>
          <w:p w:rsidR="00DC56D6" w:rsidP="00DC56D6" w:rsidRDefault="00DC56D6" w14:paraId="2D4925B3"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C56D6" w:rsidP="00DC56D6" w:rsidRDefault="003A06DC" w14:paraId="6A380463" w14:textId="40861A32" w14:noSpellErr="1">
            <w:pPr>
              <w:pBdr>
                <w:top w:val="none" w:color="auto" w:sz="0" w:space="0"/>
                <w:left w:val="none" w:color="auto" w:sz="0" w:space="0"/>
                <w:bottom w:val="none" w:color="auto" w:sz="0" w:space="0"/>
                <w:right w:val="none" w:color="auto" w:sz="0" w:space="0"/>
                <w:between w:val="none" w:color="auto" w:sz="0" w:space="0"/>
              </w:pBdr>
            </w:pPr>
            <w:r w:rsidR="4958C90B">
              <w:rPr/>
              <w:t>History page</w:t>
            </w:r>
          </w:p>
        </w:tc>
      </w:tr>
      <w:tr w:rsidR="00DC56D6" w:rsidTr="4958C90B" w14:paraId="194B107D" w14:textId="77777777">
        <w:trPr>
          <w:trHeight w:val="577"/>
        </w:trPr>
        <w:tc>
          <w:tcPr>
            <w:tcW w:w="2235" w:type="dxa"/>
            <w:tcMar/>
          </w:tcPr>
          <w:p w:rsidR="00DC56D6" w:rsidP="00DC56D6" w:rsidRDefault="00DC56D6" w14:paraId="530E435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3A06DC" w:rsidP="003A06DC" w:rsidRDefault="003A06DC" w14:paraId="4BC299D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C56D6" w:rsidP="00DC56D6" w:rsidRDefault="003A06DC" w14:paraId="653ABBFF" w14:textId="243B169B"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history page successfully</w:t>
            </w:r>
          </w:p>
        </w:tc>
      </w:tr>
      <w:tr w:rsidR="00DC56D6" w:rsidTr="4958C90B" w14:paraId="2274A703" w14:textId="77777777">
        <w:tc>
          <w:tcPr>
            <w:tcW w:w="2235" w:type="dxa"/>
            <w:tcMar/>
          </w:tcPr>
          <w:p w:rsidR="00DC56D6" w:rsidP="00DC56D6" w:rsidRDefault="00DC56D6" w14:paraId="6FC43FA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3A06DC" w:rsidP="00DC56D6" w:rsidRDefault="003A06DC" w14:paraId="25C2ADE2" w14:textId="0B5E0240" w14:noSpellErr="1">
            <w:pPr>
              <w:pBdr>
                <w:top w:val="none" w:color="auto" w:sz="0" w:space="0"/>
                <w:left w:val="none" w:color="auto" w:sz="0" w:space="0"/>
                <w:bottom w:val="none" w:color="auto" w:sz="0" w:space="0"/>
                <w:right w:val="none" w:color="auto" w:sz="0" w:space="0"/>
                <w:between w:val="none" w:color="auto" w:sz="0" w:space="0"/>
              </w:pBdr>
            </w:pPr>
            <w:r w:rsidR="4958C90B">
              <w:rPr/>
              <w:t>1. All the component</w:t>
            </w:r>
            <w:r w:rsidR="4958C90B">
              <w:rPr/>
              <w:t>s</w:t>
            </w:r>
            <w:r w:rsidR="4958C90B">
              <w:rPr/>
              <w:t xml:space="preserve"> of the chart function properly</w:t>
            </w:r>
            <w:r w:rsidR="4958C90B">
              <w:rPr/>
              <w:t>.</w:t>
            </w:r>
          </w:p>
          <w:p w:rsidR="003A06DC" w:rsidP="00DC56D6" w:rsidRDefault="003A06DC" w14:paraId="15841BDE" w14:textId="69CBB459" w14:noSpellErr="1">
            <w:pPr>
              <w:pBdr>
                <w:top w:val="none" w:color="auto" w:sz="0" w:space="0"/>
                <w:left w:val="none" w:color="auto" w:sz="0" w:space="0"/>
                <w:bottom w:val="none" w:color="auto" w:sz="0" w:space="0"/>
                <w:right w:val="none" w:color="auto" w:sz="0" w:space="0"/>
                <w:between w:val="none" w:color="auto" w:sz="0" w:space="0"/>
              </w:pBdr>
            </w:pPr>
            <w:r w:rsidR="4958C90B">
              <w:rPr/>
              <w:t>2. Exchange selector functions properly.</w:t>
            </w:r>
          </w:p>
          <w:p w:rsidR="00DC56D6" w:rsidP="00DC56D6" w:rsidRDefault="003A06DC" w14:paraId="56CA1AD8" w14:textId="3D907455" w14:noSpellErr="1">
            <w:pPr>
              <w:pBdr>
                <w:top w:val="none" w:color="auto" w:sz="0" w:space="0"/>
                <w:left w:val="none" w:color="auto" w:sz="0" w:space="0"/>
                <w:bottom w:val="none" w:color="auto" w:sz="0" w:space="0"/>
                <w:right w:val="none" w:color="auto" w:sz="0" w:space="0"/>
                <w:between w:val="none" w:color="auto" w:sz="0" w:space="0"/>
              </w:pBdr>
            </w:pPr>
            <w:r w:rsidR="4958C90B">
              <w:rPr/>
              <w:t>3. Product selector functions properly.</w:t>
            </w:r>
          </w:p>
        </w:tc>
      </w:tr>
      <w:tr w:rsidR="00DC56D6" w:rsidTr="4958C90B" w14:paraId="29817E4C" w14:textId="77777777">
        <w:tc>
          <w:tcPr>
            <w:tcW w:w="2235" w:type="dxa"/>
            <w:tcMar/>
          </w:tcPr>
          <w:p w:rsidR="00DC56D6" w:rsidP="00DC56D6" w:rsidRDefault="00DC56D6" w14:paraId="7037F00F" w14:textId="082DD4D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272A9D" w:rsidP="00C12BAB" w:rsidRDefault="00272A9D" w14:paraId="36B4F03B" w14:textId="2B663723" w14:noSpellErr="1">
            <w:pPr>
              <w:pBdr>
                <w:top w:val="none" w:color="auto" w:sz="0" w:space="0"/>
                <w:left w:val="none" w:color="auto" w:sz="0" w:space="0"/>
                <w:bottom w:val="none" w:color="auto" w:sz="0" w:space="0"/>
                <w:right w:val="none" w:color="auto" w:sz="0" w:space="0"/>
                <w:between w:val="none" w:color="auto" w:sz="0" w:space="0"/>
              </w:pBdr>
            </w:pPr>
            <w:r w:rsidR="4958C90B">
              <w:rPr/>
              <w:t>1. One of the components of the chart does not function properly.</w:t>
            </w:r>
          </w:p>
          <w:p w:rsidR="00272A9D" w:rsidP="00C12BAB" w:rsidRDefault="00272A9D" w14:paraId="5670E64B" w14:textId="78F2ED6E" w14:noSpellErr="1">
            <w:pPr>
              <w:pBdr>
                <w:top w:val="none" w:color="auto" w:sz="0" w:space="0"/>
                <w:left w:val="none" w:color="auto" w:sz="0" w:space="0"/>
                <w:bottom w:val="none" w:color="auto" w:sz="0" w:space="0"/>
                <w:right w:val="none" w:color="auto" w:sz="0" w:space="0"/>
                <w:between w:val="none" w:color="auto" w:sz="0" w:space="0"/>
              </w:pBdr>
            </w:pPr>
            <w:r w:rsidR="4958C90B">
              <w:rPr/>
              <w:t>2. Failed to retrieve data from database.</w:t>
            </w:r>
          </w:p>
          <w:p w:rsidR="00DC56D6" w:rsidP="00DC56D6" w:rsidRDefault="00272A9D" w14:paraId="2D0164B7" w14:textId="2F9AFBCD" w14:noSpellErr="1">
            <w:pPr>
              <w:pBdr>
                <w:top w:val="none" w:color="auto" w:sz="0" w:space="0"/>
                <w:left w:val="none" w:color="auto" w:sz="0" w:space="0"/>
                <w:bottom w:val="none" w:color="auto" w:sz="0" w:space="0"/>
                <w:right w:val="none" w:color="auto" w:sz="0" w:space="0"/>
                <w:between w:val="none" w:color="auto" w:sz="0" w:space="0"/>
              </w:pBdr>
            </w:pPr>
            <w:r w:rsidR="4958C90B">
              <w:rPr/>
              <w:t>3. Product selector or exchange</w:t>
            </w:r>
            <w:r w:rsidR="4958C90B">
              <w:rPr/>
              <w:t xml:space="preserve"> selector</w:t>
            </w:r>
            <w:r w:rsidR="4958C90B">
              <w:rPr/>
              <w:t xml:space="preserve"> doesn’t work properly.</w:t>
            </w:r>
          </w:p>
        </w:tc>
      </w:tr>
      <w:tr w:rsidR="00DC56D6" w:rsidTr="4958C90B" w14:paraId="1E5E235F" w14:textId="77777777">
        <w:tc>
          <w:tcPr>
            <w:tcW w:w="2235" w:type="dxa"/>
            <w:tcMar/>
          </w:tcPr>
          <w:p w:rsidR="00DC56D6" w:rsidP="00DC56D6" w:rsidRDefault="00DC56D6" w14:paraId="67D6FDD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C56D6" w:rsidP="00DC56D6" w:rsidRDefault="00272A9D" w14:paraId="3DD48E26" w14:textId="412533C4"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DC56D6" w:rsidTr="4958C90B" w14:paraId="3B27007D" w14:textId="77777777">
        <w:trPr>
          <w:trHeight w:val="297"/>
        </w:trPr>
        <w:tc>
          <w:tcPr>
            <w:tcW w:w="2235" w:type="dxa"/>
            <w:tcMar/>
          </w:tcPr>
          <w:p w:rsidR="00DC56D6" w:rsidP="00DC56D6" w:rsidRDefault="00DC56D6" w14:paraId="1C7FA5A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C56D6" w:rsidP="00DC56D6" w:rsidRDefault="00272A9D" w14:paraId="68024BE8" w14:textId="76625900"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product selector/exchange selector</w:t>
            </w:r>
          </w:p>
        </w:tc>
      </w:tr>
      <w:tr w:rsidR="00DC56D6" w:rsidTr="4958C90B" w14:paraId="23F0A4EA" w14:textId="77777777">
        <w:tc>
          <w:tcPr>
            <w:tcW w:w="2235" w:type="dxa"/>
            <w:tcMar/>
          </w:tcPr>
          <w:p w:rsidR="00DC56D6" w:rsidP="00DC56D6" w:rsidRDefault="00DC56D6" w14:paraId="624A82E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C56D6" w:rsidP="00DC56D6" w:rsidRDefault="7D3D6A05" w14:paraId="5F8C499B" w14:textId="7203891B" w14:noSpellErr="1">
            <w:pPr>
              <w:pBdr>
                <w:top w:val="none" w:color="auto" w:sz="0" w:space="0"/>
                <w:left w:val="none" w:color="auto" w:sz="0" w:space="0"/>
                <w:bottom w:val="none" w:color="auto" w:sz="0" w:space="0"/>
                <w:right w:val="none" w:color="auto" w:sz="0" w:space="0"/>
                <w:between w:val="none" w:color="auto" w:sz="0" w:space="0"/>
              </w:pBdr>
            </w:pPr>
            <w:r w:rsidR="4958C90B">
              <w:rPr/>
              <w:t>Display the daily open, highest, lowest, and close prices from two exchanges, with the time dimension spaning over the last 300 days.</w:t>
            </w:r>
          </w:p>
        </w:tc>
      </w:tr>
      <w:tr w:rsidR="00DC56D6" w:rsidTr="4958C90B" w14:paraId="09A5192E" w14:textId="77777777">
        <w:trPr>
          <w:trHeight w:val="297"/>
        </w:trPr>
        <w:tc>
          <w:tcPr>
            <w:tcW w:w="2235" w:type="dxa"/>
            <w:tcMar/>
          </w:tcPr>
          <w:p w:rsidRPr="003E2CD4" w:rsidR="00DC56D6" w:rsidP="00DC56D6" w:rsidRDefault="00DC56D6" w14:paraId="61F3642C" w14:textId="77777777" w14:noSpellErr="1">
            <w:r w:rsidR="4958C90B">
              <w:rPr/>
              <w:t xml:space="preserve">Frequency of use </w:t>
            </w:r>
          </w:p>
        </w:tc>
        <w:tc>
          <w:tcPr>
            <w:tcW w:w="7007" w:type="dxa"/>
            <w:tcMar/>
          </w:tcPr>
          <w:p w:rsidR="00DC56D6" w:rsidP="00DC56D6" w:rsidRDefault="00272A9D" w14:paraId="5156CA8B" w14:textId="35FD5128"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7F38B534" w14:textId="77777777">
        <w:trPr>
          <w:trHeight w:val="297"/>
        </w:trPr>
        <w:tc>
          <w:tcPr>
            <w:tcW w:w="2235" w:type="dxa"/>
            <w:tcMar/>
          </w:tcPr>
          <w:p w:rsidRPr="003E2CD4" w:rsidR="00DC56D6" w:rsidP="00DC56D6" w:rsidRDefault="00DC56D6" w14:paraId="1DC3B5A8" w14:textId="77777777" w14:noSpellErr="1">
            <w:r w:rsidR="4958C90B">
              <w:rPr/>
              <w:t xml:space="preserve">Level of risk </w:t>
            </w:r>
          </w:p>
        </w:tc>
        <w:tc>
          <w:tcPr>
            <w:tcW w:w="7007" w:type="dxa"/>
            <w:tcMar/>
          </w:tcPr>
          <w:p w:rsidR="00DC56D6" w:rsidP="00DC56D6" w:rsidRDefault="00272A9D" w14:paraId="781CAD7E" w14:textId="521F449F"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5705C685" w14:textId="77777777">
        <w:trPr>
          <w:trHeight w:val="26"/>
        </w:trPr>
        <w:tc>
          <w:tcPr>
            <w:tcW w:w="2235" w:type="dxa"/>
            <w:tcMar/>
          </w:tcPr>
          <w:p w:rsidRPr="003E2CD4" w:rsidR="00DC56D6" w:rsidP="00DC56D6" w:rsidRDefault="00DC56D6" w14:paraId="3D8C849A" w14:textId="77777777" w14:noSpellErr="1">
            <w:r w:rsidR="4958C90B">
              <w:rPr/>
              <w:t xml:space="preserve">Priority </w:t>
            </w:r>
          </w:p>
        </w:tc>
        <w:tc>
          <w:tcPr>
            <w:tcW w:w="7007" w:type="dxa"/>
            <w:tcMar/>
          </w:tcPr>
          <w:p w:rsidR="00DC56D6" w:rsidP="00DC56D6" w:rsidRDefault="00272A9D" w14:paraId="52C7D366" w14:textId="1498607B"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DC56D6" w:rsidP="005E2FE0" w:rsidRDefault="00DC56D6" w14:paraId="6E482A8F" w14:textId="77777777"/>
    <w:tbl>
      <w:tblPr>
        <w:tblStyle w:val="TableGrid"/>
        <w:tblW w:w="0" w:type="auto"/>
        <w:tblLook w:val="04A0" w:firstRow="1" w:lastRow="0" w:firstColumn="1" w:lastColumn="0" w:noHBand="0" w:noVBand="1"/>
      </w:tblPr>
      <w:tblGrid>
        <w:gridCol w:w="2235"/>
        <w:gridCol w:w="7007"/>
      </w:tblGrid>
      <w:tr w:rsidR="00DC56D6" w:rsidTr="4958C90B" w14:paraId="6712404D" w14:textId="77777777">
        <w:tc>
          <w:tcPr>
            <w:tcW w:w="2235" w:type="dxa"/>
            <w:tcMar/>
          </w:tcPr>
          <w:p w:rsidR="00DC56D6" w:rsidP="00DC56D6" w:rsidRDefault="00DC56D6" w14:paraId="3478E286"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C56D6" w:rsidP="00DC56D6" w:rsidRDefault="00272A9D" w14:paraId="1C96FA6F" w14:textId="6CBBE614" w14:noSpellErr="1">
            <w:pPr>
              <w:pBdr>
                <w:top w:val="none" w:color="auto" w:sz="0" w:space="0"/>
                <w:left w:val="none" w:color="auto" w:sz="0" w:space="0"/>
                <w:bottom w:val="none" w:color="auto" w:sz="0" w:space="0"/>
                <w:right w:val="none" w:color="auto" w:sz="0" w:space="0"/>
                <w:between w:val="none" w:color="auto" w:sz="0" w:space="0"/>
              </w:pBdr>
            </w:pPr>
            <w:r w:rsidR="4958C90B">
              <w:rPr/>
              <w:t>History price c</w:t>
            </w:r>
            <w:r w:rsidR="4958C90B">
              <w:rPr/>
              <w:t>omparison</w:t>
            </w:r>
            <w:r w:rsidR="4958C90B">
              <w:rPr/>
              <w:t xml:space="preserve"> of History page</w:t>
            </w:r>
          </w:p>
        </w:tc>
      </w:tr>
      <w:tr w:rsidR="00DC56D6" w:rsidTr="4958C90B" w14:paraId="29119CE9" w14:textId="77777777">
        <w:tc>
          <w:tcPr>
            <w:tcW w:w="2235" w:type="dxa"/>
            <w:tcMar/>
          </w:tcPr>
          <w:p w:rsidR="00DC56D6" w:rsidP="00DC56D6" w:rsidRDefault="00DC56D6" w14:paraId="4239AAD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C56D6" w:rsidP="00DC56D6" w:rsidRDefault="00F34121" w14:paraId="395C6814" w14:textId="0E21BC95" w14:noSpellErr="1">
            <w:pPr>
              <w:pBdr>
                <w:top w:val="none" w:color="auto" w:sz="0" w:space="0"/>
                <w:left w:val="none" w:color="auto" w:sz="0" w:space="0"/>
                <w:bottom w:val="none" w:color="auto" w:sz="0" w:space="0"/>
                <w:right w:val="none" w:color="auto" w:sz="0" w:space="0"/>
                <w:between w:val="none" w:color="auto" w:sz="0" w:space="0"/>
              </w:pBdr>
            </w:pPr>
            <w:r w:rsidR="4958C90B">
              <w:rPr/>
              <w:t>History page</w:t>
            </w:r>
          </w:p>
        </w:tc>
      </w:tr>
      <w:tr w:rsidR="00DC56D6" w:rsidTr="4958C90B" w14:paraId="3DF1EDC6" w14:textId="77777777">
        <w:tc>
          <w:tcPr>
            <w:tcW w:w="2235" w:type="dxa"/>
            <w:tcMar/>
          </w:tcPr>
          <w:p w:rsidR="00DC56D6" w:rsidP="00DC56D6" w:rsidRDefault="00DC56D6" w14:paraId="23BD61B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F34121" w:rsidP="00F34121" w:rsidRDefault="00F34121" w14:paraId="53D7A09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C56D6" w:rsidP="00DC56D6" w:rsidRDefault="00F34121" w14:paraId="335AD032" w14:textId="7FEF2051"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history page successfully</w:t>
            </w:r>
          </w:p>
        </w:tc>
      </w:tr>
      <w:tr w:rsidR="00DC56D6" w:rsidTr="4958C90B" w14:paraId="4BEEAB3B" w14:textId="77777777">
        <w:tc>
          <w:tcPr>
            <w:tcW w:w="2235" w:type="dxa"/>
            <w:tcMar/>
          </w:tcPr>
          <w:p w:rsidR="00DC56D6" w:rsidP="00DC56D6" w:rsidRDefault="00DC56D6" w14:paraId="053B9615"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F34121" w:rsidP="00F34121" w:rsidRDefault="00F34121" w14:paraId="29F4910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All the components of the chart function properly.</w:t>
            </w:r>
          </w:p>
          <w:p w:rsidR="00DC56D6" w:rsidP="00DC56D6" w:rsidRDefault="00F34121" w14:paraId="59F94C3D" w14:textId="299FC08F" w14:noSpellErr="1">
            <w:pPr>
              <w:pBdr>
                <w:top w:val="none" w:color="auto" w:sz="0" w:space="0"/>
                <w:left w:val="none" w:color="auto" w:sz="0" w:space="0"/>
                <w:bottom w:val="none" w:color="auto" w:sz="0" w:space="0"/>
                <w:right w:val="none" w:color="auto" w:sz="0" w:space="0"/>
                <w:between w:val="none" w:color="auto" w:sz="0" w:space="0"/>
              </w:pBdr>
            </w:pPr>
            <w:r w:rsidR="4958C90B">
              <w:rPr/>
              <w:t>2. Product selector functions properly.</w:t>
            </w:r>
          </w:p>
        </w:tc>
      </w:tr>
      <w:tr w:rsidR="00DC56D6" w:rsidTr="4958C90B" w14:paraId="1EB64C3D" w14:textId="77777777">
        <w:tc>
          <w:tcPr>
            <w:tcW w:w="2235" w:type="dxa"/>
            <w:tcMar/>
          </w:tcPr>
          <w:p w:rsidR="00DC56D6" w:rsidP="00DC56D6" w:rsidRDefault="00DC56D6" w14:paraId="1E2BE5E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F34121" w:rsidP="00F34121" w:rsidRDefault="00F34121" w14:paraId="076F1CA6"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One of the components of the chart does not function properly.</w:t>
            </w:r>
          </w:p>
          <w:p w:rsidR="00F34121" w:rsidP="00F34121" w:rsidRDefault="00F34121" w14:paraId="4CAAD2B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2. Failed to retrieve data from database.</w:t>
            </w:r>
          </w:p>
          <w:p w:rsidR="00DC56D6" w:rsidP="00DC56D6" w:rsidRDefault="00F34121" w14:paraId="152099BB" w14:textId="14D93157" w14:noSpellErr="1">
            <w:pPr>
              <w:pBdr>
                <w:top w:val="none" w:color="auto" w:sz="0" w:space="0"/>
                <w:left w:val="none" w:color="auto" w:sz="0" w:space="0"/>
                <w:bottom w:val="none" w:color="auto" w:sz="0" w:space="0"/>
                <w:right w:val="none" w:color="auto" w:sz="0" w:space="0"/>
                <w:between w:val="none" w:color="auto" w:sz="0" w:space="0"/>
              </w:pBdr>
            </w:pPr>
            <w:r w:rsidR="4958C90B">
              <w:rPr/>
              <w:t>3. Product selector doesn’t work properly.</w:t>
            </w:r>
          </w:p>
        </w:tc>
      </w:tr>
      <w:tr w:rsidR="00DC56D6" w:rsidTr="4958C90B" w14:paraId="09E4B5C6" w14:textId="77777777">
        <w:tc>
          <w:tcPr>
            <w:tcW w:w="2235" w:type="dxa"/>
            <w:tcMar/>
          </w:tcPr>
          <w:p w:rsidR="00DC56D6" w:rsidP="00DC56D6" w:rsidRDefault="00DC56D6" w14:paraId="52978791"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C56D6" w:rsidP="00DC56D6" w:rsidRDefault="00F34121" w14:paraId="1A38A37D" w14:textId="4E3F030B"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DC56D6" w:rsidTr="4958C90B" w14:paraId="42893C05" w14:textId="77777777">
        <w:trPr>
          <w:trHeight w:val="297"/>
        </w:trPr>
        <w:tc>
          <w:tcPr>
            <w:tcW w:w="2235" w:type="dxa"/>
            <w:tcMar/>
          </w:tcPr>
          <w:p w:rsidR="00DC56D6" w:rsidP="00DC56D6" w:rsidRDefault="00DC56D6" w14:paraId="261E2BB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C56D6" w:rsidP="00DC56D6" w:rsidRDefault="00F34121" w14:paraId="6E8013EC" w14:textId="2A9428F1"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product selector</w:t>
            </w:r>
          </w:p>
        </w:tc>
      </w:tr>
      <w:tr w:rsidR="00DC56D6" w:rsidTr="4958C90B" w14:paraId="6A0DCC28" w14:textId="77777777">
        <w:tc>
          <w:tcPr>
            <w:tcW w:w="2235" w:type="dxa"/>
            <w:tcMar/>
          </w:tcPr>
          <w:p w:rsidR="00DC56D6" w:rsidP="00DC56D6" w:rsidRDefault="00DC56D6" w14:paraId="25D06C4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C56D6" w:rsidP="00DC56D6" w:rsidRDefault="1F16C915" w14:paraId="47D5A452" w14:textId="3923AF00" w14:noSpellErr="1">
            <w:pPr>
              <w:pBdr>
                <w:top w:val="none" w:color="auto" w:sz="0" w:space="0"/>
                <w:left w:val="none" w:color="auto" w:sz="0" w:space="0"/>
                <w:bottom w:val="none" w:color="auto" w:sz="0" w:space="0"/>
                <w:right w:val="none" w:color="auto" w:sz="0" w:space="0"/>
                <w:between w:val="none" w:color="auto" w:sz="0" w:space="0"/>
              </w:pBdr>
            </w:pPr>
            <w:r w:rsidR="4958C90B">
              <w:rPr/>
              <w:t>Provides</w:t>
            </w:r>
            <w:r w:rsidR="4958C90B">
              <w:rPr/>
              <w:t xml:space="preserve"> clear comparison of the waving price trend from two exchanges. Detailed information on specific time point displayed when the cursor hover over the chart.</w:t>
            </w:r>
          </w:p>
        </w:tc>
      </w:tr>
      <w:tr w:rsidR="00DC56D6" w:rsidTr="4958C90B" w14:paraId="0D48714E" w14:textId="77777777">
        <w:trPr>
          <w:trHeight w:val="297"/>
        </w:trPr>
        <w:tc>
          <w:tcPr>
            <w:tcW w:w="2235" w:type="dxa"/>
            <w:tcMar/>
          </w:tcPr>
          <w:p w:rsidRPr="003E2CD4" w:rsidR="00DC56D6" w:rsidP="00DC56D6" w:rsidRDefault="00DC56D6" w14:paraId="2E5E09BA" w14:textId="77777777" w14:noSpellErr="1">
            <w:r w:rsidR="4958C90B">
              <w:rPr/>
              <w:t xml:space="preserve">Frequency of use </w:t>
            </w:r>
          </w:p>
        </w:tc>
        <w:tc>
          <w:tcPr>
            <w:tcW w:w="7007" w:type="dxa"/>
            <w:tcMar/>
          </w:tcPr>
          <w:p w:rsidR="00DC56D6" w:rsidP="00DC56D6" w:rsidRDefault="00F34121" w14:paraId="68A7ED53" w14:textId="5BBDD80B"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1B37714B" w14:textId="77777777">
        <w:trPr>
          <w:trHeight w:val="297"/>
        </w:trPr>
        <w:tc>
          <w:tcPr>
            <w:tcW w:w="2235" w:type="dxa"/>
            <w:tcMar/>
          </w:tcPr>
          <w:p w:rsidRPr="003E2CD4" w:rsidR="00DC56D6" w:rsidP="00DC56D6" w:rsidRDefault="00DC56D6" w14:paraId="2F2F833F" w14:textId="77777777" w14:noSpellErr="1">
            <w:r w:rsidR="4958C90B">
              <w:rPr/>
              <w:t xml:space="preserve">Level of risk </w:t>
            </w:r>
          </w:p>
        </w:tc>
        <w:tc>
          <w:tcPr>
            <w:tcW w:w="7007" w:type="dxa"/>
            <w:tcMar/>
          </w:tcPr>
          <w:p w:rsidR="00DC56D6" w:rsidP="00DC56D6" w:rsidRDefault="00F34121" w14:paraId="4CCACD6B" w14:textId="1D160ADF"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C56D6" w:rsidTr="4958C90B" w14:paraId="72C4708C" w14:textId="77777777">
        <w:trPr>
          <w:trHeight w:val="26"/>
        </w:trPr>
        <w:tc>
          <w:tcPr>
            <w:tcW w:w="2235" w:type="dxa"/>
            <w:tcMar/>
          </w:tcPr>
          <w:p w:rsidRPr="003E2CD4" w:rsidR="00DC56D6" w:rsidP="00DC56D6" w:rsidRDefault="00DC56D6" w14:paraId="3902018B" w14:textId="77777777" w14:noSpellErr="1">
            <w:r w:rsidR="4958C90B">
              <w:rPr/>
              <w:t xml:space="preserve">Priority </w:t>
            </w:r>
          </w:p>
        </w:tc>
        <w:tc>
          <w:tcPr>
            <w:tcW w:w="7007" w:type="dxa"/>
            <w:tcMar/>
          </w:tcPr>
          <w:p w:rsidR="00DC56D6" w:rsidP="00DC56D6" w:rsidRDefault="00F34121" w14:paraId="1D020D49" w14:textId="71ABBD90"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DC56D6" w:rsidP="005E2FE0" w:rsidRDefault="00DC56D6" w14:paraId="139DCDB0" w14:textId="7D15C70C"/>
    <w:tbl>
      <w:tblPr>
        <w:tblStyle w:val="TableGrid"/>
        <w:tblW w:w="0" w:type="auto"/>
        <w:tblLook w:val="04A0" w:firstRow="1" w:lastRow="0" w:firstColumn="1" w:lastColumn="0" w:noHBand="0" w:noVBand="1"/>
      </w:tblPr>
      <w:tblGrid>
        <w:gridCol w:w="2235"/>
        <w:gridCol w:w="7007"/>
      </w:tblGrid>
      <w:tr w:rsidR="00F34121" w:rsidTr="4958C90B" w14:paraId="29E03136" w14:textId="77777777">
        <w:tc>
          <w:tcPr>
            <w:tcW w:w="2235" w:type="dxa"/>
            <w:tcMar/>
          </w:tcPr>
          <w:p w:rsidR="00F34121" w:rsidP="00C12BAB" w:rsidRDefault="00F34121" w14:paraId="4D75696F"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F34121" w:rsidP="00C12BAB" w:rsidRDefault="00F34121" w14:paraId="2C5A93AD" w14:textId="3147EF39" w14:noSpellErr="1">
            <w:pPr>
              <w:pBdr>
                <w:top w:val="none" w:color="auto" w:sz="0" w:space="0"/>
                <w:left w:val="none" w:color="auto" w:sz="0" w:space="0"/>
                <w:bottom w:val="none" w:color="auto" w:sz="0" w:space="0"/>
                <w:right w:val="none" w:color="auto" w:sz="0" w:space="0"/>
                <w:between w:val="none" w:color="auto" w:sz="0" w:space="0"/>
              </w:pBdr>
            </w:pPr>
            <w:r w:rsidR="4958C90B">
              <w:rPr/>
              <w:t>Product selector of History page</w:t>
            </w:r>
          </w:p>
        </w:tc>
      </w:tr>
      <w:tr w:rsidR="00F34121" w:rsidTr="4958C90B" w14:paraId="4E525991" w14:textId="77777777">
        <w:tc>
          <w:tcPr>
            <w:tcW w:w="2235" w:type="dxa"/>
            <w:tcMar/>
          </w:tcPr>
          <w:p w:rsidR="00F34121" w:rsidP="00C12BAB" w:rsidRDefault="00F34121" w14:paraId="18CCA48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F34121" w:rsidP="00C12BAB" w:rsidRDefault="00F34121" w14:paraId="7DD0CCE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History page</w:t>
            </w:r>
          </w:p>
        </w:tc>
      </w:tr>
      <w:tr w:rsidR="00F34121" w:rsidTr="4958C90B" w14:paraId="4A9A4C6E" w14:textId="77777777">
        <w:tc>
          <w:tcPr>
            <w:tcW w:w="2235" w:type="dxa"/>
            <w:tcMar/>
          </w:tcPr>
          <w:p w:rsidR="00F34121" w:rsidP="00C12BAB" w:rsidRDefault="00F34121" w14:paraId="4842F5C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F34121" w:rsidP="00C12BAB" w:rsidRDefault="00F34121" w14:paraId="4BDCA96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F34121" w:rsidP="00F34121" w:rsidRDefault="00F34121" w14:paraId="6B5C2F95" w14:textId="2FB1372C"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history page successfully</w:t>
            </w:r>
          </w:p>
        </w:tc>
      </w:tr>
      <w:tr w:rsidR="00F34121" w:rsidTr="4958C90B" w14:paraId="6987D89F" w14:textId="77777777">
        <w:tc>
          <w:tcPr>
            <w:tcW w:w="2235" w:type="dxa"/>
            <w:tcMar/>
          </w:tcPr>
          <w:p w:rsidR="00F34121" w:rsidP="00C12BAB" w:rsidRDefault="00F34121" w14:paraId="1C7307FB"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F34121" w:rsidP="00C12BAB" w:rsidRDefault="00F34121" w14:paraId="72F62F77" w14:textId="08B7B501" w14:noSpellErr="1">
            <w:pPr>
              <w:pBdr>
                <w:top w:val="none" w:color="auto" w:sz="0" w:space="0"/>
                <w:left w:val="none" w:color="auto" w:sz="0" w:space="0"/>
                <w:bottom w:val="none" w:color="auto" w:sz="0" w:space="0"/>
                <w:right w:val="none" w:color="auto" w:sz="0" w:space="0"/>
                <w:between w:val="none" w:color="auto" w:sz="0" w:space="0"/>
              </w:pBdr>
            </w:pPr>
            <w:r w:rsidR="4958C90B">
              <w:rPr/>
              <w:t>1. History candle chart and history price comparison chart respond to the product selector.</w:t>
            </w:r>
          </w:p>
        </w:tc>
      </w:tr>
      <w:tr w:rsidR="00F34121" w:rsidTr="4958C90B" w14:paraId="5D088282" w14:textId="77777777">
        <w:tc>
          <w:tcPr>
            <w:tcW w:w="2235" w:type="dxa"/>
            <w:tcMar/>
          </w:tcPr>
          <w:p w:rsidR="00F34121" w:rsidP="00C12BAB" w:rsidRDefault="00F34121" w14:paraId="1B8E374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F34121" w:rsidP="00C12BAB" w:rsidRDefault="00F34121" w14:paraId="39EBB819" w14:textId="12123C29" w14:noSpellErr="1">
            <w:pPr>
              <w:pBdr>
                <w:top w:val="none" w:color="auto" w:sz="0" w:space="0"/>
                <w:left w:val="none" w:color="auto" w:sz="0" w:space="0"/>
                <w:bottom w:val="none" w:color="auto" w:sz="0" w:space="0"/>
                <w:right w:val="none" w:color="auto" w:sz="0" w:space="0"/>
                <w:between w:val="none" w:color="auto" w:sz="0" w:space="0"/>
              </w:pBdr>
            </w:pPr>
            <w:r w:rsidR="4958C90B">
              <w:rPr/>
              <w:t>1. One of the charts does not respond properly.</w:t>
            </w:r>
          </w:p>
          <w:p w:rsidR="00F34121" w:rsidP="00C12BAB" w:rsidRDefault="00F34121" w14:paraId="2D9C3776" w14:textId="7C817EF6" w14:noSpellErr="1">
            <w:pPr>
              <w:pBdr>
                <w:top w:val="none" w:color="auto" w:sz="0" w:space="0"/>
                <w:left w:val="none" w:color="auto" w:sz="0" w:space="0"/>
                <w:bottom w:val="none" w:color="auto" w:sz="0" w:space="0"/>
                <w:right w:val="none" w:color="auto" w:sz="0" w:space="0"/>
                <w:between w:val="none" w:color="auto" w:sz="0" w:space="0"/>
              </w:pBdr>
            </w:pPr>
            <w:r w:rsidR="4958C90B">
              <w:rPr/>
              <w:t>2. Failed to retrieve data from database.</w:t>
            </w:r>
          </w:p>
        </w:tc>
      </w:tr>
      <w:tr w:rsidR="00F34121" w:rsidTr="4958C90B" w14:paraId="23A732E5" w14:textId="77777777">
        <w:tc>
          <w:tcPr>
            <w:tcW w:w="2235" w:type="dxa"/>
            <w:tcMar/>
          </w:tcPr>
          <w:p w:rsidR="00F34121" w:rsidP="00C12BAB" w:rsidRDefault="00F34121" w14:paraId="2A838A7F"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F34121" w:rsidP="00C12BAB" w:rsidRDefault="00F34121" w14:paraId="1364F8B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F34121" w:rsidTr="4958C90B" w14:paraId="2467F274" w14:textId="77777777">
        <w:trPr>
          <w:trHeight w:val="297"/>
        </w:trPr>
        <w:tc>
          <w:tcPr>
            <w:tcW w:w="2235" w:type="dxa"/>
            <w:tcMar/>
          </w:tcPr>
          <w:p w:rsidR="00F34121" w:rsidP="00C12BAB" w:rsidRDefault="00F34121" w14:paraId="6058329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F34121" w:rsidP="00C12BAB" w:rsidRDefault="00F34121" w14:paraId="3298A11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product selector</w:t>
            </w:r>
          </w:p>
        </w:tc>
      </w:tr>
      <w:tr w:rsidR="00F34121" w:rsidTr="4958C90B" w14:paraId="29445473" w14:textId="77777777">
        <w:tc>
          <w:tcPr>
            <w:tcW w:w="2235" w:type="dxa"/>
            <w:tcMar/>
          </w:tcPr>
          <w:p w:rsidR="00F34121" w:rsidP="00C12BAB" w:rsidRDefault="00F34121" w14:paraId="42CD077C"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F34121" w:rsidP="00C12BAB" w:rsidRDefault="7FF98F06" w14:paraId="4EA4F47E" w14:textId="4D14699A"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Page level control. Enable the different types of cryptocurrencies, i.e. </w:t>
            </w:r>
            <w:r w:rsidR="4958C90B">
              <w:rPr/>
              <w:t>BTC, ETH</w:t>
            </w:r>
            <w:r w:rsidR="4958C90B">
              <w:rPr/>
              <w:t xml:space="preserve"> and LTC. </w:t>
            </w:r>
          </w:p>
        </w:tc>
      </w:tr>
      <w:tr w:rsidR="00F34121" w:rsidTr="4958C90B" w14:paraId="4E321374" w14:textId="77777777">
        <w:trPr>
          <w:trHeight w:val="297"/>
        </w:trPr>
        <w:tc>
          <w:tcPr>
            <w:tcW w:w="2235" w:type="dxa"/>
            <w:tcMar/>
          </w:tcPr>
          <w:p w:rsidRPr="003E2CD4" w:rsidR="00F34121" w:rsidP="00C12BAB" w:rsidRDefault="00F34121" w14:paraId="3D688EFA" w14:textId="77777777" w14:noSpellErr="1">
            <w:r w:rsidR="4958C90B">
              <w:rPr/>
              <w:t xml:space="preserve">Frequency of use </w:t>
            </w:r>
          </w:p>
        </w:tc>
        <w:tc>
          <w:tcPr>
            <w:tcW w:w="7007" w:type="dxa"/>
            <w:tcMar/>
          </w:tcPr>
          <w:p w:rsidR="00F34121" w:rsidP="00C12BAB" w:rsidRDefault="00F34121" w14:paraId="6F41E66F" w14:textId="07957D48"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r w:rsidR="00F34121" w:rsidTr="4958C90B" w14:paraId="54F3819A" w14:textId="77777777">
        <w:trPr>
          <w:trHeight w:val="297"/>
        </w:trPr>
        <w:tc>
          <w:tcPr>
            <w:tcW w:w="2235" w:type="dxa"/>
            <w:tcMar/>
          </w:tcPr>
          <w:p w:rsidRPr="003E2CD4" w:rsidR="00F34121" w:rsidP="00C12BAB" w:rsidRDefault="00F34121" w14:paraId="72212EF7" w14:textId="77777777" w14:noSpellErr="1">
            <w:r w:rsidR="4958C90B">
              <w:rPr/>
              <w:t xml:space="preserve">Level of risk </w:t>
            </w:r>
          </w:p>
        </w:tc>
        <w:tc>
          <w:tcPr>
            <w:tcW w:w="7007" w:type="dxa"/>
            <w:tcMar/>
          </w:tcPr>
          <w:p w:rsidR="00F34121" w:rsidP="00C12BAB" w:rsidRDefault="00F34121" w14:paraId="7E13B42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F34121" w:rsidTr="4958C90B" w14:paraId="121C86B5" w14:textId="77777777">
        <w:trPr>
          <w:trHeight w:val="88"/>
        </w:trPr>
        <w:tc>
          <w:tcPr>
            <w:tcW w:w="2235" w:type="dxa"/>
            <w:tcMar/>
          </w:tcPr>
          <w:p w:rsidRPr="003E2CD4" w:rsidR="00F34121" w:rsidP="00C12BAB" w:rsidRDefault="00F34121" w14:paraId="1CBFE2C4" w14:textId="77777777" w14:noSpellErr="1">
            <w:r w:rsidR="4958C90B">
              <w:rPr/>
              <w:t xml:space="preserve">Priority </w:t>
            </w:r>
          </w:p>
        </w:tc>
        <w:tc>
          <w:tcPr>
            <w:tcW w:w="7007" w:type="dxa"/>
            <w:tcMar/>
          </w:tcPr>
          <w:p w:rsidR="00F34121" w:rsidP="00C12BAB" w:rsidRDefault="00F34121" w14:paraId="086B295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F34121" w:rsidP="005E2FE0" w:rsidRDefault="00F34121" w14:paraId="2311CDED" w14:textId="77777777"/>
    <w:tbl>
      <w:tblPr>
        <w:tblStyle w:val="TableGrid"/>
        <w:tblW w:w="0" w:type="auto"/>
        <w:tblLook w:val="04A0" w:firstRow="1" w:lastRow="0" w:firstColumn="1" w:lastColumn="0" w:noHBand="0" w:noVBand="1"/>
      </w:tblPr>
      <w:tblGrid>
        <w:gridCol w:w="2235"/>
        <w:gridCol w:w="7007"/>
      </w:tblGrid>
      <w:tr w:rsidR="00F34121" w:rsidTr="4958C90B" w14:paraId="3C8F76BC" w14:textId="77777777">
        <w:tc>
          <w:tcPr>
            <w:tcW w:w="2235" w:type="dxa"/>
            <w:tcMar/>
          </w:tcPr>
          <w:p w:rsidR="00F34121" w:rsidP="00C12BAB" w:rsidRDefault="00F34121" w14:paraId="361C1A0C"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F34121" w:rsidP="00F34121" w:rsidRDefault="00F34121" w14:paraId="6F201340" w14:textId="3B70CF28" w14:noSpellErr="1">
            <w:pPr>
              <w:pBdr>
                <w:top w:val="none" w:color="auto" w:sz="0" w:space="0"/>
                <w:left w:val="none" w:color="auto" w:sz="0" w:space="0"/>
                <w:bottom w:val="none" w:color="auto" w:sz="0" w:space="0"/>
                <w:right w:val="none" w:color="auto" w:sz="0" w:space="0"/>
                <w:between w:val="none" w:color="auto" w:sz="0" w:space="0"/>
              </w:pBdr>
            </w:pPr>
            <w:r w:rsidR="4958C90B">
              <w:rPr/>
              <w:t>Whale Chart of Insight page</w:t>
            </w:r>
          </w:p>
        </w:tc>
      </w:tr>
      <w:tr w:rsidR="00F34121" w:rsidTr="4958C90B" w14:paraId="75AD0EFA" w14:textId="77777777">
        <w:tc>
          <w:tcPr>
            <w:tcW w:w="2235" w:type="dxa"/>
            <w:tcMar/>
          </w:tcPr>
          <w:p w:rsidR="00F34121" w:rsidP="00C12BAB" w:rsidRDefault="00F34121" w14:paraId="66CAE72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F34121" w:rsidP="00C12BAB" w:rsidRDefault="00F34121" w14:paraId="1111DF38" w14:textId="28F205D5" w14:noSpellErr="1">
            <w:pPr>
              <w:pBdr>
                <w:top w:val="none" w:color="auto" w:sz="0" w:space="0"/>
                <w:left w:val="none" w:color="auto" w:sz="0" w:space="0"/>
                <w:bottom w:val="none" w:color="auto" w:sz="0" w:space="0"/>
                <w:right w:val="none" w:color="auto" w:sz="0" w:space="0"/>
                <w:between w:val="none" w:color="auto" w:sz="0" w:space="0"/>
              </w:pBdr>
            </w:pPr>
            <w:r w:rsidR="4958C90B">
              <w:rPr/>
              <w:t>Insight page</w:t>
            </w:r>
          </w:p>
        </w:tc>
      </w:tr>
      <w:tr w:rsidR="00F34121" w:rsidTr="4958C90B" w14:paraId="346CC5D8" w14:textId="77777777">
        <w:tc>
          <w:tcPr>
            <w:tcW w:w="2235" w:type="dxa"/>
            <w:tcMar/>
          </w:tcPr>
          <w:p w:rsidR="00F34121" w:rsidP="00C12BAB" w:rsidRDefault="00F34121" w14:paraId="0B249066"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F34121" w:rsidP="00C12BAB" w:rsidRDefault="00F34121" w14:paraId="14C44B0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F34121" w:rsidP="00F34121" w:rsidRDefault="00F34121" w14:paraId="497F51AA" w14:textId="45428B0B"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Insight page successfully</w:t>
            </w:r>
          </w:p>
        </w:tc>
      </w:tr>
      <w:tr w:rsidR="00F34121" w:rsidTr="4958C90B" w14:paraId="23BD74C9" w14:textId="77777777">
        <w:tc>
          <w:tcPr>
            <w:tcW w:w="2235" w:type="dxa"/>
            <w:tcMar/>
          </w:tcPr>
          <w:p w:rsidR="00F34121" w:rsidP="00C12BAB" w:rsidRDefault="00F34121" w14:paraId="4BEEB633"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F34121" w:rsidP="00787497" w:rsidRDefault="00F34121" w14:paraId="3DB4C773" w14:textId="6B630173"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1. </w:t>
            </w:r>
            <w:r w:rsidR="4958C90B">
              <w:rPr/>
              <w:t>Whale</w:t>
            </w:r>
            <w:r w:rsidR="4958C90B">
              <w:rPr/>
              <w:t xml:space="preserve"> chart </w:t>
            </w:r>
            <w:r w:rsidR="4958C90B">
              <w:rPr/>
              <w:t>displays and refreshes properly.</w:t>
            </w:r>
          </w:p>
          <w:p w:rsidR="006349AF" w:rsidP="00787497" w:rsidRDefault="006349AF" w14:paraId="1E0E0EF7" w14:textId="3FBD103E" w14:noSpellErr="1">
            <w:pPr>
              <w:pBdr>
                <w:top w:val="none" w:color="auto" w:sz="0" w:space="0"/>
                <w:left w:val="none" w:color="auto" w:sz="0" w:space="0"/>
                <w:bottom w:val="none" w:color="auto" w:sz="0" w:space="0"/>
                <w:right w:val="none" w:color="auto" w:sz="0" w:space="0"/>
                <w:between w:val="none" w:color="auto" w:sz="0" w:space="0"/>
              </w:pBdr>
            </w:pPr>
            <w:r w:rsidR="4958C90B">
              <w:rPr/>
              <w:t>2. Whale chart responds to the product selector</w:t>
            </w:r>
            <w:r w:rsidR="4958C90B">
              <w:rPr/>
              <w:t>.</w:t>
            </w:r>
          </w:p>
          <w:p w:rsidR="006349AF" w:rsidP="00787497" w:rsidRDefault="6C3B69A0" w14:paraId="1FD0AE5A" w14:textId="1C327989"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3. Whale chart successfully indicate the suspicious and abnormal market behaviours. </w:t>
            </w:r>
          </w:p>
        </w:tc>
      </w:tr>
      <w:tr w:rsidR="00F34121" w:rsidTr="4958C90B" w14:paraId="4E88D27F" w14:textId="77777777">
        <w:tc>
          <w:tcPr>
            <w:tcW w:w="2235" w:type="dxa"/>
            <w:tcMar/>
          </w:tcPr>
          <w:p w:rsidR="00F34121" w:rsidP="00C12BAB" w:rsidRDefault="00F34121" w14:paraId="3635FE70"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F34121" w:rsidP="006349AF" w:rsidRDefault="006349AF" w14:paraId="6E55EB2C"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Whale chart doesn’t not display and refresh properly.</w:t>
            </w:r>
          </w:p>
          <w:p w:rsidR="006349AF" w:rsidP="006349AF" w:rsidRDefault="006349AF" w14:paraId="00E9A7B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2. Whale chart doesn’t not respond to the product selector properly</w:t>
            </w:r>
          </w:p>
          <w:p w:rsidR="006349AF" w:rsidP="006349AF" w:rsidRDefault="00D9656E" w14:paraId="0A147994" w14:textId="755B0621" w14:noSpellErr="1">
            <w:pPr>
              <w:pBdr>
                <w:top w:val="none" w:color="auto" w:sz="0" w:space="0"/>
                <w:left w:val="none" w:color="auto" w:sz="0" w:space="0"/>
                <w:bottom w:val="none" w:color="auto" w:sz="0" w:space="0"/>
                <w:right w:val="none" w:color="auto" w:sz="0" w:space="0"/>
                <w:between w:val="none" w:color="auto" w:sz="0" w:space="0"/>
              </w:pBdr>
            </w:pPr>
            <w:r w:rsidR="4958C90B">
              <w:rPr/>
              <w:t>3. User doesn’t understand the meaning of each indicator.</w:t>
            </w:r>
          </w:p>
        </w:tc>
      </w:tr>
      <w:tr w:rsidR="00F34121" w:rsidTr="4958C90B" w14:paraId="1E6C30C0" w14:textId="77777777">
        <w:tc>
          <w:tcPr>
            <w:tcW w:w="2235" w:type="dxa"/>
            <w:tcMar/>
          </w:tcPr>
          <w:p w:rsidR="00F34121" w:rsidP="00C12BAB" w:rsidRDefault="00F34121" w14:paraId="720020A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F34121" w:rsidP="00C12BAB" w:rsidRDefault="00F34121" w14:paraId="09F1DB06"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F34121" w:rsidTr="4958C90B" w14:paraId="34B71CC8" w14:textId="77777777">
        <w:trPr>
          <w:trHeight w:val="297"/>
        </w:trPr>
        <w:tc>
          <w:tcPr>
            <w:tcW w:w="2235" w:type="dxa"/>
            <w:tcMar/>
          </w:tcPr>
          <w:p w:rsidR="00F34121" w:rsidP="00C12BAB" w:rsidRDefault="00F34121" w14:paraId="3796F8B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F34121" w:rsidP="00C12BAB" w:rsidRDefault="00F34121" w14:paraId="35D12CF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product selector</w:t>
            </w:r>
          </w:p>
        </w:tc>
      </w:tr>
      <w:tr w:rsidR="00F34121" w:rsidTr="4958C90B" w14:paraId="7174917B" w14:textId="77777777">
        <w:tc>
          <w:tcPr>
            <w:tcW w:w="2235" w:type="dxa"/>
            <w:tcMar/>
          </w:tcPr>
          <w:p w:rsidR="00F34121" w:rsidP="00C12BAB" w:rsidRDefault="00F34121" w14:paraId="6FD7F3B4"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F34121" w:rsidP="00C12BAB" w:rsidRDefault="1F16C915" w14:paraId="4AAD326E" w14:textId="6AF56CDF" w14:noSpellErr="1">
            <w:pPr>
              <w:pBdr>
                <w:top w:val="none" w:color="auto" w:sz="0" w:space="0"/>
                <w:left w:val="none" w:color="auto" w:sz="0" w:space="0"/>
                <w:bottom w:val="none" w:color="auto" w:sz="0" w:space="0"/>
                <w:right w:val="none" w:color="auto" w:sz="0" w:space="0"/>
                <w:between w:val="none" w:color="auto" w:sz="0" w:space="0"/>
              </w:pBdr>
            </w:pPr>
            <w:r w:rsidR="4958C90B">
              <w:rPr/>
              <w:t xml:space="preserve">Use different shapes and </w:t>
            </w:r>
            <w:r w:rsidR="4958C90B">
              <w:rPr/>
              <w:t>colours</w:t>
            </w:r>
            <w:r w:rsidR="4958C90B">
              <w:rPr/>
              <w:t xml:space="preserve"> to indicate</w:t>
            </w:r>
            <w:r w:rsidR="4958C90B">
              <w:rPr/>
              <w:t xml:space="preserve"> anomalies in market or possible purposive interruption to the market.</w:t>
            </w:r>
          </w:p>
        </w:tc>
      </w:tr>
      <w:tr w:rsidR="00F34121" w:rsidTr="4958C90B" w14:paraId="0DA29234" w14:textId="77777777">
        <w:trPr>
          <w:trHeight w:val="297"/>
        </w:trPr>
        <w:tc>
          <w:tcPr>
            <w:tcW w:w="2235" w:type="dxa"/>
            <w:tcMar/>
          </w:tcPr>
          <w:p w:rsidRPr="003E2CD4" w:rsidR="00F34121" w:rsidP="00C12BAB" w:rsidRDefault="00F34121" w14:paraId="1FFE0EA0" w14:textId="77777777" w14:noSpellErr="1">
            <w:r w:rsidR="4958C90B">
              <w:rPr/>
              <w:t xml:space="preserve">Frequency of use </w:t>
            </w:r>
          </w:p>
        </w:tc>
        <w:tc>
          <w:tcPr>
            <w:tcW w:w="7007" w:type="dxa"/>
            <w:tcMar/>
          </w:tcPr>
          <w:p w:rsidR="00F34121" w:rsidP="00C12BAB" w:rsidRDefault="00F34121" w14:paraId="7083DC2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r w:rsidR="00F34121" w:rsidTr="4958C90B" w14:paraId="0A7ABA3D" w14:textId="77777777">
        <w:trPr>
          <w:trHeight w:val="297"/>
        </w:trPr>
        <w:tc>
          <w:tcPr>
            <w:tcW w:w="2235" w:type="dxa"/>
            <w:tcMar/>
          </w:tcPr>
          <w:p w:rsidRPr="003E2CD4" w:rsidR="00F34121" w:rsidP="00C12BAB" w:rsidRDefault="00F34121" w14:paraId="30CF7F14" w14:textId="77777777" w14:noSpellErr="1">
            <w:r w:rsidR="4958C90B">
              <w:rPr/>
              <w:t xml:space="preserve">Level of risk </w:t>
            </w:r>
          </w:p>
        </w:tc>
        <w:tc>
          <w:tcPr>
            <w:tcW w:w="7007" w:type="dxa"/>
            <w:tcMar/>
          </w:tcPr>
          <w:p w:rsidR="00F34121" w:rsidP="00C12BAB" w:rsidRDefault="00F34121" w14:paraId="234ADFDC"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F34121" w:rsidTr="4958C90B" w14:paraId="71FDD3A0" w14:textId="77777777">
        <w:trPr>
          <w:trHeight w:val="88"/>
        </w:trPr>
        <w:tc>
          <w:tcPr>
            <w:tcW w:w="2235" w:type="dxa"/>
            <w:tcMar/>
          </w:tcPr>
          <w:p w:rsidRPr="003E2CD4" w:rsidR="00F34121" w:rsidP="00C12BAB" w:rsidRDefault="00F34121" w14:paraId="21477C4C" w14:textId="77777777" w14:noSpellErr="1">
            <w:r w:rsidR="4958C90B">
              <w:rPr/>
              <w:t xml:space="preserve">Priority </w:t>
            </w:r>
          </w:p>
        </w:tc>
        <w:tc>
          <w:tcPr>
            <w:tcW w:w="7007" w:type="dxa"/>
            <w:tcMar/>
          </w:tcPr>
          <w:p w:rsidR="00F34121" w:rsidP="00C12BAB" w:rsidRDefault="00F34121" w14:paraId="4E7823AF"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F34121" w:rsidP="005E2FE0" w:rsidRDefault="00F34121" w14:paraId="6A42BEED" w14:textId="77777777"/>
    <w:tbl>
      <w:tblPr>
        <w:tblStyle w:val="TableGrid"/>
        <w:tblW w:w="0" w:type="auto"/>
        <w:tblLook w:val="04A0" w:firstRow="1" w:lastRow="0" w:firstColumn="1" w:lastColumn="0" w:noHBand="0" w:noVBand="1"/>
      </w:tblPr>
      <w:tblGrid>
        <w:gridCol w:w="2235"/>
        <w:gridCol w:w="7007"/>
      </w:tblGrid>
      <w:tr w:rsidR="00D9656E" w:rsidTr="4958C90B" w14:paraId="39E3893A" w14:textId="77777777">
        <w:tc>
          <w:tcPr>
            <w:tcW w:w="2235" w:type="dxa"/>
            <w:tcMar/>
          </w:tcPr>
          <w:p w:rsidR="00D9656E" w:rsidP="00C12BAB" w:rsidRDefault="00D9656E" w14:paraId="28946AD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 Case</w:t>
            </w:r>
          </w:p>
        </w:tc>
        <w:tc>
          <w:tcPr>
            <w:tcW w:w="7007" w:type="dxa"/>
            <w:tcMar/>
          </w:tcPr>
          <w:p w:rsidR="00D9656E" w:rsidP="00D9656E" w:rsidRDefault="00D9656E" w14:paraId="60D3D6C7" w14:textId="759D9D7A" w14:noSpellErr="1">
            <w:pPr>
              <w:pBdr>
                <w:top w:val="none" w:color="auto" w:sz="0" w:space="0"/>
                <w:left w:val="none" w:color="auto" w:sz="0" w:space="0"/>
                <w:bottom w:val="none" w:color="auto" w:sz="0" w:space="0"/>
                <w:right w:val="none" w:color="auto" w:sz="0" w:space="0"/>
                <w:between w:val="none" w:color="auto" w:sz="0" w:space="0"/>
              </w:pBdr>
            </w:pPr>
            <w:r w:rsidR="4958C90B">
              <w:rPr/>
              <w:t>Product selector of Insight page</w:t>
            </w:r>
          </w:p>
        </w:tc>
      </w:tr>
      <w:tr w:rsidR="00D9656E" w:rsidTr="4958C90B" w14:paraId="0D44E26A" w14:textId="77777777">
        <w:tc>
          <w:tcPr>
            <w:tcW w:w="2235" w:type="dxa"/>
            <w:tcMar/>
          </w:tcPr>
          <w:p w:rsidR="00D9656E" w:rsidP="00C12BAB" w:rsidRDefault="00D9656E" w14:paraId="6914565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cope and level</w:t>
            </w:r>
          </w:p>
        </w:tc>
        <w:tc>
          <w:tcPr>
            <w:tcW w:w="7007" w:type="dxa"/>
            <w:tcMar/>
          </w:tcPr>
          <w:p w:rsidR="00D9656E" w:rsidP="00C12BAB" w:rsidRDefault="00D9656E" w14:paraId="4C41A432" w14:textId="3401E19D" w14:noSpellErr="1">
            <w:pPr>
              <w:pBdr>
                <w:top w:val="none" w:color="auto" w:sz="0" w:space="0"/>
                <w:left w:val="none" w:color="auto" w:sz="0" w:space="0"/>
                <w:bottom w:val="none" w:color="auto" w:sz="0" w:space="0"/>
                <w:right w:val="none" w:color="auto" w:sz="0" w:space="0"/>
                <w:between w:val="none" w:color="auto" w:sz="0" w:space="0"/>
              </w:pBdr>
            </w:pPr>
            <w:r w:rsidR="4958C90B">
              <w:rPr/>
              <w:t>Insight page</w:t>
            </w:r>
          </w:p>
        </w:tc>
      </w:tr>
      <w:tr w:rsidR="00D9656E" w:rsidTr="4958C90B" w14:paraId="78C1B348" w14:textId="77777777">
        <w:tc>
          <w:tcPr>
            <w:tcW w:w="2235" w:type="dxa"/>
            <w:tcMar/>
          </w:tcPr>
          <w:p w:rsidR="00D9656E" w:rsidP="00C12BAB" w:rsidRDefault="00D9656E" w14:paraId="26AEC497"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Pre-condition</w:t>
            </w:r>
          </w:p>
        </w:tc>
        <w:tc>
          <w:tcPr>
            <w:tcW w:w="7007" w:type="dxa"/>
            <w:tcMar/>
          </w:tcPr>
          <w:p w:rsidR="00D9656E" w:rsidP="00C12BAB" w:rsidRDefault="00D9656E" w14:paraId="19B8A4A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1. User ha</w:t>
            </w:r>
            <w:r w:rsidR="4958C90B">
              <w:rPr/>
              <w:t>s</w:t>
            </w:r>
            <w:r w:rsidR="4958C90B">
              <w:rPr/>
              <w:t xml:space="preserve"> connection to internet</w:t>
            </w:r>
          </w:p>
          <w:p w:rsidR="00D9656E" w:rsidP="00D9656E" w:rsidRDefault="00D9656E" w14:paraId="5B9185AA" w14:textId="34D81BFE" w14:noSpellErr="1">
            <w:pPr>
              <w:pBdr>
                <w:top w:val="none" w:color="auto" w:sz="0" w:space="0"/>
                <w:left w:val="none" w:color="auto" w:sz="0" w:space="0"/>
                <w:bottom w:val="none" w:color="auto" w:sz="0" w:space="0"/>
                <w:right w:val="none" w:color="auto" w:sz="0" w:space="0"/>
                <w:between w:val="none" w:color="auto" w:sz="0" w:space="0"/>
              </w:pBdr>
            </w:pPr>
            <w:r w:rsidR="4958C90B">
              <w:rPr/>
              <w:t>2. User load</w:t>
            </w:r>
            <w:r w:rsidR="4958C90B">
              <w:rPr/>
              <w:t>s</w:t>
            </w:r>
            <w:r w:rsidR="4958C90B">
              <w:rPr/>
              <w:t xml:space="preserve"> insight page successfully</w:t>
            </w:r>
          </w:p>
        </w:tc>
      </w:tr>
      <w:tr w:rsidR="00D9656E" w:rsidTr="4958C90B" w14:paraId="571B2212" w14:textId="77777777">
        <w:tc>
          <w:tcPr>
            <w:tcW w:w="2235" w:type="dxa"/>
            <w:tcMar/>
          </w:tcPr>
          <w:p w:rsidR="00D9656E" w:rsidP="00C12BAB" w:rsidRDefault="00D9656E" w14:paraId="3A07B9E8"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Success end condition</w:t>
            </w:r>
          </w:p>
        </w:tc>
        <w:tc>
          <w:tcPr>
            <w:tcW w:w="7007" w:type="dxa"/>
            <w:tcMar/>
          </w:tcPr>
          <w:p w:rsidR="00D9656E" w:rsidP="00D9656E" w:rsidRDefault="00D9656E" w14:paraId="7AD84FBC" w14:textId="5A7E5CB4" w14:noSpellErr="1">
            <w:pPr>
              <w:pBdr>
                <w:top w:val="none" w:color="auto" w:sz="0" w:space="0"/>
                <w:left w:val="none" w:color="auto" w:sz="0" w:space="0"/>
                <w:bottom w:val="none" w:color="auto" w:sz="0" w:space="0"/>
                <w:right w:val="none" w:color="auto" w:sz="0" w:space="0"/>
                <w:between w:val="none" w:color="auto" w:sz="0" w:space="0"/>
              </w:pBdr>
            </w:pPr>
            <w:r w:rsidR="4958C90B">
              <w:rPr/>
              <w:t>1. Whale chart respond to the product selector.</w:t>
            </w:r>
          </w:p>
          <w:p w:rsidR="00D9656E" w:rsidP="00D9656E" w:rsidRDefault="00D9656E" w14:paraId="5573D0B9" w14:textId="67208CBD">
            <w:pPr>
              <w:pBdr>
                <w:top w:val="none" w:color="auto" w:sz="0" w:space="0"/>
                <w:left w:val="none" w:color="auto" w:sz="0" w:space="0"/>
                <w:bottom w:val="none" w:color="auto" w:sz="0" w:space="0"/>
                <w:right w:val="none" w:color="auto" w:sz="0" w:space="0"/>
                <w:between w:val="none" w:color="auto" w:sz="0" w:space="0"/>
              </w:pBdr>
            </w:pPr>
          </w:p>
        </w:tc>
      </w:tr>
      <w:tr w:rsidR="00D9656E" w:rsidTr="4958C90B" w14:paraId="202ED155" w14:textId="77777777">
        <w:tc>
          <w:tcPr>
            <w:tcW w:w="2235" w:type="dxa"/>
            <w:tcMar/>
          </w:tcPr>
          <w:p w:rsidR="00D9656E" w:rsidP="00C12BAB" w:rsidRDefault="00D9656E" w14:paraId="46F6F6B6"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Failed end condition</w:t>
            </w:r>
          </w:p>
        </w:tc>
        <w:tc>
          <w:tcPr>
            <w:tcW w:w="7007" w:type="dxa"/>
            <w:tcMar/>
          </w:tcPr>
          <w:p w:rsidR="00D9656E" w:rsidP="00C12BAB" w:rsidRDefault="00D9656E" w14:paraId="59EACFB2" w14:textId="78B5E0C3" w14:noSpellErr="1">
            <w:pPr>
              <w:pBdr>
                <w:top w:val="none" w:color="auto" w:sz="0" w:space="0"/>
                <w:left w:val="none" w:color="auto" w:sz="0" w:space="0"/>
                <w:bottom w:val="none" w:color="auto" w:sz="0" w:space="0"/>
                <w:right w:val="none" w:color="auto" w:sz="0" w:space="0"/>
                <w:between w:val="none" w:color="auto" w:sz="0" w:space="0"/>
              </w:pBdr>
            </w:pPr>
            <w:r w:rsidR="4958C90B">
              <w:rPr/>
              <w:t>1. Whale chart does not respond properly.</w:t>
            </w:r>
          </w:p>
        </w:tc>
      </w:tr>
      <w:tr w:rsidR="00D9656E" w:rsidTr="4958C90B" w14:paraId="0222439A" w14:textId="77777777">
        <w:tc>
          <w:tcPr>
            <w:tcW w:w="2235" w:type="dxa"/>
            <w:tcMar/>
          </w:tcPr>
          <w:p w:rsidR="00D9656E" w:rsidP="00C12BAB" w:rsidRDefault="00D9656E" w14:paraId="3F21726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ctor</w:t>
            </w:r>
          </w:p>
        </w:tc>
        <w:tc>
          <w:tcPr>
            <w:tcW w:w="7007" w:type="dxa"/>
            <w:tcMar/>
          </w:tcPr>
          <w:p w:rsidR="00D9656E" w:rsidP="00C12BAB" w:rsidRDefault="00D9656E" w14:paraId="012EF965"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User</w:t>
            </w:r>
          </w:p>
        </w:tc>
      </w:tr>
      <w:tr w:rsidR="00D9656E" w:rsidTr="4958C90B" w14:paraId="58A0CC38" w14:textId="77777777">
        <w:trPr>
          <w:trHeight w:val="297"/>
        </w:trPr>
        <w:tc>
          <w:tcPr>
            <w:tcW w:w="2235" w:type="dxa"/>
            <w:tcMar/>
          </w:tcPr>
          <w:p w:rsidR="00D9656E" w:rsidP="00C12BAB" w:rsidRDefault="00D9656E" w14:paraId="77882F5A"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Trigger</w:t>
            </w:r>
          </w:p>
        </w:tc>
        <w:tc>
          <w:tcPr>
            <w:tcW w:w="7007" w:type="dxa"/>
            <w:tcMar/>
          </w:tcPr>
          <w:p w:rsidR="00D9656E" w:rsidP="00C12BAB" w:rsidRDefault="00D9656E" w14:paraId="3E8D952E"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After page loaded/product selector</w:t>
            </w:r>
          </w:p>
        </w:tc>
      </w:tr>
      <w:tr w:rsidR="00D9656E" w:rsidTr="4958C90B" w14:paraId="4A45ED0A" w14:textId="77777777">
        <w:tc>
          <w:tcPr>
            <w:tcW w:w="2235" w:type="dxa"/>
            <w:tcMar/>
          </w:tcPr>
          <w:p w:rsidR="00D9656E" w:rsidP="00C12BAB" w:rsidRDefault="00D9656E" w14:paraId="2BC75743"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Description</w:t>
            </w:r>
          </w:p>
        </w:tc>
        <w:tc>
          <w:tcPr>
            <w:tcW w:w="7007" w:type="dxa"/>
            <w:tcMar/>
          </w:tcPr>
          <w:p w:rsidR="00D9656E" w:rsidP="00C12BAB" w:rsidRDefault="6C3B69A0" w14:paraId="196B73CB" w14:textId="46527D76" w14:noSpellErr="1">
            <w:pPr>
              <w:pBdr>
                <w:top w:val="none" w:color="auto" w:sz="0" w:space="0"/>
                <w:left w:val="none" w:color="auto" w:sz="0" w:space="0"/>
                <w:bottom w:val="none" w:color="auto" w:sz="0" w:space="0"/>
                <w:right w:val="none" w:color="auto" w:sz="0" w:space="0"/>
                <w:between w:val="none" w:color="auto" w:sz="0" w:space="0"/>
              </w:pBdr>
            </w:pPr>
            <w:r w:rsidR="4958C90B">
              <w:rPr/>
              <w:t>Page level control. Allow selection on different market and different cryptocurrencies.</w:t>
            </w:r>
          </w:p>
        </w:tc>
      </w:tr>
      <w:tr w:rsidR="00D9656E" w:rsidTr="4958C90B" w14:paraId="7E82C529" w14:textId="77777777">
        <w:trPr>
          <w:trHeight w:val="297"/>
        </w:trPr>
        <w:tc>
          <w:tcPr>
            <w:tcW w:w="2235" w:type="dxa"/>
            <w:tcMar/>
          </w:tcPr>
          <w:p w:rsidRPr="003E2CD4" w:rsidR="00D9656E" w:rsidP="00C12BAB" w:rsidRDefault="00D9656E" w14:paraId="77A37E9B" w14:textId="77777777" w14:noSpellErr="1">
            <w:r w:rsidR="4958C90B">
              <w:rPr/>
              <w:t xml:space="preserve">Frequency of use </w:t>
            </w:r>
          </w:p>
        </w:tc>
        <w:tc>
          <w:tcPr>
            <w:tcW w:w="7007" w:type="dxa"/>
            <w:tcMar/>
          </w:tcPr>
          <w:p w:rsidR="00D9656E" w:rsidP="00C12BAB" w:rsidRDefault="00D9656E" w14:paraId="563D08AD"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High</w:t>
            </w:r>
          </w:p>
        </w:tc>
      </w:tr>
      <w:tr w:rsidR="00D9656E" w:rsidTr="4958C90B" w14:paraId="7FB7E1AE" w14:textId="77777777">
        <w:trPr>
          <w:trHeight w:val="297"/>
        </w:trPr>
        <w:tc>
          <w:tcPr>
            <w:tcW w:w="2235" w:type="dxa"/>
            <w:tcMar/>
          </w:tcPr>
          <w:p w:rsidRPr="003E2CD4" w:rsidR="00D9656E" w:rsidP="00C12BAB" w:rsidRDefault="00D9656E" w14:paraId="79D2C0CF" w14:textId="77777777" w14:noSpellErr="1">
            <w:r w:rsidR="4958C90B">
              <w:rPr/>
              <w:t xml:space="preserve">Level of risk </w:t>
            </w:r>
          </w:p>
        </w:tc>
        <w:tc>
          <w:tcPr>
            <w:tcW w:w="7007" w:type="dxa"/>
            <w:tcMar/>
          </w:tcPr>
          <w:p w:rsidR="00D9656E" w:rsidP="00C12BAB" w:rsidRDefault="00D9656E" w14:paraId="253BBC69"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r w:rsidR="00D9656E" w:rsidTr="4958C90B" w14:paraId="02DA0475" w14:textId="77777777">
        <w:trPr>
          <w:trHeight w:val="88"/>
        </w:trPr>
        <w:tc>
          <w:tcPr>
            <w:tcW w:w="2235" w:type="dxa"/>
            <w:tcMar/>
          </w:tcPr>
          <w:p w:rsidRPr="003E2CD4" w:rsidR="00D9656E" w:rsidP="00C12BAB" w:rsidRDefault="00D9656E" w14:paraId="4C59D2BC" w14:textId="77777777" w14:noSpellErr="1">
            <w:r w:rsidR="4958C90B">
              <w:rPr/>
              <w:t xml:space="preserve">Priority </w:t>
            </w:r>
          </w:p>
        </w:tc>
        <w:tc>
          <w:tcPr>
            <w:tcW w:w="7007" w:type="dxa"/>
            <w:tcMar/>
          </w:tcPr>
          <w:p w:rsidR="00D9656E" w:rsidP="00C12BAB" w:rsidRDefault="00D9656E" w14:paraId="2CF66052" w14:textId="77777777" w14:noSpellErr="1">
            <w:pPr>
              <w:pBdr>
                <w:top w:val="none" w:color="auto" w:sz="0" w:space="0"/>
                <w:left w:val="none" w:color="auto" w:sz="0" w:space="0"/>
                <w:bottom w:val="none" w:color="auto" w:sz="0" w:space="0"/>
                <w:right w:val="none" w:color="auto" w:sz="0" w:space="0"/>
                <w:between w:val="none" w:color="auto" w:sz="0" w:space="0"/>
              </w:pBdr>
            </w:pPr>
            <w:r w:rsidR="4958C90B">
              <w:rPr/>
              <w:t>Medium</w:t>
            </w:r>
          </w:p>
        </w:tc>
      </w:tr>
    </w:tbl>
    <w:p w:rsidR="00D9656E" w:rsidP="005E2FE0" w:rsidRDefault="00D9656E" w14:paraId="54E465B5" w14:textId="6AE9DB71"/>
    <w:p w:rsidR="003D5A8B" w:rsidRDefault="003D5A8B" w14:paraId="13F74603" w14:textId="018978CE"/>
    <w:p w:rsidR="0000192D" w:rsidP="007C286D" w:rsidRDefault="00CC59D8" w14:paraId="04D09743" w14:textId="118A1C94" w14:noSpellErr="1">
      <w:pPr>
        <w:pStyle w:val="Heading1"/>
      </w:pPr>
      <w:bookmarkStart w:name="_Toc517443612" w:id="75"/>
      <w:bookmarkStart w:name="_Toc517449482" w:id="76"/>
      <w:bookmarkStart w:name="_Toc517453012" w:id="77"/>
      <w:bookmarkStart w:name="_Toc517453247" w:id="78"/>
      <w:bookmarkStart w:name="_Toc517453577" w:id="79"/>
      <w:r w:rsidR="4958C90B">
        <w:rPr/>
        <w:t>4</w:t>
      </w:r>
      <w:r w:rsidR="4958C90B">
        <w:rPr/>
        <w:t>. Deliverables</w:t>
      </w:r>
      <w:bookmarkEnd w:id="75"/>
      <w:bookmarkEnd w:id="76"/>
      <w:bookmarkEnd w:id="77"/>
      <w:bookmarkEnd w:id="78"/>
      <w:bookmarkEnd w:id="79"/>
    </w:p>
    <w:p w:rsidRPr="00494188" w:rsidR="00494188" w:rsidP="00494188" w:rsidRDefault="00494188" w14:paraId="6C5F700D" w14:textId="77777777"/>
    <w:p w:rsidRPr="0088479C" w:rsidR="0000192D" w:rsidP="4958C90B" w:rsidRDefault="0000192D" w14:paraId="405A1725" w14:textId="02822DB8" w14:noSpellErr="1">
      <w:pPr>
        <w:rPr>
          <w:lang w:val="en-US"/>
        </w:rPr>
      </w:pPr>
      <w:r w:rsidRPr="4958C90B" w:rsidR="4958C90B">
        <w:rPr>
          <w:lang w:val="en-US"/>
        </w:rPr>
        <w:t xml:space="preserve">After 13 weeks’ effort, the team has accomplished all the website functions we proposed. The website consists of </w:t>
      </w:r>
      <w:r w:rsidRPr="4958C90B" w:rsidR="4958C90B">
        <w:rPr>
          <w:lang w:val="en-US"/>
        </w:rPr>
        <w:t xml:space="preserve">four </w:t>
      </w:r>
      <w:r w:rsidRPr="4958C90B" w:rsidR="4958C90B">
        <w:rPr>
          <w:lang w:val="en-US"/>
        </w:rPr>
        <w:t>web</w:t>
      </w:r>
      <w:r w:rsidRPr="4958C90B" w:rsidR="4958C90B">
        <w:rPr>
          <w:lang w:val="en-US"/>
        </w:rPr>
        <w:t xml:space="preserve"> </w:t>
      </w:r>
      <w:r w:rsidRPr="4958C90B" w:rsidR="4958C90B">
        <w:rPr>
          <w:lang w:val="en-US"/>
        </w:rPr>
        <w:t>pages, homepage, real-time page, history page</w:t>
      </w:r>
      <w:r w:rsidRPr="4958C90B" w:rsidR="4958C90B">
        <w:rPr>
          <w:lang w:val="en-US"/>
        </w:rPr>
        <w:t xml:space="preserve"> and insight page</w:t>
      </w:r>
      <w:r w:rsidRPr="4958C90B" w:rsidR="4958C90B">
        <w:rPr>
          <w:lang w:val="en-US"/>
        </w:rPr>
        <w:t>. Each of them has</w:t>
      </w:r>
      <w:r w:rsidRPr="4958C90B" w:rsidR="4958C90B">
        <w:rPr>
          <w:lang w:val="en-US"/>
        </w:rPr>
        <w:t xml:space="preserve"> its own contents and features</w:t>
      </w:r>
      <w:r w:rsidRPr="4958C90B" w:rsidR="4958C90B">
        <w:rPr>
          <w:lang w:val="en-US"/>
        </w:rPr>
        <w:t xml:space="preserve">. </w:t>
      </w:r>
    </w:p>
    <w:p w:rsidR="00494188" w:rsidP="0000192D" w:rsidRDefault="00494188" w14:paraId="263E3285" w14:textId="56F067BA">
      <w:pPr>
        <w:rPr>
          <w:lang w:val="en-US"/>
        </w:rPr>
      </w:pPr>
    </w:p>
    <w:p w:rsidR="00494188" w:rsidP="4958C90B" w:rsidRDefault="00CC59D8" w14:paraId="65786610" w14:textId="606D32F2" w14:noSpellErr="1">
      <w:pPr>
        <w:pStyle w:val="Heading2"/>
        <w:rPr>
          <w:lang w:val="en-US"/>
        </w:rPr>
      </w:pPr>
      <w:bookmarkStart w:name="_Toc517452606" w:id="80"/>
      <w:bookmarkStart w:name="_Toc517449483" w:id="81"/>
      <w:bookmarkStart w:name="_Toc517453013" w:id="82"/>
      <w:bookmarkStart w:name="_Toc517453248" w:id="83"/>
      <w:bookmarkStart w:name="_Toc517453578" w:id="84"/>
      <w:r w:rsidRPr="4958C90B" w:rsidR="4958C90B">
        <w:rPr>
          <w:lang w:val="en-US"/>
        </w:rPr>
        <w:t>4</w:t>
      </w:r>
      <w:r w:rsidRPr="4958C90B" w:rsidR="4958C90B">
        <w:rPr>
          <w:lang w:val="en-US"/>
        </w:rPr>
        <w:t>.1 Home</w:t>
      </w:r>
      <w:r w:rsidRPr="4958C90B" w:rsidR="4958C90B">
        <w:rPr>
          <w:lang w:val="en-US"/>
        </w:rPr>
        <w:t xml:space="preserve"> </w:t>
      </w:r>
      <w:r w:rsidRPr="4958C90B" w:rsidR="4958C90B">
        <w:rPr>
          <w:lang w:val="en-US"/>
        </w:rPr>
        <w:t>page</w:t>
      </w:r>
      <w:bookmarkEnd w:id="80"/>
      <w:bookmarkEnd w:id="81"/>
      <w:bookmarkEnd w:id="82"/>
      <w:bookmarkEnd w:id="83"/>
      <w:bookmarkEnd w:id="84"/>
    </w:p>
    <w:p w:rsidRPr="0088479C" w:rsidR="00494188" w:rsidP="0000192D" w:rsidRDefault="00494188" w14:paraId="0F9797C0" w14:textId="77777777">
      <w:pPr>
        <w:rPr>
          <w:lang w:val="en-US"/>
        </w:rPr>
      </w:pPr>
    </w:p>
    <w:p w:rsidR="0000192D" w:rsidP="0000192D" w:rsidRDefault="0000192D" w14:paraId="5B36BB42" w14:textId="3A3C716C">
      <w:pPr>
        <w:rPr>
          <w:lang w:val="en-US"/>
        </w:rPr>
      </w:pPr>
      <w:r w:rsidRPr="5C281EC6">
        <w:rPr>
          <w:lang w:val="en-US"/>
        </w:rPr>
        <w:t>The homepage provides general</w:t>
      </w:r>
      <w:r>
        <w:rPr>
          <w:rFonts w:hint="eastAsia"/>
          <w:lang w:val="en-US"/>
        </w:rPr>
        <w:t xml:space="preserve"> and useful i</w:t>
      </w:r>
      <w:r w:rsidRPr="5C281EC6">
        <w:rPr>
          <w:lang w:val="en-US"/>
        </w:rPr>
        <w:t xml:space="preserve">nformation of </w:t>
      </w:r>
      <w:r>
        <w:rPr>
          <w:lang w:val="en-US"/>
        </w:rPr>
        <w:t>three types of crypto</w:t>
      </w:r>
      <w:r w:rsidRPr="5C281EC6">
        <w:rPr>
          <w:lang w:val="en-US"/>
        </w:rPr>
        <w:t>currencies,</w:t>
      </w:r>
      <w:r>
        <w:rPr>
          <w:rFonts w:hint="eastAsia"/>
          <w:lang w:val="en-US"/>
        </w:rPr>
        <w:t xml:space="preserve"> which are refreshed online and constantly, it includes</w:t>
      </w:r>
      <w:r w:rsidRPr="5C281EC6">
        <w:rPr>
          <w:lang w:val="en-US"/>
        </w:rPr>
        <w:t xml:space="preserve"> last market, Trade ID, Open, High, low and trade volume. These terms that are commonly used in the cryptocurrency market, </w:t>
      </w:r>
      <w:r>
        <w:rPr>
          <w:rFonts w:hint="eastAsia"/>
          <w:lang w:val="en-US"/>
        </w:rPr>
        <w:t>our target users are expected to have a bit related knowledge background; if they don</w:t>
      </w:r>
      <w:r>
        <w:rPr>
          <w:lang w:val="en-US"/>
        </w:rPr>
        <w:t>’</w:t>
      </w:r>
      <w:r>
        <w:rPr>
          <w:rFonts w:hint="eastAsia"/>
          <w:lang w:val="en-US"/>
        </w:rPr>
        <w:t xml:space="preserve">t, we managed to design the name of the indicators to be </w:t>
      </w:r>
      <w:r>
        <w:rPr>
          <w:lang w:val="en-US"/>
        </w:rPr>
        <w:t>intuitive</w:t>
      </w:r>
      <w:r>
        <w:rPr>
          <w:rFonts w:hint="eastAsia"/>
          <w:lang w:val="en-US"/>
        </w:rPr>
        <w:t xml:space="preserve"> enough to understand and we established help documents for this purpose.</w:t>
      </w:r>
      <w:r w:rsidRPr="5C281EC6">
        <w:rPr>
          <w:lang w:val="en-US"/>
        </w:rPr>
        <w:t xml:space="preserve"> Here the details are explained as follows:</w:t>
      </w:r>
      <w:r>
        <w:br/>
      </w:r>
      <w:r w:rsidRPr="5C281EC6">
        <w:rPr>
          <w:lang w:val="en-US"/>
        </w:rPr>
        <w:t xml:space="preserve">Last Market: The market where the latest trade just happened. Only two markets – </w:t>
      </w:r>
      <w:r w:rsidRPr="5C281EC6" w:rsidR="009A5012">
        <w:rPr>
          <w:lang w:val="en-US"/>
        </w:rPr>
        <w:t>Coinbase</w:t>
      </w:r>
      <w:r w:rsidR="009A5012">
        <w:rPr>
          <w:lang w:val="en-US"/>
        </w:rPr>
        <w:t xml:space="preserve"> and</w:t>
      </w:r>
      <w:r w:rsidRPr="5C281EC6">
        <w:rPr>
          <w:lang w:val="en-US"/>
        </w:rPr>
        <w:t xml:space="preserve"> Bitstamp are considered.</w:t>
      </w:r>
    </w:p>
    <w:p w:rsidRPr="008F3357" w:rsidR="00CC59D8" w:rsidP="0000192D" w:rsidRDefault="00CC59D8" w14:paraId="3A1056D3" w14:textId="77777777"/>
    <w:p w:rsidR="0000192D" w:rsidP="0000192D" w:rsidRDefault="0000192D" w14:paraId="5DBAC47E" w14:textId="77777777">
      <w:r w:rsidRPr="5C281EC6">
        <w:rPr>
          <w:lang w:val="en-US"/>
        </w:rPr>
        <w:t xml:space="preserve">Trade ID: The latest trader’s ID. </w:t>
      </w:r>
    </w:p>
    <w:p w:rsidR="0000192D" w:rsidP="0000192D" w:rsidRDefault="0000192D" w14:paraId="6110F6BB" w14:textId="77777777">
      <w:r w:rsidRPr="5C281EC6">
        <w:rPr>
          <w:lang w:val="en-US"/>
        </w:rPr>
        <w:t>Open Hour: the open price of last hour.</w:t>
      </w:r>
    </w:p>
    <w:p w:rsidR="0000192D" w:rsidP="0000192D" w:rsidRDefault="0000192D" w14:paraId="62D63F6B" w14:textId="77777777">
      <w:r w:rsidRPr="5C281EC6">
        <w:rPr>
          <w:lang w:val="en-US"/>
        </w:rPr>
        <w:t>High Hour: the highest price of last day.</w:t>
      </w:r>
    </w:p>
    <w:p w:rsidR="0000192D" w:rsidP="0000192D" w:rsidRDefault="0000192D" w14:paraId="504BE3C1" w14:textId="77777777">
      <w:r w:rsidRPr="5C281EC6">
        <w:rPr>
          <w:lang w:val="en-US"/>
        </w:rPr>
        <w:t>Low Hour: the lowest price of last hour.</w:t>
      </w:r>
    </w:p>
    <w:p w:rsidR="0000192D" w:rsidP="0000192D" w:rsidRDefault="0000192D" w14:paraId="0A6D54EF" w14:textId="77777777">
      <w:r w:rsidRPr="5C281EC6">
        <w:rPr>
          <w:lang w:val="en-US"/>
        </w:rPr>
        <w:t>Open Day: the open price of last day.</w:t>
      </w:r>
    </w:p>
    <w:p w:rsidR="0000192D" w:rsidP="0000192D" w:rsidRDefault="0000192D" w14:paraId="1F6004EE" w14:textId="77777777">
      <w:r w:rsidRPr="5C281EC6">
        <w:rPr>
          <w:lang w:val="en-US"/>
        </w:rPr>
        <w:t>High Day: the highest price of last day.</w:t>
      </w:r>
    </w:p>
    <w:p w:rsidR="0000192D" w:rsidP="0000192D" w:rsidRDefault="0000192D" w14:paraId="41A9E977" w14:textId="77777777">
      <w:r w:rsidRPr="5C281EC6">
        <w:rPr>
          <w:lang w:val="en-US"/>
        </w:rPr>
        <w:t>Low Day: the lowest price of last day.</w:t>
      </w:r>
    </w:p>
    <w:p w:rsidR="0000192D" w:rsidP="0000192D" w:rsidRDefault="0000192D" w14:paraId="2E6E4D41" w14:textId="77777777">
      <w:r w:rsidRPr="5C281EC6">
        <w:rPr>
          <w:lang w:val="en-US"/>
        </w:rPr>
        <w:t>Last Trade Volume: last trade volume in cryptocurrency, e.g., 1 bitcoin(BTC).</w:t>
      </w:r>
    </w:p>
    <w:p w:rsidR="0000192D" w:rsidP="0000192D" w:rsidRDefault="0000192D" w14:paraId="589673FA" w14:textId="77777777">
      <w:r w:rsidRPr="5C281EC6">
        <w:rPr>
          <w:lang w:val="en-US"/>
        </w:rPr>
        <w:t>Last Trade Volume To: last trade volume in USD, e.g., $8000(USD).</w:t>
      </w:r>
    </w:p>
    <w:p w:rsidR="0000192D" w:rsidP="0000192D" w:rsidRDefault="0000192D" w14:paraId="1EEC34F5" w14:textId="77777777">
      <w:r w:rsidRPr="5C281EC6">
        <w:rPr>
          <w:lang w:val="en-US"/>
        </w:rPr>
        <w:t>24h Volume: the trade volume in cryptocurrency of the last 24 hours.</w:t>
      </w:r>
    </w:p>
    <w:p w:rsidR="0000192D" w:rsidP="0000192D" w:rsidRDefault="0000192D" w14:paraId="66B86D7F" w14:textId="77777777">
      <w:r w:rsidRPr="5C281EC6">
        <w:rPr>
          <w:lang w:val="en-US"/>
        </w:rPr>
        <w:t>24h VolumeTo: the trade volume in USD of the last 24 hours.</w:t>
      </w:r>
    </w:p>
    <w:p w:rsidR="0000192D" w:rsidP="0000192D" w:rsidRDefault="0000192D" w14:paraId="4C4DA0D0" w14:textId="77777777">
      <w:r w:rsidRPr="5C281EC6">
        <w:rPr>
          <w:lang w:val="en-US"/>
        </w:rPr>
        <w:lastRenderedPageBreak/>
        <w:t>Total Volume: the total trade volume in cryptocurrency.</w:t>
      </w:r>
    </w:p>
    <w:p w:rsidR="0000192D" w:rsidP="0000192D" w:rsidRDefault="0000192D" w14:paraId="591F392E" w14:textId="77777777">
      <w:pPr>
        <w:rPr>
          <w:rFonts w:eastAsia="Times New Roman"/>
          <w:lang w:val="en-US"/>
        </w:rPr>
      </w:pPr>
      <w:r w:rsidRPr="5C281EC6">
        <w:rPr>
          <w:lang w:val="en-US"/>
        </w:rPr>
        <w:t>Total Volume: the total trade volume in USD.</w:t>
      </w:r>
    </w:p>
    <w:p w:rsidR="00095BB2" w:rsidP="0000192D" w:rsidRDefault="0000192D" w14:paraId="403BB0C6" w14:textId="472E2EA4">
      <w:pPr>
        <w:rPr>
          <w:lang w:val="en-US"/>
        </w:rPr>
      </w:pPr>
      <w:r>
        <w:br/>
      </w:r>
      <w:r>
        <w:rPr>
          <w:lang w:val="en-US"/>
        </w:rPr>
        <w:t>Th</w:t>
      </w:r>
      <w:r>
        <w:rPr>
          <w:rFonts w:hint="eastAsia"/>
          <w:lang w:val="en-US"/>
        </w:rPr>
        <w:t>ose indicators</w:t>
      </w:r>
      <w:r w:rsidRPr="5C281EC6">
        <w:rPr>
          <w:lang w:val="en-US"/>
        </w:rPr>
        <w:t xml:space="preserve"> can give our customers an overall understanding of </w:t>
      </w:r>
      <w:r>
        <w:rPr>
          <w:lang w:val="en-US"/>
        </w:rPr>
        <w:t>the</w:t>
      </w:r>
      <w:r>
        <w:rPr>
          <w:rFonts w:hint="eastAsia"/>
          <w:lang w:val="en-US"/>
        </w:rPr>
        <w:t xml:space="preserve"> daily performance current </w:t>
      </w:r>
      <w:r w:rsidRPr="5C281EC6">
        <w:rPr>
          <w:lang w:val="en-US"/>
        </w:rPr>
        <w:t xml:space="preserve">market in real time, based on which the customers will have a motivation to enter the following pages and further explore the detailed trading information. Therefore, these attributes are chosen in </w:t>
      </w:r>
      <w:r w:rsidR="00024869">
        <w:rPr>
          <w:lang w:val="en-US"/>
        </w:rPr>
        <w:t>the homepage. Besides, the home</w:t>
      </w:r>
      <w:r w:rsidRPr="5C281EC6">
        <w:rPr>
          <w:lang w:val="en-US"/>
        </w:rPr>
        <w:t>page is decorated with a dynamic background which the customers can interact with using the cursor. The interaction, along with</w:t>
      </w:r>
      <w:r w:rsidR="0044103C">
        <w:rPr>
          <w:rFonts w:hint="eastAsia"/>
          <w:lang w:val="en-US"/>
        </w:rPr>
        <w:t xml:space="preserve"> the</w:t>
      </w:r>
      <w:r w:rsidRPr="5C281EC6">
        <w:rPr>
          <w:lang w:val="en-US"/>
        </w:rPr>
        <w:t xml:space="preserve"> style of </w:t>
      </w:r>
      <w:r w:rsidRPr="5C281EC6" w:rsidR="00F917C7">
        <w:rPr>
          <w:lang w:val="en-US"/>
        </w:rPr>
        <w:t>metal aerospace</w:t>
      </w:r>
      <w:r w:rsidRPr="5C281EC6">
        <w:rPr>
          <w:lang w:val="en-US"/>
        </w:rPr>
        <w:t xml:space="preserve"> are designed to attract more users and to fit the topic of the website </w:t>
      </w:r>
      <w:r w:rsidRPr="5C281EC6" w:rsidR="003A2902">
        <w:rPr>
          <w:lang w:val="en-US"/>
        </w:rPr>
        <w:t>- ‘</w:t>
      </w:r>
      <w:r w:rsidRPr="5C281EC6">
        <w:rPr>
          <w:lang w:val="en-US"/>
        </w:rPr>
        <w:t>CryptoDemyth’.</w:t>
      </w:r>
      <w:r w:rsidR="00095BB2">
        <w:rPr>
          <w:rFonts w:hint="eastAsia"/>
          <w:lang w:val="en-US"/>
        </w:rPr>
        <w:t xml:space="preserve"> </w:t>
      </w:r>
    </w:p>
    <w:p w:rsidR="00CC59D8" w:rsidP="0000192D" w:rsidRDefault="00CC59D8" w14:paraId="1E06BB30" w14:textId="77777777">
      <w:pPr>
        <w:rPr>
          <w:lang w:val="en-US"/>
        </w:rPr>
      </w:pPr>
    </w:p>
    <w:p w:rsidR="00CC59D8" w:rsidP="00CC59D8" w:rsidRDefault="085CFF24" w14:paraId="48B0B6D8" w14:textId="77777777">
      <w:pPr>
        <w:keepNext/>
        <w:jc w:val="center"/>
      </w:pPr>
      <w:r>
        <w:drawing>
          <wp:inline wp14:editId="69BF0CDC" wp14:anchorId="3012EEAA">
            <wp:extent cx="5724524" cy="2724150"/>
            <wp:effectExtent l="0" t="0" r="0" b="0"/>
            <wp:docPr id="1581927294" name="picture" title="插入图像..."/>
            <wp:cNvGraphicFramePr>
              <a:graphicFrameLocks noChangeAspect="1"/>
            </wp:cNvGraphicFramePr>
            <a:graphic>
              <a:graphicData uri="http://schemas.openxmlformats.org/drawingml/2006/picture">
                <pic:pic>
                  <pic:nvPicPr>
                    <pic:cNvPr id="0" name="picture"/>
                    <pic:cNvPicPr/>
                  </pic:nvPicPr>
                  <pic:blipFill>
                    <a:blip r:embed="R1651e6a5a73446b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2724150"/>
                    </a:xfrm>
                    <a:prstGeom prst="rect">
                      <a:avLst/>
                    </a:prstGeom>
                  </pic:spPr>
                </pic:pic>
              </a:graphicData>
            </a:graphic>
          </wp:inline>
        </w:drawing>
      </w:r>
    </w:p>
    <w:p w:rsidR="00095BB2" w:rsidP="00CC59D8" w:rsidRDefault="00CC59D8" w14:paraId="2FB1A845" w14:textId="56042387">
      <w:pPr>
        <w:pStyle w:val="Caption"/>
        <w:jc w:val="center"/>
      </w:pPr>
      <w:r>
        <w:t xml:space="preserve">Figure </w:t>
      </w:r>
      <w:r>
        <w:fldChar w:fldCharType="begin"/>
      </w:r>
      <w:r>
        <w:instrText xml:space="preserve"> SEQ Figure \* ARABIC </w:instrText>
      </w:r>
      <w:r>
        <w:fldChar w:fldCharType="separate"/>
      </w:r>
      <w:r w:rsidR="0027194E">
        <w:rPr>
          <w:noProof/>
        </w:rPr>
        <w:t>6</w:t>
      </w:r>
      <w:r>
        <w:fldChar w:fldCharType="end"/>
      </w:r>
      <w:r>
        <w:t xml:space="preserve"> </w:t>
      </w:r>
      <w:r w:rsidRPr="006418F0">
        <w:t>Background of homepage</w:t>
      </w:r>
    </w:p>
    <w:p w:rsidR="00095BB2" w:rsidP="0000192D" w:rsidRDefault="00095BB2" w14:paraId="7B9D3F48" w14:textId="77777777"/>
    <w:p w:rsidR="00095BB2" w:rsidP="00095BB2" w:rsidRDefault="00095BB2" w14:paraId="7EA45407" w14:textId="77777777">
      <w:pPr>
        <w:keepNext/>
        <w:jc w:val="center"/>
      </w:pPr>
      <w:r>
        <w:drawing>
          <wp:inline wp14:editId="77B8B420" wp14:anchorId="58C8BD56">
            <wp:extent cx="5797758" cy="1704127"/>
            <wp:effectExtent l="0" t="0" r="3175" b="9525"/>
            <wp:docPr id="2003839010" name="picture" title=""/>
            <wp:cNvGraphicFramePr>
              <a:graphicFrameLocks noChangeAspect="1"/>
            </wp:cNvGraphicFramePr>
            <a:graphic>
              <a:graphicData uri="http://schemas.openxmlformats.org/drawingml/2006/picture">
                <pic:pic>
                  <pic:nvPicPr>
                    <pic:cNvPr id="0" name="picture"/>
                    <pic:cNvPicPr/>
                  </pic:nvPicPr>
                  <pic:blipFill>
                    <a:blip r:embed="R67089ab9f8574f1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97758" cy="1704127"/>
                    </a:xfrm>
                    <a:prstGeom prst="rect">
                      <a:avLst/>
                    </a:prstGeom>
                  </pic:spPr>
                </pic:pic>
              </a:graphicData>
            </a:graphic>
          </wp:inline>
        </w:drawing>
      </w:r>
    </w:p>
    <w:p w:rsidRPr="00095BB2" w:rsidR="00095BB2" w:rsidP="00095BB2" w:rsidRDefault="00095BB2" w14:paraId="013889EE" w14:textId="6936C6F0">
      <w:pPr>
        <w:pStyle w:val="Caption"/>
        <w:jc w:val="center"/>
        <w:rPr>
          <w:smallCaps w:val="0"/>
        </w:rPr>
      </w:pPr>
      <w:r w:rsidRPr="00095BB2">
        <w:rPr>
          <w:smallCaps w:val="0"/>
        </w:rPr>
        <w:t xml:space="preserve">Figure </w:t>
      </w:r>
      <w:r w:rsidRPr="7BD2783A">
        <w:fldChar w:fldCharType="begin"/>
      </w:r>
      <w:r w:rsidRPr="00095BB2">
        <w:rPr>
          <w:smallCaps w:val="0"/>
        </w:rPr>
        <w:instrText xml:space="preserve"> SEQ Figure \* ARABIC </w:instrText>
      </w:r>
      <w:r w:rsidRPr="7BD2783A">
        <w:rPr>
          <w:smallCaps w:val="0"/>
        </w:rPr>
        <w:fldChar w:fldCharType="separate"/>
      </w:r>
      <w:r w:rsidR="0027194E">
        <w:rPr>
          <w:smallCaps w:val="0"/>
          <w:noProof/>
        </w:rPr>
        <w:t>7</w:t>
      </w:r>
      <w:r w:rsidRPr="7BD2783A">
        <w:fldChar w:fldCharType="end"/>
      </w:r>
      <w:r w:rsidRPr="00095BB2">
        <w:rPr>
          <w:smallCaps w:val="0"/>
        </w:rPr>
        <w:t xml:space="preserve"> </w:t>
      </w:r>
      <w:r w:rsidR="00CC59D8">
        <w:rPr>
          <w:smallCaps w:val="0"/>
        </w:rPr>
        <w:t>T</w:t>
      </w:r>
      <w:r w:rsidRPr="00095BB2">
        <w:rPr>
          <w:smallCaps w:val="0"/>
        </w:rPr>
        <w:t>he indicator dashboard</w:t>
      </w:r>
    </w:p>
    <w:p w:rsidR="0000192D" w:rsidP="00095BB2" w:rsidRDefault="0000192D" w14:paraId="1DE18FF3" w14:textId="55782EB2">
      <w:pPr>
        <w:jc w:val="center"/>
        <w:rPr>
          <w:rFonts w:eastAsia="Times New Roman"/>
          <w:lang w:val="en-US"/>
        </w:rPr>
      </w:pPr>
      <w:r>
        <w:lastRenderedPageBreak/>
        <w:br/>
      </w:r>
      <w:r w:rsidRPr="73F3AB16">
        <w:rPr>
          <w:rFonts w:eastAsia="Times New Roman"/>
          <w:lang w:val="en-US"/>
        </w:rPr>
        <w:t xml:space="preserve"> </w:t>
      </w:r>
      <w:r>
        <w:br/>
      </w:r>
    </w:p>
    <w:p w:rsidR="00494188" w:rsidP="006007F6" w:rsidRDefault="004B7D2A" w14:paraId="7D1958B9" w14:textId="526CD750">
      <w:pPr>
        <w:pStyle w:val="Heading2"/>
        <w:rPr>
          <w:lang w:val="en-US"/>
        </w:rPr>
      </w:pPr>
      <w:bookmarkStart w:name="_Toc517449484" w:id="85"/>
      <w:bookmarkStart w:name="_Toc517453014" w:id="86"/>
      <w:bookmarkStart w:name="_Toc517453249" w:id="87"/>
      <w:bookmarkStart w:name="_Toc517453579" w:id="88"/>
      <w:r>
        <w:rPr>
          <w:lang w:val="en-US"/>
        </w:rPr>
        <w:t>4</w:t>
      </w:r>
      <w:r w:rsidR="00494188">
        <w:rPr>
          <w:lang w:val="en-US"/>
        </w:rPr>
        <w:t>.2 History page</w:t>
      </w:r>
      <w:bookmarkEnd w:id="85"/>
      <w:bookmarkEnd w:id="86"/>
      <w:bookmarkEnd w:id="87"/>
      <w:bookmarkEnd w:id="88"/>
    </w:p>
    <w:p w:rsidR="00494188" w:rsidP="0000192D" w:rsidRDefault="00494188" w14:paraId="0D9633E1" w14:textId="77777777">
      <w:pPr>
        <w:rPr>
          <w:lang w:val="en-US"/>
        </w:rPr>
      </w:pPr>
    </w:p>
    <w:p w:rsidR="0000192D" w:rsidP="0000192D" w:rsidRDefault="0000192D" w14:paraId="715C28E1" w14:textId="1E2CA450">
      <w:r w:rsidRPr="5C281EC6">
        <w:rPr>
          <w:lang w:val="en-US"/>
        </w:rPr>
        <w:t xml:space="preserve">The history page is mainly for comparing the historical trading records in two different markets, Bitstamp and Coinbase. It encompasses the price candlestick chart and the price comparison chart. </w:t>
      </w:r>
      <w:r w:rsidR="00DD6E1B">
        <w:rPr>
          <w:lang w:val="en-US"/>
        </w:rPr>
        <w:t>By using the data requested from exchanges and recorded into local database, b</w:t>
      </w:r>
      <w:r w:rsidRPr="5C281EC6">
        <w:rPr>
          <w:lang w:val="en-US"/>
        </w:rPr>
        <w:t>oth</w:t>
      </w:r>
      <w:r w:rsidRPr="5C281EC6" w:rsidR="00534EBE">
        <w:rPr>
          <w:lang w:val="en-US"/>
        </w:rPr>
        <w:t xml:space="preserve"> two</w:t>
      </w:r>
      <w:r w:rsidRPr="5C281EC6">
        <w:rPr>
          <w:lang w:val="en-US"/>
        </w:rPr>
        <w:t xml:space="preserve"> charts </w:t>
      </w:r>
      <w:r w:rsidR="00DD6E1B">
        <w:rPr>
          <w:lang w:val="en-US"/>
        </w:rPr>
        <w:t>can trace</w:t>
      </w:r>
      <w:r w:rsidRPr="5C281EC6">
        <w:rPr>
          <w:lang w:val="en-US"/>
        </w:rPr>
        <w:t xml:space="preserve"> back </w:t>
      </w:r>
      <w:r w:rsidR="00DD6E1B">
        <w:rPr>
          <w:lang w:val="en-US"/>
        </w:rPr>
        <w:t>from yesterday before to the earliest day of the record,</w:t>
      </w:r>
      <w:r w:rsidRPr="5C281EC6">
        <w:rPr>
          <w:lang w:val="en-US"/>
        </w:rPr>
        <w:t xml:space="preserve"> so that users can view </w:t>
      </w:r>
      <w:r w:rsidR="00DD6E1B">
        <w:rPr>
          <w:lang w:val="en-US"/>
        </w:rPr>
        <w:t>any</w:t>
      </w:r>
      <w:r w:rsidRPr="5C281EC6">
        <w:rPr>
          <w:lang w:val="en-US"/>
        </w:rPr>
        <w:t xml:space="preserve"> day’s data and zoom in/out each chart by dragging the button in the bottom row. As the historical information has a quite </w:t>
      </w:r>
      <w:r w:rsidRPr="5C281EC6" w:rsidR="00F917C7">
        <w:rPr>
          <w:lang w:val="en-US"/>
        </w:rPr>
        <w:t>long-time</w:t>
      </w:r>
      <w:r w:rsidRPr="5C281EC6">
        <w:rPr>
          <w:lang w:val="en-US"/>
        </w:rPr>
        <w:t xml:space="preserve"> span, this page is aimed to provide insights from a macro-perspective. </w:t>
      </w:r>
      <w:r w:rsidR="00DD6E1B">
        <w:rPr>
          <w:lang w:val="en-US"/>
        </w:rPr>
        <w:t>Meanwhile, the database records data on a daily basis. The website refreshes the database every day</w:t>
      </w:r>
      <w:r w:rsidR="00163C27">
        <w:rPr>
          <w:lang w:val="en-US"/>
        </w:rPr>
        <w:t xml:space="preserve"> automatically</w:t>
      </w:r>
      <w:r w:rsidR="00DD6E1B">
        <w:rPr>
          <w:lang w:val="en-US"/>
        </w:rPr>
        <w:t xml:space="preserve">, </w:t>
      </w:r>
      <w:r w:rsidR="00163C27">
        <w:rPr>
          <w:lang w:val="en-US"/>
        </w:rPr>
        <w:t>the longer this website operates, the more comprehensive the data are.</w:t>
      </w:r>
    </w:p>
    <w:p w:rsidR="0000192D" w:rsidP="0000192D" w:rsidRDefault="0000192D" w14:paraId="77992424" w14:textId="77777777">
      <w:r w:rsidRPr="73F3AB16">
        <w:rPr>
          <w:rFonts w:eastAsia="Times New Roman"/>
          <w:lang w:val="en-US"/>
        </w:rPr>
        <w:t xml:space="preserve"> </w:t>
      </w:r>
    </w:p>
    <w:p w:rsidRPr="00A061B5" w:rsidR="00494188" w:rsidP="00A061B5" w:rsidRDefault="0000192D" w14:paraId="60525CD2" w14:textId="3D548EF6">
      <w:r>
        <w:t xml:space="preserve">The history candle chart is designed to show the open price, highest price, lowest price and close price, </w:t>
      </w:r>
      <w:r w:rsidR="00F917C7">
        <w:t>i.e., ‘</w:t>
      </w:r>
      <w:r>
        <w:t>OHLC’</w:t>
      </w:r>
      <w:r w:rsidR="00DD6E1B">
        <w:t xml:space="preserve"> </w:t>
      </w:r>
      <w:r>
        <w:t xml:space="preserve">information by day. </w:t>
      </w:r>
      <w:r w:rsidR="00B24ED0">
        <w:t xml:space="preserve"> </w:t>
      </w:r>
      <w:r w:rsidR="00494188">
        <w:t>To be more specific, t</w:t>
      </w:r>
      <w:r w:rsidRPr="00A471CB" w:rsidR="00B24ED0">
        <w:t>he OHLC refers to “open-high-low-close chart”, it is a type of chart normally used to demonstrate activities in the price of a financial instrument over one unit of time which is 24 hours in this case.</w:t>
      </w:r>
      <w:r w:rsidR="00B24ED0">
        <w:t xml:space="preserve"> </w:t>
      </w:r>
      <w:r w:rsidR="00DD6E1B">
        <w:t xml:space="preserve">By using the exchange and product filter, </w:t>
      </w:r>
      <w:r>
        <w:t>Users can get a whole picture of the cryptocurrency price in each exchange</w:t>
      </w:r>
      <w:r w:rsidR="00DD6E1B">
        <w:t xml:space="preserve"> in the time frame they chose</w:t>
      </w:r>
      <w:r>
        <w:t>.</w:t>
      </w:r>
    </w:p>
    <w:p w:rsidR="00C6710D" w:rsidP="00494188" w:rsidRDefault="00C6710D" w14:paraId="4DF4CFB7" w14:textId="77777777">
      <w:pPr>
        <w:jc w:val="both"/>
        <w:rPr>
          <w:lang w:val="en-US"/>
        </w:rPr>
      </w:pPr>
    </w:p>
    <w:p w:rsidR="00A061B5" w:rsidP="7BD2783A" w:rsidRDefault="7BD2783A" w14:paraId="4168EC4A" w14:textId="49E84BD7">
      <w:pPr>
        <w:rPr>
          <w:lang w:val="en-GB"/>
        </w:rPr>
      </w:pPr>
      <w:r>
        <w:t xml:space="preserve">Furthermore, the chart provides MA5, MA10, MA20, MA30 lines to </w:t>
      </w:r>
      <w:r w:rsidRPr="7BD2783A">
        <w:rPr>
          <w:lang w:val="en-GB"/>
        </w:rPr>
        <w:t xml:space="preserve">assess market trend. MA stands for “moving average”, for instance, MA5 means the moving average of 5 days. MA is a commonly used indicator in technical analysis which assists to smooth out price action by filtering out the “noise” from random price fluctuations. We provided scalable options for different kinds of requirements. </w:t>
      </w:r>
    </w:p>
    <w:p w:rsidR="006007F6" w:rsidP="002C43C3" w:rsidRDefault="006007F6" w14:paraId="54C0F0DC" w14:textId="77777777">
      <w:pPr>
        <w:rPr>
          <w:lang w:val="en-GB"/>
        </w:rPr>
      </w:pPr>
    </w:p>
    <w:p w:rsidR="00975696" w:rsidP="7BD2783A" w:rsidRDefault="7BD2783A" w14:paraId="20544BE8" w14:textId="533D979E">
      <w:pPr>
        <w:rPr>
          <w:lang w:val="en-GB"/>
        </w:rPr>
      </w:pPr>
      <w:r w:rsidRPr="7BD2783A">
        <w:rPr>
          <w:lang w:val="en-GB"/>
        </w:rPr>
        <w:t>In this chart, we also present the indicators of highest and lowest prices of all the histor</w:t>
      </w:r>
      <w:r w:rsidR="00024869">
        <w:rPr>
          <w:lang w:val="en-GB"/>
        </w:rPr>
        <w:t>ical</w:t>
      </w:r>
      <w:r w:rsidRPr="7BD2783A">
        <w:rPr>
          <w:lang w:val="en-GB"/>
        </w:rPr>
        <w:t xml:space="preserve"> data, it displays on the side of the chart and draws 2 dot lines to segment a value area of price. Besides, the overall trend is displayed at the bottom of the chart. It helps users to understand the macro-perspective performance</w:t>
      </w:r>
      <w:r w:rsidR="009A5012">
        <w:rPr>
          <w:lang w:val="en-GB"/>
        </w:rPr>
        <w:t>;</w:t>
      </w:r>
      <w:r w:rsidRPr="7BD2783A">
        <w:rPr>
          <w:lang w:val="en-GB"/>
        </w:rPr>
        <w:t xml:space="preserve"> also, it assists users to find the ideal spot when users control the time-frame.</w:t>
      </w:r>
    </w:p>
    <w:p w:rsidR="007F2FA9" w:rsidP="00E2724B" w:rsidRDefault="007F2FA9" w14:paraId="29EA73BF" w14:textId="77777777">
      <w:pPr>
        <w:rPr>
          <w:lang w:val="en-GB"/>
        </w:rPr>
      </w:pPr>
    </w:p>
    <w:p w:rsidR="00975696" w:rsidP="00E2724B" w:rsidRDefault="00975696" w14:paraId="1A945729" w14:textId="77777777">
      <w:pPr>
        <w:rPr>
          <w:lang w:val="en-GB"/>
        </w:rPr>
      </w:pPr>
    </w:p>
    <w:p w:rsidR="006007F6" w:rsidP="006007F6" w:rsidRDefault="01115627" w14:paraId="4CA25F0D" w14:textId="77777777">
      <w:pPr>
        <w:keepNext/>
      </w:pPr>
      <w:r>
        <w:drawing>
          <wp:inline wp14:editId="42C7D6A9" wp14:anchorId="6BA4010B">
            <wp:extent cx="6368486" cy="2670909"/>
            <wp:effectExtent l="0" t="0" r="0" b="0"/>
            <wp:docPr id="1461725167" name="picture" title=""/>
            <wp:cNvGraphicFramePr>
              <a:graphicFrameLocks noChangeAspect="1"/>
            </wp:cNvGraphicFramePr>
            <a:graphic>
              <a:graphicData uri="http://schemas.openxmlformats.org/drawingml/2006/picture">
                <pic:pic>
                  <pic:nvPicPr>
                    <pic:cNvPr id="0" name="picture"/>
                    <pic:cNvPicPr/>
                  </pic:nvPicPr>
                  <pic:blipFill>
                    <a:blip r:embed="R83aa14ed17f747f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6368486" cy="2670909"/>
                    </a:xfrm>
                    <a:prstGeom prst="rect">
                      <a:avLst/>
                    </a:prstGeom>
                  </pic:spPr>
                </pic:pic>
              </a:graphicData>
            </a:graphic>
          </wp:inline>
        </w:drawing>
      </w:r>
    </w:p>
    <w:p w:rsidR="0000192D" w:rsidP="006007F6" w:rsidRDefault="006007F6" w14:paraId="49E97B19" w14:textId="477D2540">
      <w:pPr>
        <w:pStyle w:val="Caption"/>
        <w:jc w:val="center"/>
      </w:pPr>
      <w:r>
        <w:t xml:space="preserve">Figure </w:t>
      </w:r>
      <w:r>
        <w:fldChar w:fldCharType="begin"/>
      </w:r>
      <w:r>
        <w:instrText xml:space="preserve"> SEQ Figure \* ARABIC </w:instrText>
      </w:r>
      <w:r>
        <w:fldChar w:fldCharType="separate"/>
      </w:r>
      <w:r w:rsidR="0027194E">
        <w:rPr>
          <w:noProof/>
        </w:rPr>
        <w:t>8</w:t>
      </w:r>
      <w:r>
        <w:fldChar w:fldCharType="end"/>
      </w:r>
      <w:r>
        <w:t xml:space="preserve"> History Candle Chart</w:t>
      </w:r>
    </w:p>
    <w:p w:rsidR="00163C27" w:rsidP="0000192D" w:rsidRDefault="00163C27" w14:paraId="0E4017C1" w14:textId="77777777">
      <w:pPr>
        <w:jc w:val="center"/>
        <w:rPr>
          <w:rFonts w:eastAsia="Times New Roman"/>
          <w:lang w:val="en-US"/>
        </w:rPr>
      </w:pPr>
    </w:p>
    <w:p w:rsidR="0000192D" w:rsidP="0000192D" w:rsidRDefault="0000192D" w14:paraId="1E2D67F4" w14:textId="08321B24">
      <w:pPr>
        <w:rPr>
          <w:lang w:val="en-US"/>
        </w:rPr>
      </w:pPr>
      <w:r w:rsidRPr="5C281EC6">
        <w:rPr>
          <w:lang w:val="en-US"/>
        </w:rPr>
        <w:t xml:space="preserve">The price comparison chart is designed to compare the </w:t>
      </w:r>
      <w:r w:rsidRPr="7BD2783A" w:rsidR="7BD2783A">
        <w:rPr>
          <w:lang w:val="en-US"/>
        </w:rPr>
        <w:t xml:space="preserve">daily </w:t>
      </w:r>
      <w:r w:rsidRPr="5C281EC6">
        <w:rPr>
          <w:lang w:val="en-US"/>
        </w:rPr>
        <w:t xml:space="preserve">average price of two exchanges. Users are able to quickly locate in the dimensions by moving the cursor in the chart. The price on the date in both markets </w:t>
      </w:r>
      <w:r w:rsidRPr="7BD2783A" w:rsidR="7BD2783A">
        <w:rPr>
          <w:lang w:val="en-US"/>
        </w:rPr>
        <w:t>are</w:t>
      </w:r>
      <w:r w:rsidRPr="5C281EC6">
        <w:rPr>
          <w:lang w:val="en-US"/>
        </w:rPr>
        <w:t xml:space="preserve"> illustrated around the line when the cursor is hovering in the chart.</w:t>
      </w:r>
    </w:p>
    <w:p w:rsidR="00494188" w:rsidP="0000192D" w:rsidRDefault="00494188" w14:paraId="3BDC3DDA" w14:textId="77777777"/>
    <w:p w:rsidR="006007F6" w:rsidP="006007F6" w:rsidRDefault="0000192D" w14:paraId="0D943CE1" w14:textId="77777777">
      <w:pPr>
        <w:keepNext/>
        <w:jc w:val="center"/>
      </w:pPr>
      <w:r>
        <w:drawing>
          <wp:inline wp14:editId="6AA173BA" wp14:anchorId="7DB859E4">
            <wp:extent cx="6339586" cy="2232062"/>
            <wp:effectExtent l="0" t="0" r="0" b="0"/>
            <wp:docPr id="1175153074" name="picture" title=""/>
            <wp:cNvGraphicFramePr>
              <a:graphicFrameLocks noChangeAspect="1"/>
            </wp:cNvGraphicFramePr>
            <a:graphic>
              <a:graphicData uri="http://schemas.openxmlformats.org/drawingml/2006/picture">
                <pic:pic>
                  <pic:nvPicPr>
                    <pic:cNvPr id="0" name="picture"/>
                    <pic:cNvPicPr/>
                  </pic:nvPicPr>
                  <pic:blipFill>
                    <a:blip r:embed="R08e953ea7ee4462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6339586" cy="2232062"/>
                    </a:xfrm>
                    <a:prstGeom prst="rect">
                      <a:avLst/>
                    </a:prstGeom>
                  </pic:spPr>
                </pic:pic>
              </a:graphicData>
            </a:graphic>
          </wp:inline>
        </w:drawing>
      </w:r>
    </w:p>
    <w:p w:rsidR="0000192D" w:rsidP="006007F6" w:rsidRDefault="006007F6" w14:paraId="4EF9C598" w14:textId="165C4B93">
      <w:pPr>
        <w:pStyle w:val="Caption"/>
        <w:jc w:val="center"/>
        <w:rPr>
          <w:rFonts w:ascii="Times New Roman" w:hAnsi="Times New Roman" w:eastAsia="Times New Roman" w:cs="Times New Roman"/>
        </w:rPr>
      </w:pPr>
      <w:r>
        <w:t xml:space="preserve">Figure </w:t>
      </w:r>
      <w:r>
        <w:fldChar w:fldCharType="begin"/>
      </w:r>
      <w:r>
        <w:instrText xml:space="preserve"> SEQ Figure \* ARABIC </w:instrText>
      </w:r>
      <w:r>
        <w:fldChar w:fldCharType="separate"/>
      </w:r>
      <w:r w:rsidR="0027194E">
        <w:rPr>
          <w:noProof/>
        </w:rPr>
        <w:t>9</w:t>
      </w:r>
      <w:r>
        <w:fldChar w:fldCharType="end"/>
      </w:r>
      <w:r>
        <w:t xml:space="preserve"> </w:t>
      </w:r>
      <w:r w:rsidRPr="007D5455">
        <w:t>Historical prices comparison</w:t>
      </w:r>
    </w:p>
    <w:p w:rsidR="00494188" w:rsidP="0000192D" w:rsidRDefault="00494188" w14:paraId="6FFD55BF" w14:textId="77777777">
      <w:pPr>
        <w:jc w:val="center"/>
      </w:pPr>
    </w:p>
    <w:p w:rsidR="0000192D" w:rsidP="0000192D" w:rsidRDefault="0000192D" w14:paraId="260E48A1" w14:textId="31F1D9D3">
      <w:pPr>
        <w:rPr>
          <w:lang w:val="en-US"/>
        </w:rPr>
      </w:pPr>
      <w:r w:rsidRPr="5C281EC6">
        <w:rPr>
          <w:lang w:val="en-US"/>
        </w:rPr>
        <w:t xml:space="preserve">This page is aimed to suit the needs of users who are planning to invest for the long haul. The comparison gives users some hints on </w:t>
      </w:r>
      <w:r w:rsidR="00494188">
        <w:rPr>
          <w:lang w:val="en-US"/>
        </w:rPr>
        <w:t xml:space="preserve">the </w:t>
      </w:r>
      <w:r w:rsidRPr="5C281EC6">
        <w:rPr>
          <w:lang w:val="en-US"/>
        </w:rPr>
        <w:t xml:space="preserve">exchange </w:t>
      </w:r>
      <w:r w:rsidR="00494188">
        <w:rPr>
          <w:lang w:val="en-US"/>
        </w:rPr>
        <w:t>market performance history</w:t>
      </w:r>
      <w:r w:rsidRPr="5C281EC6">
        <w:rPr>
          <w:lang w:val="en-US"/>
        </w:rPr>
        <w:t xml:space="preserve">, and the </w:t>
      </w:r>
      <w:r w:rsidRPr="5C281EC6">
        <w:rPr>
          <w:lang w:val="en-US"/>
        </w:rPr>
        <w:lastRenderedPageBreak/>
        <w:t>long-time span information offers evidential reference on when is the best time to enter or exit the market.</w:t>
      </w:r>
    </w:p>
    <w:p w:rsidR="007F2FA9" w:rsidP="0000192D" w:rsidRDefault="007F2FA9" w14:paraId="346175F8" w14:textId="7BFC9E44"/>
    <w:p w:rsidR="007F2FA9" w:rsidP="007F2FA9" w:rsidRDefault="007F2FA9" w14:paraId="27FC1AA0" w14:textId="7D9ED949">
      <w:r>
        <w:t>In addition,</w:t>
      </w:r>
      <w:r w:rsidRPr="007F2FA9">
        <w:rPr>
          <w:lang w:val="en-US"/>
        </w:rPr>
        <w:t xml:space="preserve"> </w:t>
      </w:r>
      <w:r>
        <w:rPr>
          <w:lang w:val="en-US"/>
        </w:rPr>
        <w:t>the</w:t>
      </w:r>
      <w:r w:rsidRPr="0F708F03">
        <w:rPr>
          <w:lang w:val="en-US"/>
        </w:rPr>
        <w:t xml:space="preserve"> reason for separating the history rate and real-tim</w:t>
      </w:r>
      <w:r w:rsidR="00752F9E">
        <w:rPr>
          <w:lang w:val="en-US"/>
        </w:rPr>
        <w:t>e rate is that</w:t>
      </w:r>
      <w:r w:rsidRPr="0F708F03">
        <w:rPr>
          <w:lang w:val="en-US"/>
        </w:rPr>
        <w:t xml:space="preserve"> history data do not need to be up to date while the real-time data need real-time updates. Thus, the contents are separated into 2 pages</w:t>
      </w:r>
      <w:r>
        <w:rPr>
          <w:lang w:val="en-US"/>
        </w:rPr>
        <w:t>.</w:t>
      </w:r>
      <w:r w:rsidRPr="0F708F03">
        <w:rPr>
          <w:lang w:val="en-US"/>
        </w:rPr>
        <w:t xml:space="preserve"> </w:t>
      </w:r>
      <w:r>
        <w:rPr>
          <w:lang w:val="en-US"/>
        </w:rPr>
        <w:t>T</w:t>
      </w:r>
      <w:r w:rsidRPr="0F708F03">
        <w:rPr>
          <w:lang w:val="en-US"/>
        </w:rPr>
        <w:t xml:space="preserve">he history rate page get data from the backend database, </w:t>
      </w:r>
      <w:r w:rsidR="00EB05FD">
        <w:rPr>
          <w:lang w:val="en-US"/>
        </w:rPr>
        <w:t xml:space="preserve">and </w:t>
      </w:r>
      <w:r w:rsidRPr="0F708F03">
        <w:rPr>
          <w:lang w:val="en-US"/>
        </w:rPr>
        <w:t>the backend is configured to get the data of the day at 12:00 P.M. and the data displays</w:t>
      </w:r>
      <w:r>
        <w:rPr>
          <w:lang w:val="en-US"/>
        </w:rPr>
        <w:t xml:space="preserve"> </w:t>
      </w:r>
      <w:r w:rsidRPr="0F708F03">
        <w:rPr>
          <w:lang w:val="en-US"/>
        </w:rPr>
        <w:t xml:space="preserve">on the historical candle chart will not include today. </w:t>
      </w:r>
      <w:r>
        <w:rPr>
          <w:lang w:val="en-US"/>
        </w:rPr>
        <w:t xml:space="preserve">The real-time data used in </w:t>
      </w:r>
      <w:r w:rsidR="00EA709E">
        <w:rPr>
          <w:lang w:val="en-US"/>
        </w:rPr>
        <w:t>real</w:t>
      </w:r>
      <w:r w:rsidRPr="0F708F03" w:rsidR="00EA709E">
        <w:rPr>
          <w:lang w:val="en-US"/>
        </w:rPr>
        <w:t>-time</w:t>
      </w:r>
      <w:r w:rsidRPr="0F708F03">
        <w:rPr>
          <w:lang w:val="en-US"/>
        </w:rPr>
        <w:t xml:space="preserve"> pages </w:t>
      </w:r>
      <w:r>
        <w:rPr>
          <w:lang w:val="en-US"/>
        </w:rPr>
        <w:t>are</w:t>
      </w:r>
      <w:r w:rsidRPr="0F708F03">
        <w:rPr>
          <w:lang w:val="en-US"/>
        </w:rPr>
        <w:t xml:space="preserve"> from the web-socket feed API, the frontend get access to the data API and display the information on the r</w:t>
      </w:r>
      <w:r>
        <w:rPr>
          <w:lang w:val="en-US"/>
        </w:rPr>
        <w:t xml:space="preserve">eal-time page. The data in </w:t>
      </w:r>
      <w:r w:rsidR="00EA709E">
        <w:rPr>
          <w:lang w:val="en-US"/>
        </w:rPr>
        <w:t>real</w:t>
      </w:r>
      <w:r w:rsidRPr="0F708F03" w:rsidR="00EA709E">
        <w:rPr>
          <w:lang w:val="en-US"/>
        </w:rPr>
        <w:t>-time</w:t>
      </w:r>
      <w:r w:rsidRPr="0F708F03">
        <w:rPr>
          <w:lang w:val="en-US"/>
        </w:rPr>
        <w:t xml:space="preserve"> page requires periodic update, the statics blinking every few seconds. To ensure the update speed and react time of the website, the real-time data </w:t>
      </w:r>
      <w:r>
        <w:rPr>
          <w:lang w:val="en-US"/>
        </w:rPr>
        <w:t>are not</w:t>
      </w:r>
      <w:r w:rsidRPr="0F708F03">
        <w:rPr>
          <w:lang w:val="en-US"/>
        </w:rPr>
        <w:t xml:space="preserve"> stored at database.</w:t>
      </w:r>
    </w:p>
    <w:p w:rsidR="0000192D" w:rsidP="0000192D" w:rsidRDefault="0000192D" w14:paraId="0D051405" w14:textId="77777777">
      <w:pPr>
        <w:rPr>
          <w:rFonts w:eastAsia="Times New Roman"/>
          <w:lang w:val="en-US"/>
        </w:rPr>
      </w:pPr>
      <w:r w:rsidRPr="73F3AB16">
        <w:rPr>
          <w:rFonts w:eastAsia="Times New Roman"/>
          <w:lang w:val="en-US"/>
        </w:rPr>
        <w:t xml:space="preserve"> </w:t>
      </w:r>
    </w:p>
    <w:p w:rsidR="00494188" w:rsidP="006007F6" w:rsidRDefault="004B7D2A" w14:paraId="5202DD1F" w14:textId="24ABDDEF">
      <w:pPr>
        <w:pStyle w:val="Heading2"/>
      </w:pPr>
      <w:bookmarkStart w:name="_Toc517449485" w:id="89"/>
      <w:bookmarkStart w:name="_Toc517453015" w:id="90"/>
      <w:bookmarkStart w:name="_Toc517453250" w:id="91"/>
      <w:bookmarkStart w:name="_Toc517453580" w:id="92"/>
      <w:r>
        <w:t>4</w:t>
      </w:r>
      <w:r w:rsidR="00494188">
        <w:rPr>
          <w:rFonts w:hint="eastAsia"/>
        </w:rPr>
        <w:t>.</w:t>
      </w:r>
      <w:r w:rsidR="00494188">
        <w:t>3 Realtime page</w:t>
      </w:r>
      <w:bookmarkEnd w:id="89"/>
      <w:bookmarkEnd w:id="90"/>
      <w:bookmarkEnd w:id="91"/>
      <w:bookmarkEnd w:id="92"/>
    </w:p>
    <w:p w:rsidR="002C43C3" w:rsidP="0000192D" w:rsidRDefault="002C43C3" w14:paraId="5D6C57AF" w14:textId="77777777"/>
    <w:p w:rsidR="0000192D" w:rsidP="0000192D" w:rsidRDefault="0000192D" w14:paraId="16DDBAE4" w14:textId="4A3BD0AA">
      <w:pPr>
        <w:rPr>
          <w:lang w:val="en-US"/>
        </w:rPr>
      </w:pPr>
      <w:r w:rsidRPr="5C281EC6">
        <w:rPr>
          <w:lang w:val="en-US"/>
        </w:rPr>
        <w:t xml:space="preserve">The </w:t>
      </w:r>
      <w:r w:rsidR="00540FFB">
        <w:rPr>
          <w:lang w:val="en-US"/>
        </w:rPr>
        <w:t>real</w:t>
      </w:r>
      <w:r w:rsidRPr="5C281EC6" w:rsidR="00540FFB">
        <w:rPr>
          <w:lang w:val="en-US"/>
        </w:rPr>
        <w:t>-time</w:t>
      </w:r>
      <w:r w:rsidRPr="5C281EC6">
        <w:rPr>
          <w:lang w:val="en-US"/>
        </w:rPr>
        <w:t xml:space="preserve"> page is composed of order book, real-time candlestick chart, and depth chart. All the diagrams </w:t>
      </w:r>
      <w:r w:rsidR="002C43C3">
        <w:rPr>
          <w:lang w:val="en-US"/>
        </w:rPr>
        <w:t>work</w:t>
      </w:r>
      <w:r w:rsidRPr="5C281EC6">
        <w:rPr>
          <w:lang w:val="en-US"/>
        </w:rPr>
        <w:t xml:space="preserve"> dynamic</w:t>
      </w:r>
      <w:r w:rsidR="002C43C3">
        <w:rPr>
          <w:lang w:val="en-US"/>
        </w:rPr>
        <w:t>ally,</w:t>
      </w:r>
      <w:r w:rsidRPr="5C281EC6">
        <w:rPr>
          <w:lang w:val="en-US"/>
        </w:rPr>
        <w:t xml:space="preserve"> </w:t>
      </w:r>
      <w:r w:rsidR="00DE71B6">
        <w:rPr>
          <w:lang w:val="en-US"/>
        </w:rPr>
        <w:t xml:space="preserve">and </w:t>
      </w:r>
      <w:r w:rsidRPr="5C281EC6">
        <w:rPr>
          <w:lang w:val="en-US"/>
        </w:rPr>
        <w:t xml:space="preserve">they are based on the latest, ongoing real-time streaming data. The real-time candle chart </w:t>
      </w:r>
      <w:r w:rsidR="002C43C3">
        <w:rPr>
          <w:lang w:val="en-US"/>
        </w:rPr>
        <w:t>visualizes</w:t>
      </w:r>
      <w:r w:rsidRPr="5C281EC6">
        <w:rPr>
          <w:lang w:val="en-US"/>
        </w:rPr>
        <w:t xml:space="preserve"> the ‘OHLC’information every unit of time. The time unit can be 1minute, 5 minutes, 30 minutes or 1 hour, which can be selected by users as shown in the figure. Also, the chart can zoom</w:t>
      </w:r>
      <w:r w:rsidR="00E47A3C">
        <w:rPr>
          <w:lang w:val="en-US"/>
        </w:rPr>
        <w:t xml:space="preserve"> </w:t>
      </w:r>
      <w:r w:rsidRPr="5C281EC6">
        <w:rPr>
          <w:lang w:val="en-US"/>
        </w:rPr>
        <w:t>in</w:t>
      </w:r>
      <w:r w:rsidR="00E47A3C">
        <w:rPr>
          <w:lang w:val="en-US"/>
        </w:rPr>
        <w:t>/out</w:t>
      </w:r>
      <w:r w:rsidRPr="5C281EC6">
        <w:rPr>
          <w:lang w:val="en-US"/>
        </w:rPr>
        <w:t xml:space="preserve"> by drag</w:t>
      </w:r>
      <w:r w:rsidR="00E47A3C">
        <w:rPr>
          <w:lang w:val="en-US"/>
        </w:rPr>
        <w:t>ging</w:t>
      </w:r>
      <w:r w:rsidRPr="5C281EC6">
        <w:rPr>
          <w:lang w:val="en-US"/>
        </w:rPr>
        <w:t xml:space="preserve"> the bottom area </w:t>
      </w:r>
      <w:r w:rsidR="00E47A3C">
        <w:rPr>
          <w:lang w:val="en-US"/>
        </w:rPr>
        <w:t xml:space="preserve">of the chart </w:t>
      </w:r>
      <w:r w:rsidRPr="5C281EC6">
        <w:rPr>
          <w:lang w:val="en-US"/>
        </w:rPr>
        <w:t xml:space="preserve">where the price trend is made explicit as line. </w:t>
      </w:r>
    </w:p>
    <w:p w:rsidR="00BA70A9" w:rsidP="0000192D" w:rsidRDefault="00BA70A9" w14:paraId="4D7B6838" w14:textId="77777777"/>
    <w:p w:rsidR="006007F6" w:rsidP="006007F6" w:rsidRDefault="0000192D" w14:paraId="32DFB623" w14:textId="77777777">
      <w:pPr>
        <w:keepNext/>
        <w:jc w:val="center"/>
      </w:pPr>
      <w:r>
        <w:drawing>
          <wp:inline wp14:editId="46305994" wp14:anchorId="2FD4FDCC">
            <wp:extent cx="4903306" cy="2819400"/>
            <wp:effectExtent l="0" t="0" r="0" b="0"/>
            <wp:docPr id="1197373138" name="picture" title=""/>
            <wp:cNvGraphicFramePr>
              <a:graphicFrameLocks noChangeAspect="1"/>
            </wp:cNvGraphicFramePr>
            <a:graphic>
              <a:graphicData uri="http://schemas.openxmlformats.org/drawingml/2006/picture">
                <pic:pic>
                  <pic:nvPicPr>
                    <pic:cNvPr id="0" name="picture"/>
                    <pic:cNvPicPr/>
                  </pic:nvPicPr>
                  <pic:blipFill>
                    <a:blip r:embed="R85bc1051b83e429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903306" cy="2819400"/>
                    </a:xfrm>
                    <a:prstGeom prst="rect">
                      <a:avLst/>
                    </a:prstGeom>
                  </pic:spPr>
                </pic:pic>
              </a:graphicData>
            </a:graphic>
          </wp:inline>
        </w:drawing>
      </w:r>
    </w:p>
    <w:p w:rsidR="0000192D" w:rsidP="006007F6" w:rsidRDefault="006007F6" w14:paraId="535783B6" w14:textId="37A01F62">
      <w:pPr>
        <w:pStyle w:val="Caption"/>
        <w:jc w:val="center"/>
      </w:pPr>
      <w:r>
        <w:t xml:space="preserve">Figure </w:t>
      </w:r>
      <w:r>
        <w:fldChar w:fldCharType="begin"/>
      </w:r>
      <w:r>
        <w:instrText xml:space="preserve"> SEQ Figure \* ARABIC </w:instrText>
      </w:r>
      <w:r>
        <w:fldChar w:fldCharType="separate"/>
      </w:r>
      <w:r w:rsidR="0027194E">
        <w:rPr>
          <w:noProof/>
        </w:rPr>
        <w:t>10</w:t>
      </w:r>
      <w:r>
        <w:fldChar w:fldCharType="end"/>
      </w:r>
      <w:r>
        <w:t xml:space="preserve"> </w:t>
      </w:r>
      <w:r w:rsidRPr="00C0203F">
        <w:t>real-time candlestick chart</w:t>
      </w:r>
    </w:p>
    <w:p w:rsidR="1FF53D94" w:rsidP="006007F6" w:rsidRDefault="1FF53D94" w14:paraId="6350F551" w14:textId="5A2C1334"/>
    <w:p w:rsidR="6BC470BE" w:rsidP="380DBEE1" w:rsidRDefault="0000192D" w14:paraId="3EF22B35" w14:textId="4C524E40">
      <w:pPr>
        <w:rPr>
          <w:lang w:val="en-US"/>
        </w:rPr>
      </w:pPr>
      <w:r w:rsidRPr="5C281EC6">
        <w:rPr>
          <w:lang w:val="en-US"/>
        </w:rPr>
        <w:t xml:space="preserve">After the time unit is selected, the data of past 60 units of time will be illustrated. Once per unit of time </w:t>
      </w:r>
      <w:r w:rsidR="00BA70A9">
        <w:rPr>
          <w:lang w:val="en-US"/>
        </w:rPr>
        <w:t>has</w:t>
      </w:r>
      <w:r w:rsidRPr="5C281EC6">
        <w:rPr>
          <w:lang w:val="en-US"/>
        </w:rPr>
        <w:t xml:space="preserve"> </w:t>
      </w:r>
      <w:r w:rsidRPr="5C281EC6" w:rsidR="00BA70A9">
        <w:rPr>
          <w:lang w:val="en-US"/>
        </w:rPr>
        <w:t>passed</w:t>
      </w:r>
      <w:r w:rsidRPr="5C281EC6">
        <w:rPr>
          <w:lang w:val="en-US"/>
        </w:rPr>
        <w:t>, one more candlestick will be dynamically added into the chart showing the ‘</w:t>
      </w:r>
      <w:r w:rsidRPr="7F4965FD" w:rsidR="7F4965FD">
        <w:rPr>
          <w:lang w:val="en-US"/>
        </w:rPr>
        <w:t xml:space="preserve">OLHC’ of </w:t>
      </w:r>
      <w:r w:rsidRPr="5C281EC6">
        <w:rPr>
          <w:lang w:val="en-US"/>
        </w:rPr>
        <w:t xml:space="preserve">last unit of time. </w:t>
      </w:r>
    </w:p>
    <w:p w:rsidR="00BA70A9" w:rsidP="0000192D" w:rsidRDefault="00BA70A9" w14:paraId="0D8DE789" w14:textId="77777777"/>
    <w:p w:rsidR="0000192D" w:rsidP="0000192D" w:rsidRDefault="0000192D" w14:paraId="6A436994" w14:textId="03266934">
      <w:pPr>
        <w:rPr>
          <w:lang w:val="en-US"/>
        </w:rPr>
      </w:pPr>
      <w:r w:rsidRPr="5C281EC6">
        <w:rPr>
          <w:lang w:val="en-US"/>
        </w:rPr>
        <w:t xml:space="preserve">The order book </w:t>
      </w:r>
      <w:r w:rsidR="00BA70A9">
        <w:rPr>
          <w:lang w:val="en-US"/>
        </w:rPr>
        <w:t>lists</w:t>
      </w:r>
      <w:r w:rsidRPr="5C281EC6">
        <w:rPr>
          <w:lang w:val="en-US"/>
        </w:rPr>
        <w:t xml:space="preserve"> the </w:t>
      </w:r>
      <w:r w:rsidRPr="380DBEE1" w:rsidR="380DBEE1">
        <w:rPr>
          <w:lang w:val="en-US"/>
        </w:rPr>
        <w:t xml:space="preserve">market, </w:t>
      </w:r>
      <w:r w:rsidRPr="5C281EC6">
        <w:rPr>
          <w:lang w:val="en-US"/>
        </w:rPr>
        <w:t xml:space="preserve">price and market size based on live orders happening in each exchange. </w:t>
      </w:r>
    </w:p>
    <w:p w:rsidR="006007F6" w:rsidP="0000192D" w:rsidRDefault="006007F6" w14:paraId="151ACD03" w14:textId="77777777"/>
    <w:p w:rsidR="006007F6" w:rsidP="006007F6" w:rsidRDefault="0000192D" w14:paraId="366510CE" w14:textId="77777777">
      <w:pPr>
        <w:keepNext/>
        <w:jc w:val="center"/>
      </w:pPr>
      <w:r>
        <w:drawing>
          <wp:inline wp14:editId="3C7515D3" wp14:anchorId="17909DC2">
            <wp:extent cx="4572000" cy="2457450"/>
            <wp:effectExtent l="0" t="0" r="0" b="0"/>
            <wp:docPr id="1774012678" name="picture" title=""/>
            <wp:cNvGraphicFramePr>
              <a:graphicFrameLocks noChangeAspect="1"/>
            </wp:cNvGraphicFramePr>
            <a:graphic>
              <a:graphicData uri="http://schemas.openxmlformats.org/drawingml/2006/picture">
                <pic:pic>
                  <pic:nvPicPr>
                    <pic:cNvPr id="0" name="picture"/>
                    <pic:cNvPicPr/>
                  </pic:nvPicPr>
                  <pic:blipFill>
                    <a:blip r:embed="R434c81ed595749b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572000" cy="2457450"/>
                    </a:xfrm>
                    <a:prstGeom prst="rect">
                      <a:avLst/>
                    </a:prstGeom>
                  </pic:spPr>
                </pic:pic>
              </a:graphicData>
            </a:graphic>
          </wp:inline>
        </w:drawing>
      </w:r>
    </w:p>
    <w:p w:rsidR="0000192D" w:rsidP="006007F6" w:rsidRDefault="006007F6" w14:paraId="08423756" w14:textId="4319C546">
      <w:pPr>
        <w:pStyle w:val="Caption"/>
        <w:jc w:val="center"/>
      </w:pPr>
      <w:r>
        <w:t xml:space="preserve">Figure </w:t>
      </w:r>
      <w:r>
        <w:fldChar w:fldCharType="begin"/>
      </w:r>
      <w:r>
        <w:instrText xml:space="preserve"> SEQ Figure \* ARABIC </w:instrText>
      </w:r>
      <w:r>
        <w:fldChar w:fldCharType="separate"/>
      </w:r>
      <w:r w:rsidR="0027194E">
        <w:rPr>
          <w:noProof/>
        </w:rPr>
        <w:t>11</w:t>
      </w:r>
      <w:r>
        <w:fldChar w:fldCharType="end"/>
      </w:r>
      <w:r>
        <w:t xml:space="preserve"> T</w:t>
      </w:r>
      <w:r w:rsidRPr="00CC45C8">
        <w:t>he order book header</w:t>
      </w:r>
    </w:p>
    <w:p w:rsidR="0000192D" w:rsidP="380DBEE1" w:rsidRDefault="0000192D" w14:paraId="56457400" w14:textId="6C5BF1A7">
      <w:pPr>
        <w:jc w:val="center"/>
      </w:pPr>
    </w:p>
    <w:p w:rsidRPr="00373F35" w:rsidR="00373F35" w:rsidP="00373F35" w:rsidRDefault="0000192D" w14:paraId="551E81A4" w14:textId="320ED316">
      <w:pPr>
        <w:rPr>
          <w:lang w:val="en-US"/>
        </w:rPr>
      </w:pPr>
      <w:r w:rsidRPr="5C281EC6">
        <w:rPr>
          <w:lang w:val="en-US"/>
        </w:rPr>
        <w:t xml:space="preserve">An order can be a bid or an ask. Bid is the price offered by buyers while the ask is the price offered by sellers. The underlying logic is started when a new order is made by some trader in </w:t>
      </w:r>
      <w:r w:rsidRPr="5C281EC6">
        <w:rPr>
          <w:lang w:val="en-US"/>
        </w:rPr>
        <w:lastRenderedPageBreak/>
        <w:t xml:space="preserve">the market. </w:t>
      </w:r>
      <w:r w:rsidRPr="7BD2783A" w:rsidR="7BD2783A">
        <w:rPr>
          <w:lang w:val="en-US"/>
        </w:rPr>
        <w:t xml:space="preserve">Here is an example of </w:t>
      </w:r>
      <w:r w:rsidRPr="5C281EC6">
        <w:rPr>
          <w:lang w:val="en-US"/>
        </w:rPr>
        <w:t>a new coming ask</w:t>
      </w:r>
      <w:r w:rsidRPr="7BD2783A" w:rsidR="7BD2783A">
        <w:rPr>
          <w:lang w:val="en-US"/>
        </w:rPr>
        <w:t>.</w:t>
      </w:r>
      <w:r w:rsidRPr="5C281EC6">
        <w:rPr>
          <w:lang w:val="en-US"/>
        </w:rPr>
        <w:t xml:space="preserve"> When the new ask comes via the </w:t>
      </w:r>
      <w:r w:rsidR="00F917C7">
        <w:rPr>
          <w:lang w:val="en-US"/>
        </w:rPr>
        <w:t>W</w:t>
      </w:r>
      <w:r w:rsidRPr="5C281EC6">
        <w:rPr>
          <w:lang w:val="en-US"/>
        </w:rPr>
        <w:t>eb</w:t>
      </w:r>
      <w:r w:rsidR="00F917C7">
        <w:rPr>
          <w:lang w:val="en-US"/>
        </w:rPr>
        <w:t>S</w:t>
      </w:r>
      <w:r w:rsidRPr="5C281EC6">
        <w:rPr>
          <w:lang w:val="en-US"/>
        </w:rPr>
        <w:t>ocket API, the system will ‘</w:t>
      </w:r>
      <w:r w:rsidRPr="7BD2783A" w:rsidR="7BD2783A">
        <w:rPr>
          <w:lang w:val="en-US"/>
        </w:rPr>
        <w:t>check’</w:t>
      </w:r>
      <w:r w:rsidRPr="5C281EC6">
        <w:rPr>
          <w:lang w:val="en-US"/>
        </w:rPr>
        <w:t xml:space="preserve"> if there are bids higher than this new ask in the market. If so, the ask will counteract the bids by priorities. To be noted, there are different way</w:t>
      </w:r>
      <w:r w:rsidR="00C077A7">
        <w:rPr>
          <w:lang w:val="en-US"/>
        </w:rPr>
        <w:t>s</w:t>
      </w:r>
      <w:r w:rsidRPr="5C281EC6">
        <w:rPr>
          <w:lang w:val="en-US"/>
        </w:rPr>
        <w:t xml:space="preserve"> of prioritizing orders in all kinds of order books, some are considering time sequence, account ID type, etc. In this </w:t>
      </w:r>
      <w:r w:rsidRPr="7BD2783A" w:rsidR="7BD2783A">
        <w:rPr>
          <w:lang w:val="en-US"/>
        </w:rPr>
        <w:t>case</w:t>
      </w:r>
      <w:r w:rsidRPr="5C281EC6">
        <w:rPr>
          <w:lang w:val="en-US"/>
        </w:rPr>
        <w:t xml:space="preserve">, we are using the rank of prices. Therefore, among the bids higher than this new ask, the new ask size is starting to counteract the market size of the highest bid first, followed by the second lower one and so on. We chose to use the rank of price because we believe it is </w:t>
      </w:r>
      <w:r w:rsidRPr="5C281EC6" w:rsidR="00534EBE">
        <w:rPr>
          <w:lang w:val="en-US"/>
        </w:rPr>
        <w:t>fairer</w:t>
      </w:r>
      <w:r w:rsidRPr="5C281EC6">
        <w:rPr>
          <w:lang w:val="en-US"/>
        </w:rPr>
        <w:t>. If priority is made by time sequence, then when a buyer waiting in the order book wants to stop the long wait and makes their bid higher, then the time they enter market will be even later. In this case, not as expected, they may have to wait for longer. Besides, for a seller who made the new ask, they would prefer to fill in the deal with the highest price in the current market. For the buyers, as the common rule is that if the bids(asks) is made in advance, you can get no lower (higher) than the price, so in this example, it makes no difference for the buyers.</w:t>
      </w:r>
      <w:r w:rsidRPr="380DBEE1" w:rsidR="380DBEE1">
        <w:rPr>
          <w:lang w:val="en-US"/>
        </w:rPr>
        <w:t xml:space="preserve"> The prices around the gap between the lowest ask and the highest bid </w:t>
      </w:r>
      <w:r w:rsidRPr="72E02066" w:rsidR="72E02066">
        <w:rPr>
          <w:lang w:val="en-US"/>
        </w:rPr>
        <w:t xml:space="preserve">provides </w:t>
      </w:r>
      <w:r w:rsidRPr="138C741E" w:rsidR="138C741E">
        <w:rPr>
          <w:lang w:val="en-US"/>
        </w:rPr>
        <w:t>reference</w:t>
      </w:r>
      <w:r w:rsidRPr="72E02066" w:rsidR="72E02066">
        <w:rPr>
          <w:lang w:val="en-US"/>
        </w:rPr>
        <w:t xml:space="preserve"> for both sellers and buyers </w:t>
      </w:r>
      <w:r w:rsidRPr="63E9E0A6" w:rsidR="63E9E0A6">
        <w:rPr>
          <w:lang w:val="en-US"/>
        </w:rPr>
        <w:t>on the order price</w:t>
      </w:r>
      <w:r w:rsidRPr="380DBEE1" w:rsidR="380DBEE1">
        <w:rPr>
          <w:lang w:val="en-US"/>
        </w:rPr>
        <w:t>.</w:t>
      </w:r>
    </w:p>
    <w:p w:rsidR="380DBEE1" w:rsidP="380DBEE1" w:rsidRDefault="380DBEE1" w14:paraId="00A4E996" w14:textId="6BA35EC2">
      <w:pPr>
        <w:rPr>
          <w:lang w:val="en-US"/>
        </w:rPr>
      </w:pPr>
    </w:p>
    <w:p w:rsidR="006007F6" w:rsidP="006007F6" w:rsidRDefault="380DBEE1" w14:paraId="13016EEF" w14:textId="77777777">
      <w:pPr>
        <w:keepNext/>
        <w:jc w:val="center"/>
      </w:pPr>
      <w:r>
        <w:drawing>
          <wp:inline wp14:editId="6C9D474F" wp14:anchorId="7944BA55">
            <wp:extent cx="3554888" cy="3733800"/>
            <wp:effectExtent l="0" t="0" r="0" b="0"/>
            <wp:docPr id="277178448" name="picture" title=""/>
            <wp:cNvGraphicFramePr>
              <a:graphicFrameLocks noChangeAspect="1"/>
            </wp:cNvGraphicFramePr>
            <a:graphic>
              <a:graphicData uri="http://schemas.openxmlformats.org/drawingml/2006/picture">
                <pic:pic>
                  <pic:nvPicPr>
                    <pic:cNvPr id="0" name="picture"/>
                    <pic:cNvPicPr/>
                  </pic:nvPicPr>
                  <pic:blipFill>
                    <a:blip r:embed="R868acf668b9c42d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554888" cy="3733800"/>
                    </a:xfrm>
                    <a:prstGeom prst="rect">
                      <a:avLst/>
                    </a:prstGeom>
                  </pic:spPr>
                </pic:pic>
              </a:graphicData>
            </a:graphic>
          </wp:inline>
        </w:drawing>
      </w:r>
    </w:p>
    <w:p w:rsidR="380DBEE1" w:rsidP="006007F6" w:rsidRDefault="006007F6" w14:paraId="457CC44C" w14:textId="304F1F15">
      <w:pPr>
        <w:pStyle w:val="Caption"/>
        <w:jc w:val="center"/>
      </w:pPr>
      <w:r>
        <w:t xml:space="preserve">Figure </w:t>
      </w:r>
      <w:r>
        <w:fldChar w:fldCharType="begin"/>
      </w:r>
      <w:r>
        <w:instrText xml:space="preserve"> SEQ Figure \* ARABIC </w:instrText>
      </w:r>
      <w:r>
        <w:fldChar w:fldCharType="separate"/>
      </w:r>
      <w:r w:rsidR="0027194E">
        <w:rPr>
          <w:noProof/>
        </w:rPr>
        <w:t>12</w:t>
      </w:r>
      <w:r>
        <w:fldChar w:fldCharType="end"/>
      </w:r>
      <w:r>
        <w:t xml:space="preserve"> </w:t>
      </w:r>
      <w:r w:rsidRPr="00E7100D">
        <w:t>real-time order book body</w:t>
      </w:r>
    </w:p>
    <w:p w:rsidR="380DBEE1" w:rsidP="380DBEE1" w:rsidRDefault="380DBEE1" w14:paraId="13566921" w14:textId="1C392DDE">
      <w:pPr>
        <w:rPr>
          <w:lang w:val="en-US"/>
        </w:rPr>
      </w:pPr>
    </w:p>
    <w:p w:rsidRPr="007438DD" w:rsidR="007438DD" w:rsidP="007438DD" w:rsidRDefault="0000192D" w14:paraId="0E6044F3" w14:textId="77777777">
      <w:pPr>
        <w:rPr>
          <w:lang w:val="en-US"/>
        </w:rPr>
      </w:pPr>
      <w:r w:rsidRPr="5C281EC6">
        <w:rPr>
          <w:lang w:val="en-US"/>
        </w:rPr>
        <w:lastRenderedPageBreak/>
        <w:t>In the cryptocurrency community, the lack of liquidity is a serious problem, especially when a large amount of bids/asks are made without any response for long (Exchange, 2007). This live order book can improve the liquidity so that the users can make more reasonable orders according to the live information of leading exchanges. According to the given information, the user will be able to better balance the potential opportunity to get a better price, the potential delay in executing the order.</w:t>
      </w:r>
    </w:p>
    <w:p w:rsidR="006007F6" w:rsidP="006007F6" w:rsidRDefault="1FF53D94" w14:paraId="0E25D2D2" w14:textId="77777777">
      <w:pPr>
        <w:keepNext/>
        <w:jc w:val="center"/>
      </w:pPr>
      <w:r>
        <w:drawing>
          <wp:inline wp14:editId="3F7432B9" wp14:anchorId="0BF77988">
            <wp:extent cx="4028790" cy="3371851"/>
            <wp:effectExtent l="0" t="0" r="0" b="0"/>
            <wp:docPr id="501580498" name="picture" title=""/>
            <wp:cNvGraphicFramePr>
              <a:graphicFrameLocks noChangeAspect="1"/>
            </wp:cNvGraphicFramePr>
            <a:graphic>
              <a:graphicData uri="http://schemas.openxmlformats.org/drawingml/2006/picture">
                <pic:pic>
                  <pic:nvPicPr>
                    <pic:cNvPr id="0" name="picture"/>
                    <pic:cNvPicPr/>
                  </pic:nvPicPr>
                  <pic:blipFill>
                    <a:blip r:embed="Re49a01ab4ca24e4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028790" cy="3371851"/>
                    </a:xfrm>
                    <a:prstGeom prst="rect">
                      <a:avLst/>
                    </a:prstGeom>
                  </pic:spPr>
                </pic:pic>
              </a:graphicData>
            </a:graphic>
          </wp:inline>
        </w:drawing>
      </w:r>
    </w:p>
    <w:p w:rsidRPr="00647A4D" w:rsidR="00647A4D" w:rsidP="006007F6" w:rsidRDefault="006007F6" w14:paraId="7D0088C2" w14:textId="553F6D5B">
      <w:pPr>
        <w:pStyle w:val="Caption"/>
        <w:jc w:val="center"/>
      </w:pPr>
      <w:r>
        <w:t xml:space="preserve">Figure </w:t>
      </w:r>
      <w:r>
        <w:fldChar w:fldCharType="begin"/>
      </w:r>
      <w:r>
        <w:instrText xml:space="preserve"> SEQ Figure \* ARABIC </w:instrText>
      </w:r>
      <w:r>
        <w:fldChar w:fldCharType="separate"/>
      </w:r>
      <w:r w:rsidR="0027194E">
        <w:rPr>
          <w:noProof/>
        </w:rPr>
        <w:t>13</w:t>
      </w:r>
      <w:r>
        <w:fldChar w:fldCharType="end"/>
      </w:r>
      <w:r>
        <w:t xml:space="preserve"> </w:t>
      </w:r>
      <w:r w:rsidRPr="009A2CB7">
        <w:t>depth chart</w:t>
      </w:r>
    </w:p>
    <w:p w:rsidR="0000192D" w:rsidP="0000192D" w:rsidRDefault="0000192D" w14:paraId="43A3FCF6" w14:textId="009BCCE4">
      <w:pPr>
        <w:rPr>
          <w:lang w:val="en-US"/>
        </w:rPr>
      </w:pPr>
      <w:r w:rsidRPr="5C281EC6">
        <w:rPr>
          <w:lang w:val="en-US"/>
        </w:rPr>
        <w:t xml:space="preserve">The depth chart is transforming the live information of orders into line chart, which is focus on the volume of each price. From the chart, customers can easily tell the bid/ask with high/low volume, based on which they can make decisions on investment, such as which price has larger potential to be made sooner, which price has larger possibility to be filled in later. </w:t>
      </w:r>
    </w:p>
    <w:p w:rsidR="00F05B87" w:rsidP="0000192D" w:rsidRDefault="00F05B87" w14:paraId="1DF748A1" w14:textId="77777777"/>
    <w:p w:rsidR="0000192D" w:rsidP="006007F6" w:rsidRDefault="004B7D2A" w14:paraId="705D03F4" w14:textId="271FADF5">
      <w:pPr>
        <w:pStyle w:val="Heading2"/>
      </w:pPr>
      <w:bookmarkStart w:name="_Toc517449486" w:id="93"/>
      <w:bookmarkStart w:name="_Toc517453016" w:id="94"/>
      <w:bookmarkStart w:name="_Toc517453251" w:id="95"/>
      <w:bookmarkStart w:name="_Toc517453581" w:id="96"/>
      <w:r>
        <w:t>4</w:t>
      </w:r>
      <w:r w:rsidR="66BF09EB">
        <w:t>.4 Insight page</w:t>
      </w:r>
      <w:bookmarkEnd w:id="93"/>
      <w:bookmarkEnd w:id="94"/>
      <w:bookmarkEnd w:id="95"/>
      <w:bookmarkEnd w:id="96"/>
    </w:p>
    <w:p w:rsidR="00112E4E" w:rsidP="00112E4E" w:rsidRDefault="00112E4E" w14:paraId="03874BC9" w14:textId="77777777"/>
    <w:p w:rsidR="00112E4E" w:rsidP="7BD2783A" w:rsidRDefault="7BD2783A" w14:paraId="7872FD69" w14:textId="250F38BB">
      <w:pPr>
        <w:rPr>
          <w:lang w:val="en-US"/>
        </w:rPr>
      </w:pPr>
      <w:r w:rsidRPr="7BD2783A">
        <w:rPr>
          <w:lang w:val="en-US"/>
        </w:rPr>
        <w:t xml:space="preserve">The insight of trending is another feature of the website. The “whales” refer to a purposive group who wants to manipulate the market (called ‘whales’) or by the individuals who place orders around a same price. </w:t>
      </w:r>
    </w:p>
    <w:p w:rsidR="00C03F02" w:rsidP="00112E4E" w:rsidRDefault="00C03F02" w14:paraId="76B18DF6" w14:textId="77777777">
      <w:pPr>
        <w:rPr>
          <w:lang w:val="en-US"/>
        </w:rPr>
      </w:pPr>
    </w:p>
    <w:p w:rsidR="00112E4E" w:rsidP="00112E4E" w:rsidRDefault="7BD2783A" w14:paraId="6E70A977" w14:textId="4676C61E">
      <w:r w:rsidRPr="7BD2783A">
        <w:rPr>
          <w:lang w:val="en-US"/>
        </w:rPr>
        <w:lastRenderedPageBreak/>
        <w:t xml:space="preserve">Investors used to look at the depth chart </w:t>
      </w:r>
      <w:r w:rsidR="00B92512">
        <w:rPr>
          <w:rFonts w:hint="eastAsia"/>
          <w:lang w:val="en-US"/>
        </w:rPr>
        <w:t xml:space="preserve">and </w:t>
      </w:r>
      <w:r w:rsidR="00B92512">
        <w:rPr>
          <w:lang w:val="en-US"/>
        </w:rPr>
        <w:t>order book</w:t>
      </w:r>
      <w:r w:rsidR="00B92512">
        <w:rPr>
          <w:rFonts w:hint="eastAsia"/>
          <w:lang w:val="en-US"/>
        </w:rPr>
        <w:t xml:space="preserve"> </w:t>
      </w:r>
      <w:r w:rsidRPr="7BD2783A">
        <w:rPr>
          <w:lang w:val="en-US"/>
        </w:rPr>
        <w:t>trying to find the relation between supply and demand in cryptocurrency market, while there is a limitation that investors would not know who is behind the buy wall or sell wall.</w:t>
      </w:r>
      <w:r>
        <w:t xml:space="preserve"> If the market is not reasonably robust, it potentially can be manipulated by the whale. Therefore, we adopt the whale watching algorithm created by Paul Jeffries</w:t>
      </w:r>
      <w:r w:rsidR="001E48FC">
        <w:t xml:space="preserve"> (2018)</w:t>
      </w:r>
      <w:r>
        <w:t>, and modify it to be embedded in our website.</w:t>
      </w:r>
      <w:r w:rsidRPr="7BD2783A">
        <w:rPr>
          <w:lang w:val="en-US"/>
        </w:rPr>
        <w:t xml:space="preserve"> As shown in </w:t>
      </w:r>
      <w:r w:rsidRPr="00D81EB5">
        <w:rPr>
          <w:color w:val="000000" w:themeColor="text1"/>
          <w:lang w:val="en-US"/>
        </w:rPr>
        <w:t xml:space="preserve">figure </w:t>
      </w:r>
      <w:r w:rsidRPr="00D81EB5" w:rsidR="006007F6">
        <w:rPr>
          <w:color w:val="000000" w:themeColor="text1"/>
          <w:lang w:val="en-US"/>
        </w:rPr>
        <w:t>14</w:t>
      </w:r>
      <w:r w:rsidRPr="7BD2783A">
        <w:rPr>
          <w:lang w:val="en-US"/>
        </w:rPr>
        <w:t>, the whale is indicated in the chart by bubble or ladder, where the bubble indicates that there is one large order has been placed (</w:t>
      </w:r>
      <w:r>
        <w:t>e.g. 500 BTC for sale at $9000 via 1 unique order), and the ladder indicates that there are a few small size orders has been placed for identical volume at increasing prices (e.g. 500 total BTC for sale by 10 unique 50 BTC orders starting from $9000 and to $10000).</w:t>
      </w:r>
      <w:r w:rsidRPr="7BD2783A">
        <w:rPr>
          <w:lang w:val="en-US"/>
        </w:rPr>
        <w:t xml:space="preserve"> The size of bubble or ladder reflects the whale size which is the order size, </w:t>
      </w:r>
      <w:r w:rsidR="00BC260D">
        <w:rPr>
          <w:lang w:val="en-US"/>
        </w:rPr>
        <w:t xml:space="preserve">and </w:t>
      </w:r>
      <w:r w:rsidRPr="7BD2783A">
        <w:rPr>
          <w:lang w:val="en-US"/>
        </w:rPr>
        <w:t>there are whales in both ask an</w:t>
      </w:r>
      <w:r w:rsidR="00CB4C9E">
        <w:rPr>
          <w:lang w:val="en-US"/>
        </w:rPr>
        <w:t>d bid orders. The x-</w:t>
      </w:r>
      <w:r w:rsidRPr="7BD2783A">
        <w:rPr>
          <w:lang w:val="en-US"/>
        </w:rPr>
        <w:t>axis is the order size, and y</w:t>
      </w:r>
      <w:r w:rsidR="00CB4C9E">
        <w:rPr>
          <w:lang w:val="en-US"/>
        </w:rPr>
        <w:t>-</w:t>
      </w:r>
      <w:r w:rsidRPr="7BD2783A">
        <w:rPr>
          <w:lang w:val="en-US"/>
        </w:rPr>
        <w:t>axis means the order price, the whale chart updates timely and presents the latest possible whales in the market. The investors can check the whale chart before buy in to see if there are big funds controlling the market.</w:t>
      </w:r>
    </w:p>
    <w:p w:rsidR="00112E4E" w:rsidP="00112E4E" w:rsidRDefault="00112E4E" w14:paraId="7322320A" w14:textId="77777777">
      <w:r w:rsidRPr="5C281EC6">
        <w:rPr>
          <w:rFonts w:eastAsia="Times New Roman"/>
          <w:lang w:val="en-US"/>
        </w:rPr>
        <w:t xml:space="preserve"> </w:t>
      </w:r>
    </w:p>
    <w:p w:rsidR="006007F6" w:rsidP="006007F6" w:rsidRDefault="00112E4E" w14:paraId="6107AF8B" w14:textId="77777777">
      <w:pPr>
        <w:keepNext/>
        <w:jc w:val="center"/>
      </w:pPr>
      <w:r>
        <w:drawing>
          <wp:inline wp14:editId="3597928B" wp14:anchorId="2FEB8135">
            <wp:extent cx="4572000" cy="1781175"/>
            <wp:effectExtent l="0" t="0" r="0" b="0"/>
            <wp:docPr id="1673527982" name="picture" title=""/>
            <wp:cNvGraphicFramePr>
              <a:graphicFrameLocks noChangeAspect="1"/>
            </wp:cNvGraphicFramePr>
            <a:graphic>
              <a:graphicData uri="http://schemas.openxmlformats.org/drawingml/2006/picture">
                <pic:pic>
                  <pic:nvPicPr>
                    <pic:cNvPr id="0" name="picture"/>
                    <pic:cNvPicPr/>
                  </pic:nvPicPr>
                  <pic:blipFill>
                    <a:blip r:embed="R327f42d8736d4cb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572000" cy="1781175"/>
                    </a:xfrm>
                    <a:prstGeom prst="rect">
                      <a:avLst/>
                    </a:prstGeom>
                  </pic:spPr>
                </pic:pic>
              </a:graphicData>
            </a:graphic>
          </wp:inline>
        </w:drawing>
      </w:r>
    </w:p>
    <w:p w:rsidR="00112E4E" w:rsidP="006007F6" w:rsidRDefault="006007F6" w14:paraId="01E6948F" w14:textId="2B0D70EC">
      <w:pPr>
        <w:pStyle w:val="Caption"/>
        <w:jc w:val="center"/>
      </w:pPr>
      <w:r>
        <w:t xml:space="preserve">Figure </w:t>
      </w:r>
      <w:r>
        <w:fldChar w:fldCharType="begin"/>
      </w:r>
      <w:r>
        <w:instrText xml:space="preserve"> SEQ Figure \* ARABIC </w:instrText>
      </w:r>
      <w:r>
        <w:fldChar w:fldCharType="separate"/>
      </w:r>
      <w:r w:rsidR="0027194E">
        <w:rPr>
          <w:noProof/>
        </w:rPr>
        <w:t>14</w:t>
      </w:r>
      <w:r>
        <w:fldChar w:fldCharType="end"/>
      </w:r>
      <w:r>
        <w:t xml:space="preserve"> </w:t>
      </w:r>
      <w:r w:rsidRPr="00B16AFB">
        <w:t>Insight of trending</w:t>
      </w:r>
    </w:p>
    <w:p w:rsidR="007F2FA9" w:rsidP="007F2FA9" w:rsidRDefault="007F2FA9" w14:paraId="438426E4" w14:textId="77777777">
      <w:pPr>
        <w:rPr>
          <w:rFonts w:eastAsia="Times New Roman"/>
          <w:lang w:val="en-US"/>
        </w:rPr>
      </w:pPr>
    </w:p>
    <w:p w:rsidR="00FD25DB" w:rsidP="0000192D" w:rsidRDefault="007F2FA9" w14:paraId="114E828E" w14:textId="77777777">
      <w:pPr>
        <w:rPr>
          <w:lang w:val="en-US"/>
        </w:rPr>
      </w:pPr>
      <w:r w:rsidRPr="0F708F03">
        <w:rPr>
          <w:lang w:val="en-US"/>
        </w:rPr>
        <w:t xml:space="preserve">To summarize, the website is the main deliverable </w:t>
      </w:r>
      <w:r>
        <w:rPr>
          <w:lang w:val="en-US"/>
        </w:rPr>
        <w:t xml:space="preserve">of this project. It </w:t>
      </w:r>
      <w:r w:rsidRPr="0F708F03">
        <w:rPr>
          <w:lang w:val="en-US"/>
        </w:rPr>
        <w:t>is an information integrat</w:t>
      </w:r>
      <w:r>
        <w:rPr>
          <w:lang w:val="en-US"/>
        </w:rPr>
        <w:t xml:space="preserve">ing </w:t>
      </w:r>
      <w:r w:rsidRPr="0F708F03">
        <w:rPr>
          <w:lang w:val="en-US"/>
        </w:rPr>
        <w:t>website which covers most of the sta</w:t>
      </w:r>
      <w:r>
        <w:rPr>
          <w:lang w:val="en-US"/>
        </w:rPr>
        <w:t>tis</w:t>
      </w:r>
      <w:r w:rsidRPr="0F708F03">
        <w:rPr>
          <w:lang w:val="en-US"/>
        </w:rPr>
        <w:t xml:space="preserve">tics for </w:t>
      </w:r>
      <w:r>
        <w:rPr>
          <w:lang w:val="en-US"/>
        </w:rPr>
        <w:t>c</w:t>
      </w:r>
      <w:r w:rsidRPr="0F708F03">
        <w:rPr>
          <w:lang w:val="en-US"/>
        </w:rPr>
        <w:t xml:space="preserve">ryptocurrency investors and contains various kinds of data visualization. These data visualizations aimed to give client a comprehensive perception on </w:t>
      </w:r>
      <w:r>
        <w:rPr>
          <w:lang w:val="en-US"/>
        </w:rPr>
        <w:t>c</w:t>
      </w:r>
      <w:r w:rsidRPr="0F708F03">
        <w:rPr>
          <w:lang w:val="en-US"/>
        </w:rPr>
        <w:t>ryptocurrency and a</w:t>
      </w:r>
      <w:r>
        <w:rPr>
          <w:lang w:val="en-US"/>
        </w:rPr>
        <w:t>n</w:t>
      </w:r>
      <w:r w:rsidRPr="0F708F03">
        <w:rPr>
          <w:lang w:val="en-US"/>
        </w:rPr>
        <w:t xml:space="preserve"> enjoyable experience through browsing the website.</w:t>
      </w:r>
    </w:p>
    <w:p w:rsidR="00FD25DB" w:rsidRDefault="00FD25DB" w14:paraId="0D16862E" w14:textId="77777777">
      <w:pPr>
        <w:rPr>
          <w:lang w:val="en-US"/>
        </w:rPr>
      </w:pPr>
      <w:r>
        <w:rPr>
          <w:lang w:val="en-US"/>
        </w:rPr>
        <w:br w:type="page"/>
      </w:r>
    </w:p>
    <w:p w:rsidR="4B559621" w:rsidP="4B559621" w:rsidRDefault="4B559621" w14:paraId="46647C3E" w14:textId="52780997">
      <w:r w:rsidRPr="4B559621">
        <w:rPr>
          <w:rFonts w:eastAsia="Times New Roman"/>
          <w:lang w:val="en-US"/>
        </w:rPr>
        <w:lastRenderedPageBreak/>
        <w:t xml:space="preserve"> </w:t>
      </w:r>
    </w:p>
    <w:p w:rsidR="24EF9E3E" w:rsidP="0ABF988D" w:rsidRDefault="004B7D2A" w14:paraId="3F13902D" w14:textId="3C0C5276">
      <w:pPr>
        <w:pStyle w:val="Heading1"/>
        <w:spacing w:line="240" w:lineRule="auto"/>
      </w:pPr>
      <w:bookmarkStart w:name="_Toc517443613" w:id="97"/>
      <w:bookmarkStart w:name="_Toc517449487" w:id="98"/>
      <w:bookmarkStart w:name="_Toc517453017" w:id="99"/>
      <w:bookmarkStart w:name="_Toc517453252" w:id="100"/>
      <w:bookmarkStart w:name="_Toc517453582" w:id="101"/>
      <w:r>
        <w:t>5</w:t>
      </w:r>
      <w:r w:rsidR="00E83B1E">
        <w:rPr>
          <w:rFonts w:hint="eastAsia"/>
        </w:rPr>
        <w:t xml:space="preserve">. </w:t>
      </w:r>
      <w:r w:rsidR="00992219">
        <w:t>Methodology</w:t>
      </w:r>
      <w:bookmarkEnd w:id="97"/>
      <w:bookmarkEnd w:id="98"/>
      <w:bookmarkEnd w:id="99"/>
      <w:bookmarkEnd w:id="100"/>
      <w:bookmarkEnd w:id="101"/>
    </w:p>
    <w:p w:rsidR="003D5A8B" w:rsidP="0E265D24" w:rsidRDefault="003D5A8B" w14:paraId="54D947DF" w14:textId="72016E12">
      <w:pPr>
        <w:spacing w:line="240" w:lineRule="auto"/>
        <w:ind w:firstLine="720"/>
      </w:pPr>
    </w:p>
    <w:p w:rsidR="319CA2EA" w:rsidP="319CA2EA" w:rsidRDefault="319CA2EA" w14:paraId="229E38CF" w14:textId="72839035">
      <w:pPr>
        <w:spacing w:line="240" w:lineRule="auto"/>
      </w:pPr>
    </w:p>
    <w:p w:rsidR="2AEEF63C" w:rsidP="00E71438" w:rsidRDefault="004B7D2A" w14:paraId="73E2C436" w14:textId="40A1B41F">
      <w:pPr>
        <w:pStyle w:val="Heading2"/>
      </w:pPr>
      <w:bookmarkStart w:name="_Toc517443614" w:id="102"/>
      <w:bookmarkStart w:name="_Toc517449488" w:id="103"/>
      <w:bookmarkStart w:name="_Toc517453018" w:id="104"/>
      <w:bookmarkStart w:name="_Toc517453253" w:id="105"/>
      <w:bookmarkStart w:name="_Toc517453583" w:id="106"/>
      <w:r>
        <w:t>5</w:t>
      </w:r>
      <w:r w:rsidR="7BD2783A">
        <w:t xml:space="preserve">.1 Backend &amp; </w:t>
      </w:r>
      <w:r w:rsidR="13026299">
        <w:t>Data access</w:t>
      </w:r>
      <w:bookmarkEnd w:id="102"/>
      <w:bookmarkEnd w:id="103"/>
      <w:bookmarkEnd w:id="104"/>
      <w:bookmarkEnd w:id="105"/>
      <w:bookmarkEnd w:id="106"/>
    </w:p>
    <w:p w:rsidR="00975696" w:rsidP="00C03F02" w:rsidRDefault="00975696" w14:paraId="77B34213" w14:textId="77777777">
      <w:bookmarkStart w:name="_GoBack" w:id="107"/>
      <w:bookmarkEnd w:id="107"/>
    </w:p>
    <w:p w:rsidR="063DCD1F" w:rsidP="00C03F02" w:rsidRDefault="001C1749" w14:paraId="6E0E79E1" w14:textId="6A7B6641">
      <w:r>
        <w:t>In this website,</w:t>
      </w:r>
      <w:r w:rsidR="48D17CC7">
        <w:t xml:space="preserve"> the pages are separated according to the</w:t>
      </w:r>
      <w:r w:rsidR="319CA2EA">
        <w:t xml:space="preserve"> function, </w:t>
      </w:r>
      <w:r w:rsidR="00E02EEF">
        <w:t xml:space="preserve">and </w:t>
      </w:r>
      <w:r w:rsidR="319CA2EA">
        <w:t xml:space="preserve">the history </w:t>
      </w:r>
      <w:r w:rsidR="21C7BDE4">
        <w:t xml:space="preserve">rates are </w:t>
      </w:r>
      <w:r w:rsidR="37D3C701">
        <w:t xml:space="preserve">easily accessed via API provided by exchanges, </w:t>
      </w:r>
      <w:r w:rsidR="6DAF411D">
        <w:t xml:space="preserve">data from GDAX and Bitstamp is accessed for comparison of volume and </w:t>
      </w:r>
      <w:r w:rsidR="4F082B24">
        <w:t>currency price.</w:t>
      </w:r>
    </w:p>
    <w:p w:rsidR="001C1749" w:rsidP="00C03F02" w:rsidRDefault="001C1749" w14:paraId="79B53209" w14:textId="77777777"/>
    <w:p w:rsidR="1D04548B" w:rsidP="00C03F02" w:rsidRDefault="4F082B24" w14:paraId="4EB96FCE" w14:textId="5911C045">
      <w:r>
        <w:t xml:space="preserve">Real-time order book requires another type of data access API called </w:t>
      </w:r>
      <w:r w:rsidR="00F917C7">
        <w:t>W</w:t>
      </w:r>
      <w:r>
        <w:t>eb</w:t>
      </w:r>
      <w:r w:rsidR="00F917C7">
        <w:t>S</w:t>
      </w:r>
      <w:r>
        <w:t xml:space="preserve">ocket </w:t>
      </w:r>
      <w:r w:rsidR="4A41AC4F">
        <w:t xml:space="preserve">feed, </w:t>
      </w:r>
      <w:r w:rsidR="010ECC66">
        <w:t xml:space="preserve">it is indicated in </w:t>
      </w:r>
      <w:r w:rsidR="00D81EB5">
        <w:rPr>
          <w:rFonts w:hint="eastAsia"/>
          <w:color w:val="000000" w:themeColor="text1"/>
        </w:rPr>
        <w:t>f</w:t>
      </w:r>
      <w:r w:rsidRPr="00D81EB5" w:rsidR="47A99D8E">
        <w:rPr>
          <w:color w:val="000000" w:themeColor="text1"/>
        </w:rPr>
        <w:t>igure</w:t>
      </w:r>
      <w:r w:rsidRPr="00D81EB5" w:rsidR="13B1DDA3">
        <w:rPr>
          <w:color w:val="000000" w:themeColor="text1"/>
        </w:rPr>
        <w:t xml:space="preserve"> </w:t>
      </w:r>
      <w:r w:rsidRPr="00D81EB5" w:rsidR="006007F6">
        <w:rPr>
          <w:color w:val="000000" w:themeColor="text1"/>
        </w:rPr>
        <w:t>16</w:t>
      </w:r>
      <w:r w:rsidRPr="00D81EB5" w:rsidR="13B1DDA3">
        <w:rPr>
          <w:color w:val="000000" w:themeColor="text1"/>
        </w:rPr>
        <w:t xml:space="preserve"> </w:t>
      </w:r>
      <w:r w:rsidR="13B1DDA3">
        <w:t xml:space="preserve">that </w:t>
      </w:r>
      <w:r w:rsidR="00F917C7">
        <w:t>W</w:t>
      </w:r>
      <w:r w:rsidR="13B1DDA3">
        <w:t>eb</w:t>
      </w:r>
      <w:r w:rsidR="00F917C7">
        <w:t>S</w:t>
      </w:r>
      <w:r w:rsidR="13B1DDA3">
        <w:t xml:space="preserve">ocket feed does not </w:t>
      </w:r>
      <w:r w:rsidR="781F7C08">
        <w:t>utilize the request/response strategy, it</w:t>
      </w:r>
      <w:r w:rsidR="01AFC6A3">
        <w:t xml:space="preserve"> </w:t>
      </w:r>
      <w:r w:rsidR="47A99D8E">
        <w:t>open</w:t>
      </w:r>
      <w:r w:rsidR="00741674">
        <w:rPr>
          <w:rFonts w:hint="eastAsia"/>
        </w:rPr>
        <w:t>s</w:t>
      </w:r>
      <w:r w:rsidR="064B0054">
        <w:t xml:space="preserve"> a connection and </w:t>
      </w:r>
      <w:r w:rsidR="4314E611">
        <w:t>keep feeding the up-to-</w:t>
      </w:r>
      <w:r w:rsidR="69E9CC99">
        <w:t xml:space="preserve">date data, the connection can remain </w:t>
      </w:r>
      <w:r w:rsidR="47A99D8E">
        <w:t>open</w:t>
      </w:r>
      <w:r w:rsidR="00446880">
        <w:t>ing</w:t>
      </w:r>
      <w:r w:rsidR="69E9CC99">
        <w:t xml:space="preserve"> </w:t>
      </w:r>
      <w:r w:rsidR="338BAFB9">
        <w:t xml:space="preserve">before a client request it to </w:t>
      </w:r>
      <w:r w:rsidR="00C7502A">
        <w:t>close (</w:t>
      </w:r>
      <w:r w:rsidR="07A78F47">
        <w:t xml:space="preserve">John, 2017). </w:t>
      </w:r>
      <w:r w:rsidR="3BFCCCD6">
        <w:t>Web</w:t>
      </w:r>
      <w:r w:rsidR="00F917C7">
        <w:t>S</w:t>
      </w:r>
      <w:r w:rsidR="3BFCCCD6">
        <w:t>ocket feed can provide data more efficiently and stable</w:t>
      </w:r>
    </w:p>
    <w:p w:rsidR="00975696" w:rsidP="00C03F02" w:rsidRDefault="00975696" w14:paraId="13FA958B" w14:textId="77777777"/>
    <w:p w:rsidR="00975696" w:rsidP="00C03F02" w:rsidRDefault="001C1749" w14:paraId="0F47AEBF" w14:textId="77BD6AEE">
      <w:r>
        <w:t xml:space="preserve">1) </w:t>
      </w:r>
      <w:r w:rsidR="7BD2783A">
        <w:t>Data persistence</w:t>
      </w:r>
    </w:p>
    <w:p w:rsidR="007F2FA9" w:rsidP="00C03F02" w:rsidRDefault="007F2FA9" w14:paraId="42D38098" w14:textId="77777777"/>
    <w:p w:rsidR="00975696" w:rsidP="00C03F02" w:rsidRDefault="7BD2783A" w14:paraId="4C07802C" w14:textId="3D2A71A1">
      <w:r>
        <w:t xml:space="preserve">Django framework is used for backend of the website, as Django has superior advantage in administration of models. </w:t>
      </w:r>
      <w:r w:rsidR="00975696">
        <w:t xml:space="preserve">The </w:t>
      </w:r>
      <w:r w:rsidR="00580C22">
        <w:t>beginning</w:t>
      </w:r>
      <w:r w:rsidR="00C079AE">
        <w:rPr>
          <w:rFonts w:hint="eastAsia"/>
        </w:rPr>
        <w:t xml:space="preserve"> of</w:t>
      </w:r>
      <w:r>
        <w:t xml:space="preserve"> this project is to create the backend framework and connect models to database. The connection to database is simple, by configure the database parameters in the setting file</w:t>
      </w:r>
      <w:r w:rsidR="00C079AE">
        <w:rPr>
          <w:rFonts w:hint="eastAsia"/>
        </w:rPr>
        <w:t xml:space="preserve">. </w:t>
      </w:r>
      <w:r w:rsidR="00C079AE">
        <w:t>Besides</w:t>
      </w:r>
      <w:r>
        <w:t xml:space="preserve">, the Django framework has connected to database, and </w:t>
      </w:r>
      <w:r w:rsidR="00C079AE">
        <w:rPr>
          <w:rFonts w:hint="eastAsia"/>
        </w:rPr>
        <w:t>the</w:t>
      </w:r>
      <w:r>
        <w:t xml:space="preserve"> build </w:t>
      </w:r>
      <w:r w:rsidR="00C079AE">
        <w:rPr>
          <w:rFonts w:hint="eastAsia"/>
        </w:rPr>
        <w:t>command</w:t>
      </w:r>
      <w:r w:rsidR="00975696">
        <w:t xml:space="preserve"> in </w:t>
      </w:r>
      <w:r w:rsidR="00C079AE">
        <w:rPr>
          <w:rFonts w:hint="eastAsia"/>
        </w:rPr>
        <w:t xml:space="preserve">the </w:t>
      </w:r>
      <w:r>
        <w:t xml:space="preserve">table </w:t>
      </w:r>
      <w:r w:rsidR="00C079AE">
        <w:rPr>
          <w:rFonts w:hint="eastAsia"/>
        </w:rPr>
        <w:t>of database</w:t>
      </w:r>
      <w:r w:rsidR="00975696">
        <w:t xml:space="preserve"> </w:t>
      </w:r>
      <w:r>
        <w:t xml:space="preserve">that Django will use </w:t>
      </w:r>
      <w:r w:rsidR="00C079AE">
        <w:rPr>
          <w:rFonts w:hint="eastAsia"/>
        </w:rPr>
        <w:t>have been</w:t>
      </w:r>
      <w:r>
        <w:t xml:space="preserve"> created.</w:t>
      </w:r>
    </w:p>
    <w:p w:rsidR="00975696" w:rsidP="00C03F02" w:rsidRDefault="00975696" w14:paraId="56CCE6F5" w14:textId="77777777"/>
    <w:p w:rsidR="00975696" w:rsidP="00C03F02" w:rsidRDefault="7BD2783A" w14:paraId="0DC53014" w14:textId="1386636B">
      <w:r>
        <w:t xml:space="preserve">The database used in this project is MySQL as it is a free software and is convenient for student project. The Django migrate command is used to migrate the model to database and create tables after the finishing the model. As mentioned above in the deliverable, only the daily history data is stored in database. Thus, there are 6 tables in database, storing the history rate of 3 </w:t>
      </w:r>
      <w:r w:rsidR="00C079AE">
        <w:rPr>
          <w:rFonts w:hint="eastAsia"/>
        </w:rPr>
        <w:t>c</w:t>
      </w:r>
      <w:r w:rsidR="00975696">
        <w:t>ryptocurrencies</w:t>
      </w:r>
      <w:r>
        <w:t xml:space="preserve"> from 2 different exchanges. The model </w:t>
      </w:r>
      <w:r w:rsidR="00975696">
        <w:t>need</w:t>
      </w:r>
      <w:r w:rsidR="007F131B">
        <w:rPr>
          <w:rFonts w:hint="eastAsia"/>
        </w:rPr>
        <w:t>s</w:t>
      </w:r>
      <w:r>
        <w:t xml:space="preserve"> to specify all the data type of the accessed data from API, </w:t>
      </w:r>
      <w:r w:rsidRPr="00C079AE">
        <w:rPr>
          <w:color w:val="FF0000"/>
        </w:rPr>
        <w:t xml:space="preserve">Figure </w:t>
      </w:r>
      <w:r w:rsidR="006007F6">
        <w:rPr>
          <w:color w:val="FF0000"/>
        </w:rPr>
        <w:t>15</w:t>
      </w:r>
      <w:r>
        <w:t xml:space="preserve"> shows all the tables stored in database for this project. </w:t>
      </w:r>
    </w:p>
    <w:p w:rsidR="00975696" w:rsidP="00975696" w:rsidRDefault="00975696" w14:paraId="60D23865" w14:textId="77777777">
      <w:pPr>
        <w:spacing w:line="240" w:lineRule="auto"/>
      </w:pPr>
    </w:p>
    <w:p w:rsidR="006007F6" w:rsidP="006007F6" w:rsidRDefault="00975696" w14:paraId="0F3480DB" w14:textId="77777777">
      <w:pPr>
        <w:keepNext/>
        <w:spacing w:line="240" w:lineRule="auto"/>
        <w:jc w:val="center"/>
      </w:pPr>
      <w:r>
        <w:drawing>
          <wp:inline wp14:editId="1F7B9E3A" wp14:anchorId="054F7128">
            <wp:extent cx="1795936" cy="2513263"/>
            <wp:effectExtent l="0" t="0" r="0" b="0"/>
            <wp:docPr id="263999480" name="picture" title=""/>
            <wp:cNvGraphicFramePr>
              <a:graphicFrameLocks noChangeAspect="1"/>
            </wp:cNvGraphicFramePr>
            <a:graphic>
              <a:graphicData uri="http://schemas.openxmlformats.org/drawingml/2006/picture">
                <pic:pic>
                  <pic:nvPicPr>
                    <pic:cNvPr id="0" name="picture"/>
                    <pic:cNvPicPr/>
                  </pic:nvPicPr>
                  <pic:blipFill>
                    <a:blip r:embed="R759fc051b7594f0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795936" cy="2513263"/>
                    </a:xfrm>
                    <a:prstGeom prst="rect">
                      <a:avLst/>
                    </a:prstGeom>
                  </pic:spPr>
                </pic:pic>
              </a:graphicData>
            </a:graphic>
          </wp:inline>
        </w:drawing>
      </w:r>
    </w:p>
    <w:p w:rsidR="00975696" w:rsidP="006007F6" w:rsidRDefault="006007F6" w14:paraId="7BCA5F51" w14:textId="246B394B">
      <w:pPr>
        <w:pStyle w:val="Caption"/>
        <w:jc w:val="center"/>
      </w:pPr>
      <w:r>
        <w:t xml:space="preserve">Figure </w:t>
      </w:r>
      <w:r>
        <w:fldChar w:fldCharType="begin"/>
      </w:r>
      <w:r>
        <w:instrText xml:space="preserve"> SEQ Figure \* ARABIC </w:instrText>
      </w:r>
      <w:r>
        <w:fldChar w:fldCharType="separate"/>
      </w:r>
      <w:r w:rsidR="0027194E">
        <w:rPr>
          <w:noProof/>
        </w:rPr>
        <w:t>15</w:t>
      </w:r>
      <w:r>
        <w:fldChar w:fldCharType="end"/>
      </w:r>
      <w:r>
        <w:t xml:space="preserve"> </w:t>
      </w:r>
      <w:r w:rsidRPr="000268BD">
        <w:t>tables in database</w:t>
      </w:r>
    </w:p>
    <w:p w:rsidR="00975696" w:rsidP="00975696" w:rsidRDefault="00975696" w14:paraId="292CE410" w14:textId="77777777">
      <w:pPr>
        <w:spacing w:line="240" w:lineRule="auto"/>
      </w:pPr>
    </w:p>
    <w:p w:rsidR="00975696" w:rsidP="00C03F02" w:rsidRDefault="006007F6" w14:paraId="3A35FF32" w14:textId="3B36E5A7">
      <w:r>
        <w:t>Our source d</w:t>
      </w:r>
      <w:r w:rsidR="00975696">
        <w:t xml:space="preserve">ata </w:t>
      </w:r>
      <w:r w:rsidR="7BD2783A">
        <w:t>can be accessed via GDAX and Bitstamp API, and persisted in MySQL database. All the histor</w:t>
      </w:r>
      <w:r w:rsidR="00395310">
        <w:t>ical</w:t>
      </w:r>
      <w:r w:rsidR="7BD2783A">
        <w:t xml:space="preserve"> rates of 3 currencies from 2 exchanges are daily data, so a method is written to have history data update automatically every</w:t>
      </w:r>
      <w:r w:rsidR="00395310">
        <w:t xml:space="preserve"> </w:t>
      </w:r>
      <w:r w:rsidR="7BD2783A">
        <w:t>day</w:t>
      </w:r>
      <w:r w:rsidR="00395310">
        <w:t>.</w:t>
      </w:r>
    </w:p>
    <w:p w:rsidR="1F16C915" w:rsidP="00C03F02" w:rsidRDefault="1F16C915" w14:paraId="5EFD25D7" w14:textId="3A67F75D"/>
    <w:p w:rsidRPr="00023261" w:rsidR="00023261" w:rsidP="00C03F02" w:rsidRDefault="004B7D2A" w14:paraId="23327D10" w14:textId="5811A739">
      <w:r>
        <w:t xml:space="preserve">2) </w:t>
      </w:r>
      <w:r w:rsidR="1F16C915">
        <w:t>Data models</w:t>
      </w:r>
    </w:p>
    <w:p w:rsidR="00D06F7D" w:rsidP="00C03F02" w:rsidRDefault="00D06F7D" w14:paraId="0B97CD3D" w14:textId="77777777"/>
    <w:p w:rsidRPr="009A5465" w:rsidR="009A5465" w:rsidP="00C03F02" w:rsidRDefault="1F16C915" w14:paraId="5B62B38B" w14:textId="542CA7D6">
      <w:r>
        <w:t>As mentioned in above section data persistence, the data model included in this project is only the histor</w:t>
      </w:r>
      <w:r w:rsidR="008434F2">
        <w:t>ical</w:t>
      </w:r>
      <w:r>
        <w:t xml:space="preserve"> rates of 3 different </w:t>
      </w:r>
      <w:r w:rsidR="008434F2">
        <w:t>c</w:t>
      </w:r>
      <w:r>
        <w:t xml:space="preserve">ryptocurrencies from 2 exchanges, </w:t>
      </w:r>
      <w:r w:rsidR="00D340F0">
        <w:t xml:space="preserve">and </w:t>
      </w:r>
      <w:r>
        <w:t xml:space="preserve">the data is accessed via </w:t>
      </w:r>
      <w:r w:rsidR="00395310">
        <w:t>GDAX</w:t>
      </w:r>
      <w:r>
        <w:t xml:space="preserve"> and Bitstamp API, while the data type from 2 different exchange is a slightly different, the data from Bitsatmp has the attribute volumeto which is the total capacity of a certain period, as the </w:t>
      </w:r>
      <w:r w:rsidR="00395310">
        <w:t>GDAX</w:t>
      </w:r>
      <w:r>
        <w:t xml:space="preserve"> do not provide such statics, the project ignore the capacity as it cannot be compared with </w:t>
      </w:r>
      <w:r w:rsidR="00395310">
        <w:t>GDAX</w:t>
      </w:r>
      <w:r>
        <w:t xml:space="preserve"> data. The data model involved in this project stored in database is shown in Table 8.</w:t>
      </w:r>
      <w:r w:rsidR="006353C2">
        <w:t xml:space="preserve"> Other data models </w:t>
      </w:r>
      <w:r w:rsidR="00395310">
        <w:t>include</w:t>
      </w:r>
      <w:r w:rsidR="006353C2">
        <w:t xml:space="preserve"> model used for testing, the latest trading price is for testing if the</w:t>
      </w:r>
      <w:r w:rsidR="00CB6ACD">
        <w:t xml:space="preserve"> business logic in views can return the last accessed data in order book</w:t>
      </w:r>
      <w:r w:rsidR="002D5445">
        <w:t>, and price chart model is to test the</w:t>
      </w:r>
      <w:r w:rsidR="00B17146">
        <w:t xml:space="preserve"> data feeding from backend to frontend.</w:t>
      </w:r>
    </w:p>
    <w:p w:rsidRPr="00023261" w:rsidR="00023261" w:rsidP="00023261" w:rsidRDefault="00023261" w14:paraId="7F4173CD" w14:textId="77777777">
      <w:pPr>
        <w:spacing w:line="240" w:lineRule="auto"/>
      </w:pPr>
    </w:p>
    <w:p w:rsidR="00D06F7D" w:rsidP="1AE87C96" w:rsidRDefault="00D06F7D" w14:paraId="0F8403D8" w14:textId="77777777">
      <w:pPr>
        <w:spacing w:line="240" w:lineRule="auto"/>
      </w:pPr>
    </w:p>
    <w:tbl>
      <w:tblPr>
        <w:tblStyle w:val="GridTable1Light-Accent1"/>
        <w:tblW w:w="9747" w:type="dxa"/>
        <w:tblLayout w:type="fixed"/>
        <w:tblLook w:val="06A0" w:firstRow="1" w:lastRow="0" w:firstColumn="1" w:lastColumn="0" w:noHBand="1" w:noVBand="1"/>
      </w:tblPr>
      <w:tblGrid>
        <w:gridCol w:w="3369"/>
        <w:gridCol w:w="3118"/>
        <w:gridCol w:w="3260"/>
      </w:tblGrid>
      <w:tr w:rsidR="1F16C915" w:rsidTr="4958C90B" w14:paraId="7D642E5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Mar/>
          </w:tcPr>
          <w:p w:rsidR="1F16C915" w:rsidP="00223A1D" w:rsidRDefault="1F16C915" w14:paraId="1DC78752" w14:textId="7AA04BBC">
            <w:pPr>
              <w:jc w:val="center"/>
            </w:pPr>
            <w:r>
              <w:t>Model name</w:t>
            </w:r>
          </w:p>
        </w:tc>
        <w:tc>
          <w:tcPr>
            <w:cnfStyle w:val="000000000000" w:firstRow="0" w:lastRow="0" w:firstColumn="0" w:lastColumn="0" w:oddVBand="0" w:evenVBand="0" w:oddHBand="0" w:evenHBand="0" w:firstRowFirstColumn="0" w:firstRowLastColumn="0" w:lastRowFirstColumn="0" w:lastRowLastColumn="0"/>
            <w:tcW w:w="3118" w:type="dxa"/>
            <w:tcMar/>
          </w:tcPr>
          <w:p w:rsidR="1F16C915" w:rsidP="1F16C915" w:rsidRDefault="1F16C915" w14:paraId="64B1CBD0" w14:textId="66C50FD9">
            <w:pPr>
              <w:cnfStyle w:val="100000000000" w:firstRow="1" w:lastRow="0" w:firstColumn="0" w:lastColumn="0" w:oddVBand="0" w:evenVBand="0" w:oddHBand="0" w:evenHBand="0" w:firstRowFirstColumn="0" w:firstRowLastColumn="0" w:lastRowFirstColumn="0" w:lastRowLastColumn="0"/>
            </w:pPr>
            <w:r>
              <w:t>Attributes</w:t>
            </w:r>
          </w:p>
        </w:tc>
        <w:tc>
          <w:tcPr>
            <w:cnfStyle w:val="000000000000" w:firstRow="0" w:lastRow="0" w:firstColumn="0" w:lastColumn="0" w:oddVBand="0" w:evenVBand="0" w:oddHBand="0" w:evenHBand="0" w:firstRowFirstColumn="0" w:firstRowLastColumn="0" w:lastRowFirstColumn="0" w:lastRowLastColumn="0"/>
            <w:tcW w:w="3260" w:type="dxa"/>
            <w:tcMar/>
          </w:tcPr>
          <w:p w:rsidR="1F16C915" w:rsidP="1F16C915" w:rsidRDefault="00761DCB" w14:paraId="0D905411" w14:textId="26C34A76">
            <w:pPr>
              <w:cnfStyle w:val="100000000000" w:firstRow="1" w:lastRow="0" w:firstColumn="0" w:lastColumn="0" w:oddVBand="0" w:evenVBand="0" w:oddHBand="0" w:evenHBand="0" w:firstRowFirstColumn="0" w:firstRowLastColumn="0" w:lastRowFirstColumn="0" w:lastRowLastColumn="0"/>
            </w:pPr>
            <w:r>
              <w:t xml:space="preserve">Data access </w:t>
            </w:r>
            <w:r>
              <w:rPr>
                <w:rFonts w:hint="eastAsia"/>
              </w:rPr>
              <w:t>AP</w:t>
            </w:r>
            <w:r>
              <w:t>I</w:t>
            </w:r>
          </w:p>
        </w:tc>
      </w:tr>
      <w:tr w:rsidR="1F16C915" w:rsidTr="4958C90B" w14:paraId="5729D5BE" w14:textId="77777777">
        <w:tc>
          <w:tcPr>
            <w:cnfStyle w:val="001000000000" w:firstRow="0" w:lastRow="0" w:firstColumn="1" w:lastColumn="0" w:oddVBand="0" w:evenVBand="0" w:oddHBand="0" w:evenHBand="0" w:firstRowFirstColumn="0" w:firstRowLastColumn="0" w:lastRowFirstColumn="0" w:lastRowLastColumn="0"/>
            <w:tcW w:w="3369" w:type="dxa"/>
            <w:tcMar/>
          </w:tcPr>
          <w:p w:rsidR="1F16C915" w:rsidP="00223A1D" w:rsidRDefault="1AE87C96" w14:paraId="6A125FCC" w14:textId="3802D0A6">
            <w:pPr>
              <w:jc w:val="center"/>
            </w:pPr>
            <w:r>
              <w:t>Data_Gdax_BTC_history</w:t>
            </w:r>
          </w:p>
        </w:tc>
        <w:tc>
          <w:tcPr>
            <w:cnfStyle w:val="000000000000" w:firstRow="0" w:lastRow="0" w:firstColumn="0" w:lastColumn="0" w:oddVBand="0" w:evenVBand="0" w:oddHBand="0" w:evenHBand="0" w:firstRowFirstColumn="0" w:firstRowLastColumn="0" w:lastRowFirstColumn="0" w:lastRowLastColumn="0"/>
            <w:tcW w:w="3118" w:type="dxa"/>
            <w:tcMar/>
          </w:tcPr>
          <w:p w:rsidR="1AE87C96" w:rsidP="00223A1D" w:rsidRDefault="0072265E" w14:paraId="0DEAA9DE" w14:textId="35E6E3BB">
            <w:pPr>
              <w:cnfStyle w:val="000000000000" w:firstRow="0" w:lastRow="0" w:firstColumn="0" w:lastColumn="0" w:oddVBand="0" w:evenVBand="0" w:oddHBand="0" w:evenHBand="0" w:firstRowFirstColumn="0" w:firstRowLastColumn="0" w:lastRowFirstColumn="0" w:lastRowLastColumn="0"/>
            </w:pPr>
            <w:r>
              <w:t>T</w:t>
            </w:r>
            <w:r w:rsidR="00A61F5B">
              <w:rPr>
                <w:rFonts w:hint="eastAsia"/>
              </w:rPr>
              <w:t>i</w:t>
            </w:r>
            <w:r w:rsidR="00A61F5B">
              <w:t>me</w:t>
            </w:r>
            <w:r w:rsidR="004F52C4">
              <w:t xml:space="preserve"> (Date)</w:t>
            </w:r>
          </w:p>
          <w:p w:rsidR="0072265E" w:rsidP="00223A1D" w:rsidRDefault="0072265E" w14:paraId="57E7B5C7" w14:textId="07311E73">
            <w:pPr>
              <w:cnfStyle w:val="000000000000" w:firstRow="0" w:lastRow="0" w:firstColumn="0" w:lastColumn="0" w:oddVBand="0" w:evenVBand="0" w:oddHBand="0" w:evenHBand="0" w:firstRowFirstColumn="0" w:firstRowLastColumn="0" w:lastRowFirstColumn="0" w:lastRowLastColumn="0"/>
            </w:pPr>
            <w:r>
              <w:t>Low</w:t>
            </w:r>
            <w:r w:rsidR="004F52C4">
              <w:t xml:space="preserve"> (Decimal)</w:t>
            </w:r>
          </w:p>
          <w:p w:rsidR="0072265E" w:rsidP="00223A1D" w:rsidRDefault="0072265E" w14:paraId="6CF8ADB1" w14:textId="4EF16A27">
            <w:pPr>
              <w:cnfStyle w:val="000000000000" w:firstRow="0" w:lastRow="0" w:firstColumn="0" w:lastColumn="0" w:oddVBand="0" w:evenVBand="0" w:oddHBand="0" w:evenHBand="0" w:firstRowFirstColumn="0" w:firstRowLastColumn="0" w:lastRowFirstColumn="0" w:lastRowLastColumn="0"/>
            </w:pPr>
            <w:r>
              <w:t>High</w:t>
            </w:r>
            <w:r w:rsidR="004F52C4">
              <w:t xml:space="preserve"> (Decimal)</w:t>
            </w:r>
          </w:p>
          <w:p w:rsidR="0072265E" w:rsidP="00223A1D" w:rsidRDefault="0072265E" w14:paraId="117C6FAD" w14:textId="453A4F8B">
            <w:pPr>
              <w:cnfStyle w:val="000000000000" w:firstRow="0" w:lastRow="0" w:firstColumn="0" w:lastColumn="0" w:oddVBand="0" w:evenVBand="0" w:oddHBand="0" w:evenHBand="0" w:firstRowFirstColumn="0" w:firstRowLastColumn="0" w:lastRowFirstColumn="0" w:lastRowLastColumn="0"/>
            </w:pPr>
            <w:r>
              <w:t>Open</w:t>
            </w:r>
            <w:r w:rsidR="004F52C4">
              <w:t xml:space="preserve"> (Decimal)</w:t>
            </w:r>
          </w:p>
          <w:p w:rsidR="0072265E" w:rsidP="00223A1D" w:rsidRDefault="0072265E" w14:paraId="742982FA" w14:textId="77777777">
            <w:pPr>
              <w:cnfStyle w:val="000000000000" w:firstRow="0" w:lastRow="0" w:firstColumn="0" w:lastColumn="0" w:oddVBand="0" w:evenVBand="0" w:oddHBand="0" w:evenHBand="0" w:firstRowFirstColumn="0" w:firstRowLastColumn="0" w:lastRowFirstColumn="0" w:lastRowLastColumn="0"/>
            </w:pPr>
            <w:r>
              <w:t>Close (</w:t>
            </w:r>
            <w:r w:rsidR="004F52C4">
              <w:t>Decimal</w:t>
            </w:r>
            <w:r>
              <w:t>)</w:t>
            </w:r>
          </w:p>
          <w:p w:rsidR="1F16C915" w:rsidP="1F16C915" w:rsidRDefault="00AB780E" w14:paraId="2F78B3A2" w14:textId="7792A3C2">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1F16C915" w:rsidP="1F16C915" w:rsidRDefault="00761DCB" w14:paraId="6488FF40" w14:textId="0C071F93">
            <w:pPr>
              <w:cnfStyle w:val="000000000000" w:firstRow="0" w:lastRow="0" w:firstColumn="0" w:lastColumn="0" w:oddVBand="0" w:evenVBand="0" w:oddHBand="0" w:evenHBand="0" w:firstRowFirstColumn="0" w:firstRowLastColumn="0" w:lastRowFirstColumn="0" w:lastRowLastColumn="0"/>
            </w:pPr>
            <w:r>
              <w:rPr>
                <w:rFonts w:hint="eastAsia"/>
              </w:rPr>
              <w:t>G</w:t>
            </w:r>
            <w:r>
              <w:t>dax_getProduct</w:t>
            </w:r>
            <w:r w:rsidR="003436DB">
              <w:t>(</w:t>
            </w:r>
            <w:r w:rsidR="005808D1">
              <w:t>BTC-USD</w:t>
            </w:r>
            <w:r w:rsidR="003436DB">
              <w:t>)</w:t>
            </w:r>
          </w:p>
        </w:tc>
      </w:tr>
      <w:tr w:rsidR="1F16C915" w:rsidTr="4958C90B" w14:paraId="16584B82" w14:textId="77777777">
        <w:tc>
          <w:tcPr>
            <w:cnfStyle w:val="001000000000" w:firstRow="0" w:lastRow="0" w:firstColumn="1" w:lastColumn="0" w:oddVBand="0" w:evenVBand="0" w:oddHBand="0" w:evenHBand="0" w:firstRowFirstColumn="0" w:firstRowLastColumn="0" w:lastRowFirstColumn="0" w:lastRowLastColumn="0"/>
            <w:tcW w:w="3369" w:type="dxa"/>
            <w:tcMar/>
          </w:tcPr>
          <w:p w:rsidR="1F16C915" w:rsidP="00223A1D" w:rsidRDefault="1AE87C96" w14:paraId="7EA2E46E" w14:textId="54F6D102">
            <w:pPr>
              <w:jc w:val="center"/>
            </w:pPr>
            <w:r>
              <w:t>Data_Gdax_</w:t>
            </w:r>
            <w:r w:rsidR="002D31E5">
              <w:t>L</w:t>
            </w:r>
            <w:r>
              <w:t>TC_history</w:t>
            </w:r>
          </w:p>
        </w:tc>
        <w:tc>
          <w:tcPr>
            <w:cnfStyle w:val="000000000000" w:firstRow="0" w:lastRow="0" w:firstColumn="0" w:lastColumn="0" w:oddVBand="0" w:evenVBand="0" w:oddHBand="0" w:evenHBand="0" w:firstRowFirstColumn="0" w:firstRowLastColumn="0" w:lastRowFirstColumn="0" w:lastRowLastColumn="0"/>
            <w:tcW w:w="3118" w:type="dxa"/>
            <w:tcMar/>
          </w:tcPr>
          <w:p w:rsidR="004F52C4" w:rsidP="004F52C4" w:rsidRDefault="004F52C4" w14:paraId="22E3D956" w14:textId="77777777">
            <w:pPr>
              <w:cnfStyle w:val="000000000000" w:firstRow="0" w:lastRow="0" w:firstColumn="0" w:lastColumn="0" w:oddVBand="0" w:evenVBand="0" w:oddHBand="0" w:evenHBand="0" w:firstRowFirstColumn="0" w:firstRowLastColumn="0" w:lastRowFirstColumn="0" w:lastRowLastColumn="0"/>
            </w:pPr>
            <w:r>
              <w:t>T</w:t>
            </w:r>
            <w:r>
              <w:rPr>
                <w:rFonts w:hint="eastAsia"/>
              </w:rPr>
              <w:t>i</w:t>
            </w:r>
            <w:r>
              <w:t>me (Date)</w:t>
            </w:r>
          </w:p>
          <w:p w:rsidR="004F52C4" w:rsidP="004F52C4" w:rsidRDefault="004F52C4" w14:paraId="1A1572D7" w14:textId="77777777">
            <w:pPr>
              <w:cnfStyle w:val="000000000000" w:firstRow="0" w:lastRow="0" w:firstColumn="0" w:lastColumn="0" w:oddVBand="0" w:evenVBand="0" w:oddHBand="0" w:evenHBand="0" w:firstRowFirstColumn="0" w:firstRowLastColumn="0" w:lastRowFirstColumn="0" w:lastRowLastColumn="0"/>
            </w:pPr>
            <w:r>
              <w:lastRenderedPageBreak/>
              <w:t>Low (Decimal)</w:t>
            </w:r>
          </w:p>
          <w:p w:rsidR="004F52C4" w:rsidP="004F52C4" w:rsidRDefault="004F52C4" w14:paraId="43E3573B" w14:textId="77777777">
            <w:pPr>
              <w:cnfStyle w:val="000000000000" w:firstRow="0" w:lastRow="0" w:firstColumn="0" w:lastColumn="0" w:oddVBand="0" w:evenVBand="0" w:oddHBand="0" w:evenHBand="0" w:firstRowFirstColumn="0" w:firstRowLastColumn="0" w:lastRowFirstColumn="0" w:lastRowLastColumn="0"/>
            </w:pPr>
            <w:r>
              <w:t>High (Decimal)</w:t>
            </w:r>
          </w:p>
          <w:p w:rsidR="004F52C4" w:rsidP="004F52C4" w:rsidRDefault="004F52C4" w14:paraId="039643F6" w14:textId="77777777">
            <w:pPr>
              <w:cnfStyle w:val="000000000000" w:firstRow="0" w:lastRow="0" w:firstColumn="0" w:lastColumn="0" w:oddVBand="0" w:evenVBand="0" w:oddHBand="0" w:evenHBand="0" w:firstRowFirstColumn="0" w:firstRowLastColumn="0" w:lastRowFirstColumn="0" w:lastRowLastColumn="0"/>
            </w:pPr>
            <w:r>
              <w:t>Open (Decimal)</w:t>
            </w:r>
          </w:p>
          <w:p w:rsidR="1AE87C96" w:rsidP="004F52C4" w:rsidRDefault="004F52C4" w14:paraId="778381C0" w14:textId="77777777">
            <w:pPr>
              <w:cnfStyle w:val="000000000000" w:firstRow="0" w:lastRow="0" w:firstColumn="0" w:lastColumn="0" w:oddVBand="0" w:evenVBand="0" w:oddHBand="0" w:evenHBand="0" w:firstRowFirstColumn="0" w:firstRowLastColumn="0" w:lastRowFirstColumn="0" w:lastRowLastColumn="0"/>
            </w:pPr>
            <w:r>
              <w:t>Close (Decimal)</w:t>
            </w:r>
          </w:p>
          <w:p w:rsidR="1F16C915" w:rsidP="1F16C915" w:rsidRDefault="00AB780E" w14:paraId="6F9FDE59" w14:textId="0B15A07C">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1F16C915" w:rsidP="1F16C915" w:rsidRDefault="005808D1" w14:paraId="683DA4D5" w14:textId="3B03B8E1">
            <w:pPr>
              <w:cnfStyle w:val="000000000000" w:firstRow="0" w:lastRow="0" w:firstColumn="0" w:lastColumn="0" w:oddVBand="0" w:evenVBand="0" w:oddHBand="0" w:evenHBand="0" w:firstRowFirstColumn="0" w:firstRowLastColumn="0" w:lastRowFirstColumn="0" w:lastRowLastColumn="0"/>
            </w:pPr>
            <w:r>
              <w:rPr>
                <w:rFonts w:hint="eastAsia"/>
              </w:rPr>
              <w:lastRenderedPageBreak/>
              <w:t>G</w:t>
            </w:r>
            <w:r>
              <w:t>dax_getProduct(LTC-USD)</w:t>
            </w:r>
          </w:p>
        </w:tc>
      </w:tr>
      <w:tr w:rsidR="1F16C915" w:rsidTr="4958C90B" w14:paraId="1D35E9C3" w14:textId="77777777">
        <w:tc>
          <w:tcPr>
            <w:cnfStyle w:val="001000000000" w:firstRow="0" w:lastRow="0" w:firstColumn="1" w:lastColumn="0" w:oddVBand="0" w:evenVBand="0" w:oddHBand="0" w:evenHBand="0" w:firstRowFirstColumn="0" w:firstRowLastColumn="0" w:lastRowFirstColumn="0" w:lastRowLastColumn="0"/>
            <w:tcW w:w="3369" w:type="dxa"/>
            <w:tcMar/>
          </w:tcPr>
          <w:p w:rsidR="1F16C915" w:rsidP="00223A1D" w:rsidRDefault="1AE87C96" w14:paraId="350C2D5C" w14:textId="7C071F36">
            <w:pPr>
              <w:jc w:val="center"/>
            </w:pPr>
            <w:r>
              <w:t>Data_Gdax_</w:t>
            </w:r>
            <w:r w:rsidR="002D31E5">
              <w:t>ETH</w:t>
            </w:r>
            <w:r>
              <w:t>_history</w:t>
            </w:r>
          </w:p>
        </w:tc>
        <w:tc>
          <w:tcPr>
            <w:cnfStyle w:val="000000000000" w:firstRow="0" w:lastRow="0" w:firstColumn="0" w:lastColumn="0" w:oddVBand="0" w:evenVBand="0" w:oddHBand="0" w:evenHBand="0" w:firstRowFirstColumn="0" w:firstRowLastColumn="0" w:lastRowFirstColumn="0" w:lastRowLastColumn="0"/>
            <w:tcW w:w="3118" w:type="dxa"/>
            <w:tcMar/>
          </w:tcPr>
          <w:p w:rsidR="004F52C4" w:rsidP="004F52C4" w:rsidRDefault="004F52C4" w14:paraId="12D833F9" w14:textId="77777777">
            <w:pPr>
              <w:cnfStyle w:val="000000000000" w:firstRow="0" w:lastRow="0" w:firstColumn="0" w:lastColumn="0" w:oddVBand="0" w:evenVBand="0" w:oddHBand="0" w:evenHBand="0" w:firstRowFirstColumn="0" w:firstRowLastColumn="0" w:lastRowFirstColumn="0" w:lastRowLastColumn="0"/>
            </w:pPr>
            <w:r>
              <w:t>T</w:t>
            </w:r>
            <w:r>
              <w:rPr>
                <w:rFonts w:hint="eastAsia"/>
              </w:rPr>
              <w:t>i</w:t>
            </w:r>
            <w:r>
              <w:t>me (Date)</w:t>
            </w:r>
          </w:p>
          <w:p w:rsidR="004F52C4" w:rsidP="004F52C4" w:rsidRDefault="004F52C4" w14:paraId="0B4EA277" w14:textId="77777777">
            <w:pPr>
              <w:cnfStyle w:val="000000000000" w:firstRow="0" w:lastRow="0" w:firstColumn="0" w:lastColumn="0" w:oddVBand="0" w:evenVBand="0" w:oddHBand="0" w:evenHBand="0" w:firstRowFirstColumn="0" w:firstRowLastColumn="0" w:lastRowFirstColumn="0" w:lastRowLastColumn="0"/>
            </w:pPr>
            <w:r>
              <w:t>Low (Decimal)</w:t>
            </w:r>
          </w:p>
          <w:p w:rsidR="004F52C4" w:rsidP="004F52C4" w:rsidRDefault="004F52C4" w14:paraId="62BB5BE3" w14:textId="77777777">
            <w:pPr>
              <w:cnfStyle w:val="000000000000" w:firstRow="0" w:lastRow="0" w:firstColumn="0" w:lastColumn="0" w:oddVBand="0" w:evenVBand="0" w:oddHBand="0" w:evenHBand="0" w:firstRowFirstColumn="0" w:firstRowLastColumn="0" w:lastRowFirstColumn="0" w:lastRowLastColumn="0"/>
            </w:pPr>
            <w:r>
              <w:t>High (Decimal)</w:t>
            </w:r>
          </w:p>
          <w:p w:rsidR="004F52C4" w:rsidP="004F52C4" w:rsidRDefault="004F52C4" w14:paraId="48C0F732" w14:textId="77777777">
            <w:pPr>
              <w:cnfStyle w:val="000000000000" w:firstRow="0" w:lastRow="0" w:firstColumn="0" w:lastColumn="0" w:oddVBand="0" w:evenVBand="0" w:oddHBand="0" w:evenHBand="0" w:firstRowFirstColumn="0" w:firstRowLastColumn="0" w:lastRowFirstColumn="0" w:lastRowLastColumn="0"/>
            </w:pPr>
            <w:r>
              <w:t>Open (Decimal)</w:t>
            </w:r>
          </w:p>
          <w:p w:rsidR="1AE87C96" w:rsidP="004F52C4" w:rsidRDefault="004F52C4" w14:paraId="7023F10C" w14:textId="77777777">
            <w:pPr>
              <w:cnfStyle w:val="000000000000" w:firstRow="0" w:lastRow="0" w:firstColumn="0" w:lastColumn="0" w:oddVBand="0" w:evenVBand="0" w:oddHBand="0" w:evenHBand="0" w:firstRowFirstColumn="0" w:firstRowLastColumn="0" w:lastRowFirstColumn="0" w:lastRowLastColumn="0"/>
            </w:pPr>
            <w:r>
              <w:t>Close (Decimal)</w:t>
            </w:r>
          </w:p>
          <w:p w:rsidR="1F16C915" w:rsidP="1F16C915" w:rsidRDefault="00AB780E" w14:paraId="71259346" w14:textId="67949F4F">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1F16C915" w:rsidP="1F16C915" w:rsidRDefault="005808D1" w14:paraId="46D80AAC" w14:textId="117DFD79">
            <w:pPr>
              <w:cnfStyle w:val="000000000000" w:firstRow="0" w:lastRow="0" w:firstColumn="0" w:lastColumn="0" w:oddVBand="0" w:evenVBand="0" w:oddHBand="0" w:evenHBand="0" w:firstRowFirstColumn="0" w:firstRowLastColumn="0" w:lastRowFirstColumn="0" w:lastRowLastColumn="0"/>
            </w:pPr>
            <w:r>
              <w:rPr>
                <w:rFonts w:hint="eastAsia"/>
              </w:rPr>
              <w:t>G</w:t>
            </w:r>
            <w:r>
              <w:t>dax_getProduct(ETH-USD)</w:t>
            </w:r>
          </w:p>
        </w:tc>
      </w:tr>
      <w:tr w:rsidR="002D31E5" w:rsidTr="4958C90B" w14:paraId="5BCCE832" w14:textId="77777777">
        <w:tc>
          <w:tcPr>
            <w:cnfStyle w:val="001000000000" w:firstRow="0" w:lastRow="0" w:firstColumn="1" w:lastColumn="0" w:oddVBand="0" w:evenVBand="0" w:oddHBand="0" w:evenHBand="0" w:firstRowFirstColumn="0" w:firstRowLastColumn="0" w:lastRowFirstColumn="0" w:lastRowLastColumn="0"/>
            <w:tcW w:w="3369" w:type="dxa"/>
            <w:tcMar/>
          </w:tcPr>
          <w:p w:rsidR="002D31E5" w:rsidP="00223A1D" w:rsidRDefault="002D31E5" w14:paraId="5FEC45B0" w14:textId="6A85110B">
            <w:pPr>
              <w:jc w:val="center"/>
            </w:pPr>
            <w:r>
              <w:t>Data_Bitstamp_BTC_history</w:t>
            </w:r>
          </w:p>
        </w:tc>
        <w:tc>
          <w:tcPr>
            <w:cnfStyle w:val="000000000000" w:firstRow="0" w:lastRow="0" w:firstColumn="0" w:lastColumn="0" w:oddVBand="0" w:evenVBand="0" w:oddHBand="0" w:evenHBand="0" w:firstRowFirstColumn="0" w:firstRowLastColumn="0" w:lastRowFirstColumn="0" w:lastRowLastColumn="0"/>
            <w:tcW w:w="3118" w:type="dxa"/>
            <w:tcMar/>
          </w:tcPr>
          <w:p w:rsidR="004F52C4" w:rsidP="004F52C4" w:rsidRDefault="004F52C4" w14:paraId="54020EAF" w14:textId="77777777">
            <w:pPr>
              <w:cnfStyle w:val="000000000000" w:firstRow="0" w:lastRow="0" w:firstColumn="0" w:lastColumn="0" w:oddVBand="0" w:evenVBand="0" w:oddHBand="0" w:evenHBand="0" w:firstRowFirstColumn="0" w:firstRowLastColumn="0" w:lastRowFirstColumn="0" w:lastRowLastColumn="0"/>
            </w:pPr>
            <w:r>
              <w:t>T</w:t>
            </w:r>
            <w:r>
              <w:rPr>
                <w:rFonts w:hint="eastAsia"/>
              </w:rPr>
              <w:t>i</w:t>
            </w:r>
            <w:r>
              <w:t>me (Date)</w:t>
            </w:r>
          </w:p>
          <w:p w:rsidR="004F52C4" w:rsidP="004F52C4" w:rsidRDefault="004F52C4" w14:paraId="6DFA28E3" w14:textId="77777777">
            <w:pPr>
              <w:cnfStyle w:val="000000000000" w:firstRow="0" w:lastRow="0" w:firstColumn="0" w:lastColumn="0" w:oddVBand="0" w:evenVBand="0" w:oddHBand="0" w:evenHBand="0" w:firstRowFirstColumn="0" w:firstRowLastColumn="0" w:lastRowFirstColumn="0" w:lastRowLastColumn="0"/>
            </w:pPr>
            <w:r>
              <w:t>Low (Decimal)</w:t>
            </w:r>
          </w:p>
          <w:p w:rsidR="004F52C4" w:rsidP="004F52C4" w:rsidRDefault="004F52C4" w14:paraId="30FF7A16" w14:textId="77777777">
            <w:pPr>
              <w:cnfStyle w:val="000000000000" w:firstRow="0" w:lastRow="0" w:firstColumn="0" w:lastColumn="0" w:oddVBand="0" w:evenVBand="0" w:oddHBand="0" w:evenHBand="0" w:firstRowFirstColumn="0" w:firstRowLastColumn="0" w:lastRowFirstColumn="0" w:lastRowLastColumn="0"/>
            </w:pPr>
            <w:r>
              <w:t>High (Decimal)</w:t>
            </w:r>
          </w:p>
          <w:p w:rsidR="004F52C4" w:rsidP="004F52C4" w:rsidRDefault="004F52C4" w14:paraId="53FB6DF1" w14:textId="77777777">
            <w:pPr>
              <w:cnfStyle w:val="000000000000" w:firstRow="0" w:lastRow="0" w:firstColumn="0" w:lastColumn="0" w:oddVBand="0" w:evenVBand="0" w:oddHBand="0" w:evenHBand="0" w:firstRowFirstColumn="0" w:firstRowLastColumn="0" w:lastRowFirstColumn="0" w:lastRowLastColumn="0"/>
            </w:pPr>
            <w:r>
              <w:t>Open (Decimal)</w:t>
            </w:r>
          </w:p>
          <w:p w:rsidR="002D31E5" w:rsidP="004F52C4" w:rsidRDefault="004F52C4" w14:paraId="668F94AB" w14:textId="77777777">
            <w:pPr>
              <w:cnfStyle w:val="000000000000" w:firstRow="0" w:lastRow="0" w:firstColumn="0" w:lastColumn="0" w:oddVBand="0" w:evenVBand="0" w:oddHBand="0" w:evenHBand="0" w:firstRowFirstColumn="0" w:firstRowLastColumn="0" w:lastRowFirstColumn="0" w:lastRowLastColumn="0"/>
            </w:pPr>
            <w:r>
              <w:t>Close (Decimal)</w:t>
            </w:r>
          </w:p>
          <w:p w:rsidR="002D31E5" w:rsidP="00223A1D" w:rsidRDefault="00AB780E" w14:paraId="063A6A40" w14:textId="2D474A40">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002D31E5" w:rsidP="00223A1D" w:rsidRDefault="00805322" w14:paraId="0A0ACFA7" w14:textId="7AD8D25A">
            <w:pPr>
              <w:cnfStyle w:val="000000000000" w:firstRow="0" w:lastRow="0" w:firstColumn="0" w:lastColumn="0" w:oddVBand="0" w:evenVBand="0" w:oddHBand="0" w:evenHBand="0" w:firstRowFirstColumn="0" w:firstRowLastColumn="0" w:lastRowFirstColumn="0" w:lastRowLastColumn="0"/>
            </w:pPr>
            <w:r>
              <w:t>Min-API</w:t>
            </w:r>
            <w:r w:rsidR="005808D1">
              <w:t>(BTC-USD)</w:t>
            </w:r>
          </w:p>
        </w:tc>
      </w:tr>
      <w:tr w:rsidR="002D31E5" w:rsidTr="4958C90B" w14:paraId="4B01D7AA" w14:textId="77777777">
        <w:tc>
          <w:tcPr>
            <w:cnfStyle w:val="001000000000" w:firstRow="0" w:lastRow="0" w:firstColumn="1" w:lastColumn="0" w:oddVBand="0" w:evenVBand="0" w:oddHBand="0" w:evenHBand="0" w:firstRowFirstColumn="0" w:firstRowLastColumn="0" w:lastRowFirstColumn="0" w:lastRowLastColumn="0"/>
            <w:tcW w:w="3369" w:type="dxa"/>
            <w:tcMar/>
          </w:tcPr>
          <w:p w:rsidR="002D31E5" w:rsidP="00223A1D" w:rsidRDefault="002D31E5" w14:paraId="7FB446B3" w14:textId="6FED53E8">
            <w:pPr>
              <w:jc w:val="center"/>
            </w:pPr>
            <w:r>
              <w:t>Data_Bitstamp_LTC_history</w:t>
            </w:r>
          </w:p>
        </w:tc>
        <w:tc>
          <w:tcPr>
            <w:cnfStyle w:val="000000000000" w:firstRow="0" w:lastRow="0" w:firstColumn="0" w:lastColumn="0" w:oddVBand="0" w:evenVBand="0" w:oddHBand="0" w:evenHBand="0" w:firstRowFirstColumn="0" w:firstRowLastColumn="0" w:lastRowFirstColumn="0" w:lastRowLastColumn="0"/>
            <w:tcW w:w="3118" w:type="dxa"/>
            <w:tcMar/>
          </w:tcPr>
          <w:p w:rsidR="004F52C4" w:rsidP="004F52C4" w:rsidRDefault="004F52C4" w14:paraId="225A4A8C" w14:textId="77777777">
            <w:pPr>
              <w:cnfStyle w:val="000000000000" w:firstRow="0" w:lastRow="0" w:firstColumn="0" w:lastColumn="0" w:oddVBand="0" w:evenVBand="0" w:oddHBand="0" w:evenHBand="0" w:firstRowFirstColumn="0" w:firstRowLastColumn="0" w:lastRowFirstColumn="0" w:lastRowLastColumn="0"/>
            </w:pPr>
            <w:r>
              <w:t>T</w:t>
            </w:r>
            <w:r>
              <w:rPr>
                <w:rFonts w:hint="eastAsia"/>
              </w:rPr>
              <w:t>i</w:t>
            </w:r>
            <w:r>
              <w:t>me (Date)</w:t>
            </w:r>
          </w:p>
          <w:p w:rsidR="004F52C4" w:rsidP="004F52C4" w:rsidRDefault="004F52C4" w14:paraId="7CEAA011" w14:textId="77777777">
            <w:pPr>
              <w:cnfStyle w:val="000000000000" w:firstRow="0" w:lastRow="0" w:firstColumn="0" w:lastColumn="0" w:oddVBand="0" w:evenVBand="0" w:oddHBand="0" w:evenHBand="0" w:firstRowFirstColumn="0" w:firstRowLastColumn="0" w:lastRowFirstColumn="0" w:lastRowLastColumn="0"/>
            </w:pPr>
            <w:r>
              <w:t>Low (Decimal)</w:t>
            </w:r>
          </w:p>
          <w:p w:rsidR="004F52C4" w:rsidP="004F52C4" w:rsidRDefault="004F52C4" w14:paraId="500BA9C1" w14:textId="77777777">
            <w:pPr>
              <w:cnfStyle w:val="000000000000" w:firstRow="0" w:lastRow="0" w:firstColumn="0" w:lastColumn="0" w:oddVBand="0" w:evenVBand="0" w:oddHBand="0" w:evenHBand="0" w:firstRowFirstColumn="0" w:firstRowLastColumn="0" w:lastRowFirstColumn="0" w:lastRowLastColumn="0"/>
            </w:pPr>
            <w:r>
              <w:t>High (Decimal)</w:t>
            </w:r>
          </w:p>
          <w:p w:rsidR="004F52C4" w:rsidP="004F52C4" w:rsidRDefault="004F52C4" w14:paraId="6A7C3B6F" w14:textId="77777777">
            <w:pPr>
              <w:cnfStyle w:val="000000000000" w:firstRow="0" w:lastRow="0" w:firstColumn="0" w:lastColumn="0" w:oddVBand="0" w:evenVBand="0" w:oddHBand="0" w:evenHBand="0" w:firstRowFirstColumn="0" w:firstRowLastColumn="0" w:lastRowFirstColumn="0" w:lastRowLastColumn="0"/>
            </w:pPr>
            <w:r>
              <w:t>Open (Decimal)</w:t>
            </w:r>
          </w:p>
          <w:p w:rsidR="002D31E5" w:rsidP="004F52C4" w:rsidRDefault="004F52C4" w14:paraId="2928A718" w14:textId="77777777">
            <w:pPr>
              <w:cnfStyle w:val="000000000000" w:firstRow="0" w:lastRow="0" w:firstColumn="0" w:lastColumn="0" w:oddVBand="0" w:evenVBand="0" w:oddHBand="0" w:evenHBand="0" w:firstRowFirstColumn="0" w:firstRowLastColumn="0" w:lastRowFirstColumn="0" w:lastRowLastColumn="0"/>
            </w:pPr>
            <w:r>
              <w:t>Close (Decimal)</w:t>
            </w:r>
          </w:p>
          <w:p w:rsidR="002D31E5" w:rsidP="00223A1D" w:rsidRDefault="00AB780E" w14:paraId="42092C2D" w14:textId="179F02A9">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002D31E5" w:rsidP="00223A1D" w:rsidRDefault="00805322" w14:paraId="74F08A98" w14:textId="38AAEB68">
            <w:pPr>
              <w:cnfStyle w:val="000000000000" w:firstRow="0" w:lastRow="0" w:firstColumn="0" w:lastColumn="0" w:oddVBand="0" w:evenVBand="0" w:oddHBand="0" w:evenHBand="0" w:firstRowFirstColumn="0" w:firstRowLastColumn="0" w:lastRowFirstColumn="0" w:lastRowLastColumn="0"/>
            </w:pPr>
            <w:r>
              <w:t>Min-API(LTC-USD)</w:t>
            </w:r>
          </w:p>
        </w:tc>
      </w:tr>
      <w:tr w:rsidR="002D31E5" w:rsidTr="4958C90B" w14:paraId="12C710CD" w14:textId="77777777">
        <w:tc>
          <w:tcPr>
            <w:cnfStyle w:val="001000000000" w:firstRow="0" w:lastRow="0" w:firstColumn="1" w:lastColumn="0" w:oddVBand="0" w:evenVBand="0" w:oddHBand="0" w:evenHBand="0" w:firstRowFirstColumn="0" w:firstRowLastColumn="0" w:lastRowFirstColumn="0" w:lastRowLastColumn="0"/>
            <w:tcW w:w="3369" w:type="dxa"/>
            <w:tcMar/>
          </w:tcPr>
          <w:p w:rsidR="002D31E5" w:rsidP="00223A1D" w:rsidRDefault="002D31E5" w14:paraId="08FF91D4" w14:textId="710906DA">
            <w:pPr>
              <w:jc w:val="center"/>
            </w:pPr>
            <w:r>
              <w:t>Data_Bitstamp_ETH_history</w:t>
            </w:r>
          </w:p>
        </w:tc>
        <w:tc>
          <w:tcPr>
            <w:cnfStyle w:val="000000000000" w:firstRow="0" w:lastRow="0" w:firstColumn="0" w:lastColumn="0" w:oddVBand="0" w:evenVBand="0" w:oddHBand="0" w:evenHBand="0" w:firstRowFirstColumn="0" w:firstRowLastColumn="0" w:lastRowFirstColumn="0" w:lastRowLastColumn="0"/>
            <w:tcW w:w="3118" w:type="dxa"/>
            <w:tcMar/>
          </w:tcPr>
          <w:p w:rsidR="004F52C4" w:rsidP="004F52C4" w:rsidRDefault="004F52C4" w14:paraId="31976A66" w14:textId="77777777">
            <w:pPr>
              <w:cnfStyle w:val="000000000000" w:firstRow="0" w:lastRow="0" w:firstColumn="0" w:lastColumn="0" w:oddVBand="0" w:evenVBand="0" w:oddHBand="0" w:evenHBand="0" w:firstRowFirstColumn="0" w:firstRowLastColumn="0" w:lastRowFirstColumn="0" w:lastRowLastColumn="0"/>
            </w:pPr>
            <w:r>
              <w:t>T</w:t>
            </w:r>
            <w:r>
              <w:rPr>
                <w:rFonts w:hint="eastAsia"/>
              </w:rPr>
              <w:t>i</w:t>
            </w:r>
            <w:r>
              <w:t>me (Date)</w:t>
            </w:r>
          </w:p>
          <w:p w:rsidR="004F52C4" w:rsidP="004F52C4" w:rsidRDefault="004F52C4" w14:paraId="18D99EFA" w14:textId="77777777">
            <w:pPr>
              <w:cnfStyle w:val="000000000000" w:firstRow="0" w:lastRow="0" w:firstColumn="0" w:lastColumn="0" w:oddVBand="0" w:evenVBand="0" w:oddHBand="0" w:evenHBand="0" w:firstRowFirstColumn="0" w:firstRowLastColumn="0" w:lastRowFirstColumn="0" w:lastRowLastColumn="0"/>
            </w:pPr>
            <w:r>
              <w:t>Low (Decimal)</w:t>
            </w:r>
          </w:p>
          <w:p w:rsidR="004F52C4" w:rsidP="004F52C4" w:rsidRDefault="004F52C4" w14:paraId="6FB4A114" w14:textId="77777777">
            <w:pPr>
              <w:cnfStyle w:val="000000000000" w:firstRow="0" w:lastRow="0" w:firstColumn="0" w:lastColumn="0" w:oddVBand="0" w:evenVBand="0" w:oddHBand="0" w:evenHBand="0" w:firstRowFirstColumn="0" w:firstRowLastColumn="0" w:lastRowFirstColumn="0" w:lastRowLastColumn="0"/>
            </w:pPr>
            <w:r>
              <w:t>High (Decimal)</w:t>
            </w:r>
          </w:p>
          <w:p w:rsidR="004F52C4" w:rsidP="004F52C4" w:rsidRDefault="004F52C4" w14:paraId="7F94684F" w14:textId="77777777">
            <w:pPr>
              <w:cnfStyle w:val="000000000000" w:firstRow="0" w:lastRow="0" w:firstColumn="0" w:lastColumn="0" w:oddVBand="0" w:evenVBand="0" w:oddHBand="0" w:evenHBand="0" w:firstRowFirstColumn="0" w:firstRowLastColumn="0" w:lastRowFirstColumn="0" w:lastRowLastColumn="0"/>
            </w:pPr>
            <w:r>
              <w:t>Open (Decimal)</w:t>
            </w:r>
          </w:p>
          <w:p w:rsidR="002D31E5" w:rsidP="004F52C4" w:rsidRDefault="004F52C4" w14:paraId="0E87D668" w14:textId="77777777">
            <w:pPr>
              <w:cnfStyle w:val="000000000000" w:firstRow="0" w:lastRow="0" w:firstColumn="0" w:lastColumn="0" w:oddVBand="0" w:evenVBand="0" w:oddHBand="0" w:evenHBand="0" w:firstRowFirstColumn="0" w:firstRowLastColumn="0" w:lastRowFirstColumn="0" w:lastRowLastColumn="0"/>
            </w:pPr>
            <w:r>
              <w:t>Close (Decimal)</w:t>
            </w:r>
          </w:p>
          <w:p w:rsidR="002D31E5" w:rsidP="00223A1D" w:rsidRDefault="00AB780E" w14:paraId="4F8A1BE6" w14:textId="0C390E9A">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002D31E5" w:rsidP="00223A1D" w:rsidRDefault="00805322" w14:paraId="005D3501" w14:textId="3715CBB5">
            <w:pPr>
              <w:cnfStyle w:val="000000000000" w:firstRow="0" w:lastRow="0" w:firstColumn="0" w:lastColumn="0" w:oddVBand="0" w:evenVBand="0" w:oddHBand="0" w:evenHBand="0" w:firstRowFirstColumn="0" w:firstRowLastColumn="0" w:lastRowFirstColumn="0" w:lastRowLastColumn="0"/>
            </w:pPr>
            <w:r>
              <w:t>Min-API(ETH-USD)</w:t>
            </w:r>
          </w:p>
        </w:tc>
      </w:tr>
      <w:tr w:rsidR="002D31E5" w:rsidTr="4958C90B" w14:paraId="221A0980" w14:textId="77777777">
        <w:tc>
          <w:tcPr>
            <w:cnfStyle w:val="001000000000" w:firstRow="0" w:lastRow="0" w:firstColumn="1" w:lastColumn="0" w:oddVBand="0" w:evenVBand="0" w:oddHBand="0" w:evenHBand="0" w:firstRowFirstColumn="0" w:firstRowLastColumn="0" w:lastRowFirstColumn="0" w:lastRowLastColumn="0"/>
            <w:tcW w:w="3369" w:type="dxa"/>
            <w:tcMar/>
          </w:tcPr>
          <w:p w:rsidR="002D31E5" w:rsidP="00223A1D" w:rsidRDefault="00232C37" w14:paraId="201B8649" w14:textId="7DB474FF">
            <w:pPr>
              <w:jc w:val="center"/>
            </w:pPr>
            <w:r>
              <w:t>D</w:t>
            </w:r>
            <w:r>
              <w:rPr>
                <w:rFonts w:hint="eastAsia"/>
              </w:rPr>
              <w:t>at</w:t>
            </w:r>
            <w:r>
              <w:t>a_price_chart</w:t>
            </w:r>
          </w:p>
        </w:tc>
        <w:tc>
          <w:tcPr>
            <w:cnfStyle w:val="000000000000" w:firstRow="0" w:lastRow="0" w:firstColumn="0" w:lastColumn="0" w:oddVBand="0" w:evenVBand="0" w:oddHBand="0" w:evenHBand="0" w:firstRowFirstColumn="0" w:firstRowLastColumn="0" w:lastRowFirstColumn="0" w:lastRowLastColumn="0"/>
            <w:tcW w:w="3118" w:type="dxa"/>
            <w:tcMar/>
          </w:tcPr>
          <w:p w:rsidR="00820055" w:rsidP="00223A1D" w:rsidRDefault="00820055" w14:paraId="6423FFBC" w14:textId="0C66CE32">
            <w:pPr>
              <w:cnfStyle w:val="000000000000" w:firstRow="0" w:lastRow="0" w:firstColumn="0" w:lastColumn="0" w:oddVBand="0" w:evenVBand="0" w:oddHBand="0" w:evenHBand="0" w:firstRowFirstColumn="0" w:firstRowLastColumn="0" w:lastRowFirstColumn="0" w:lastRowLastColumn="0"/>
            </w:pPr>
            <w:r>
              <w:rPr>
                <w:rFonts w:hint="eastAsia"/>
              </w:rPr>
              <w:t>T</w:t>
            </w:r>
            <w:r>
              <w:t>itle (Varchar)</w:t>
            </w:r>
          </w:p>
          <w:p w:rsidRPr="00043484" w:rsidR="00043484" w:rsidP="00043484" w:rsidRDefault="00DB27E5" w14:paraId="44A1CAEB" w14:textId="7470667D">
            <w:pPr>
              <w:cnfStyle w:val="000000000000" w:firstRow="0" w:lastRow="0" w:firstColumn="0" w:lastColumn="0" w:oddVBand="0" w:evenVBand="0" w:oddHBand="0" w:evenHBand="0" w:firstRowFirstColumn="0" w:firstRowLastColumn="0" w:lastRowFirstColumn="0" w:lastRowLastColumn="0"/>
            </w:pPr>
            <w:r>
              <w:t>S</w:t>
            </w:r>
            <w:r w:rsidR="00BF05E4">
              <w:t>hape</w:t>
            </w:r>
            <w:r>
              <w:t xml:space="preserve"> (Varchar)</w:t>
            </w:r>
          </w:p>
          <w:p w:rsidR="00DB27E5" w:rsidP="00223A1D" w:rsidRDefault="00DB27E5" w14:paraId="2CBF0093" w14:textId="24FF7069">
            <w:pPr>
              <w:cnfStyle w:val="000000000000" w:firstRow="0" w:lastRow="0" w:firstColumn="0" w:lastColumn="0" w:oddVBand="0" w:evenVBand="0" w:oddHBand="0" w:evenHBand="0" w:firstRowFirstColumn="0" w:firstRowLastColumn="0" w:lastRowFirstColumn="0" w:lastRowLastColumn="0"/>
            </w:pPr>
            <w:r>
              <w:t>Time unit (Varchar)</w:t>
            </w:r>
          </w:p>
          <w:p w:rsidR="00DB27E5" w:rsidP="00223A1D" w:rsidRDefault="00DB27E5" w14:paraId="644AEDB8" w14:textId="27B7699C">
            <w:pPr>
              <w:cnfStyle w:val="000000000000" w:firstRow="0" w:lastRow="0" w:firstColumn="0" w:lastColumn="0" w:oddVBand="0" w:evenVBand="0" w:oddHBand="0" w:evenHBand="0" w:firstRowFirstColumn="0" w:firstRowLastColumn="0" w:lastRowFirstColumn="0" w:lastRowLastColumn="0"/>
            </w:pPr>
            <w:r>
              <w:t>Prices (</w:t>
            </w:r>
            <w:r w:rsidR="0083437B">
              <w:t>iterator&lt;Varchar&gt;</w:t>
            </w:r>
            <w:r>
              <w:t>)</w:t>
            </w:r>
          </w:p>
          <w:p w:rsidRPr="00A87CF6" w:rsidR="00A87CF6" w:rsidP="00A87CF6" w:rsidRDefault="003A64C8" w14:paraId="1DA5BDD3" w14:textId="5FA28422">
            <w:pPr>
              <w:cnfStyle w:val="000000000000" w:firstRow="0" w:lastRow="0" w:firstColumn="0" w:lastColumn="0" w:oddVBand="0" w:evenVBand="0" w:oddHBand="0" w:evenHBand="0" w:firstRowFirstColumn="0" w:firstRowLastColumn="0" w:lastRowFirstColumn="0" w:lastRowLastColumn="0"/>
            </w:pPr>
            <w:r>
              <w:t>Time (Date)</w:t>
            </w:r>
          </w:p>
          <w:p w:rsidR="006C47B5" w:rsidP="006C47B5" w:rsidRDefault="006C47B5" w14:paraId="6416C4BD" w14:textId="77777777">
            <w:pPr>
              <w:cnfStyle w:val="000000000000" w:firstRow="0" w:lastRow="0" w:firstColumn="0" w:lastColumn="0" w:oddVBand="0" w:evenVBand="0" w:oddHBand="0" w:evenHBand="0" w:firstRowFirstColumn="0" w:firstRowLastColumn="0" w:lastRowFirstColumn="0" w:lastRowLastColumn="0"/>
            </w:pPr>
            <w:r>
              <w:t>Low (Decimal)</w:t>
            </w:r>
          </w:p>
          <w:p w:rsidR="006C47B5" w:rsidP="006C47B5" w:rsidRDefault="006C47B5" w14:paraId="588667C4" w14:textId="77777777">
            <w:pPr>
              <w:cnfStyle w:val="000000000000" w:firstRow="0" w:lastRow="0" w:firstColumn="0" w:lastColumn="0" w:oddVBand="0" w:evenVBand="0" w:oddHBand="0" w:evenHBand="0" w:firstRowFirstColumn="0" w:firstRowLastColumn="0" w:lastRowFirstColumn="0" w:lastRowLastColumn="0"/>
            </w:pPr>
            <w:r>
              <w:t>High (Decimal)</w:t>
            </w:r>
          </w:p>
          <w:p w:rsidR="006C47B5" w:rsidP="006C47B5" w:rsidRDefault="006C47B5" w14:paraId="3747B3A1" w14:textId="77777777">
            <w:pPr>
              <w:cnfStyle w:val="000000000000" w:firstRow="0" w:lastRow="0" w:firstColumn="0" w:lastColumn="0" w:oddVBand="0" w:evenVBand="0" w:oddHBand="0" w:evenHBand="0" w:firstRowFirstColumn="0" w:firstRowLastColumn="0" w:lastRowFirstColumn="0" w:lastRowLastColumn="0"/>
            </w:pPr>
            <w:r>
              <w:t>Open (Decimal)</w:t>
            </w:r>
          </w:p>
          <w:p w:rsidR="006C47B5" w:rsidP="006C47B5" w:rsidRDefault="006C47B5" w14:paraId="54C2F0C4" w14:textId="77777777">
            <w:pPr>
              <w:cnfStyle w:val="000000000000" w:firstRow="0" w:lastRow="0" w:firstColumn="0" w:lastColumn="0" w:oddVBand="0" w:evenVBand="0" w:oddHBand="0" w:evenHBand="0" w:firstRowFirstColumn="0" w:firstRowLastColumn="0" w:lastRowFirstColumn="0" w:lastRowLastColumn="0"/>
            </w:pPr>
            <w:r>
              <w:t>Close (Decimal)</w:t>
            </w:r>
          </w:p>
          <w:p w:rsidR="002D31E5" w:rsidP="00223A1D" w:rsidRDefault="006C47B5" w14:paraId="5AFB59F0" w14:textId="2862F3F0">
            <w:pPr>
              <w:cnfStyle w:val="000000000000" w:firstRow="0" w:lastRow="0" w:firstColumn="0" w:lastColumn="0" w:oddVBand="0" w:evenVBand="0" w:oddHBand="0" w:evenHBand="0" w:firstRowFirstColumn="0" w:firstRowLastColumn="0" w:lastRowFirstColumn="0" w:lastRowLastColumn="0"/>
            </w:pPr>
            <w:r>
              <w:t>Volum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002D31E5" w:rsidP="00223A1D" w:rsidRDefault="00805322" w14:paraId="77B62799" w14:textId="22A54989">
            <w:pPr>
              <w:cnfStyle w:val="000000000000" w:firstRow="0" w:lastRow="0" w:firstColumn="0" w:lastColumn="0" w:oddVBand="0" w:evenVBand="0" w:oddHBand="0" w:evenHBand="0" w:firstRowFirstColumn="0" w:firstRowLastColumn="0" w:lastRowFirstColumn="0" w:lastRowLastColumn="0"/>
            </w:pPr>
            <w:r>
              <w:t>History data from database</w:t>
            </w:r>
          </w:p>
        </w:tc>
      </w:tr>
      <w:tr w:rsidR="002D31E5" w:rsidTr="4958C90B" w14:paraId="771D80EF" w14:textId="77777777">
        <w:tc>
          <w:tcPr>
            <w:cnfStyle w:val="001000000000" w:firstRow="0" w:lastRow="0" w:firstColumn="1" w:lastColumn="0" w:oddVBand="0" w:evenVBand="0" w:oddHBand="0" w:evenHBand="0" w:firstRowFirstColumn="0" w:firstRowLastColumn="0" w:lastRowFirstColumn="0" w:lastRowLastColumn="0"/>
            <w:tcW w:w="3369" w:type="dxa"/>
            <w:tcMar/>
          </w:tcPr>
          <w:p w:rsidR="002D31E5" w:rsidP="00223A1D" w:rsidRDefault="00232C37" w14:paraId="085C1ACD" w14:textId="227B7EAF">
            <w:pPr>
              <w:jc w:val="center"/>
            </w:pPr>
            <w:r>
              <w:t>D</w:t>
            </w:r>
            <w:r>
              <w:rPr>
                <w:rFonts w:hint="eastAsia"/>
              </w:rPr>
              <w:t>a</w:t>
            </w:r>
            <w:r>
              <w:t>ta_latest_trading_price</w:t>
            </w:r>
          </w:p>
        </w:tc>
        <w:tc>
          <w:tcPr>
            <w:cnfStyle w:val="000000000000" w:firstRow="0" w:lastRow="0" w:firstColumn="0" w:lastColumn="0" w:oddVBand="0" w:evenVBand="0" w:oddHBand="0" w:evenHBand="0" w:firstRowFirstColumn="0" w:firstRowLastColumn="0" w:lastRowFirstColumn="0" w:lastRowLastColumn="0"/>
            <w:tcW w:w="3118" w:type="dxa"/>
            <w:tcMar/>
          </w:tcPr>
          <w:p w:rsidR="002D31E5" w:rsidP="00223A1D" w:rsidRDefault="000D4CFF" w14:paraId="5AD84CB3" w14:textId="77777777">
            <w:pPr>
              <w:cnfStyle w:val="000000000000" w:firstRow="0" w:lastRow="0" w:firstColumn="0" w:lastColumn="0" w:oddVBand="0" w:evenVBand="0" w:oddHBand="0" w:evenHBand="0" w:firstRowFirstColumn="0" w:firstRowLastColumn="0" w:lastRowFirstColumn="0" w:lastRowLastColumn="0"/>
            </w:pPr>
            <w:r>
              <w:t>Time (Date)</w:t>
            </w:r>
          </w:p>
          <w:p w:rsidR="002D31E5" w:rsidP="00223A1D" w:rsidRDefault="000D4CFF" w14:paraId="507CE969" w14:textId="7C9CC036">
            <w:pPr>
              <w:cnfStyle w:val="000000000000" w:firstRow="0" w:lastRow="0" w:firstColumn="0" w:lastColumn="0" w:oddVBand="0" w:evenVBand="0" w:oddHBand="0" w:evenHBand="0" w:firstRowFirstColumn="0" w:firstRowLastColumn="0" w:lastRowFirstColumn="0" w:lastRowLastColumn="0"/>
            </w:pPr>
            <w:r>
              <w:t>Price (Decimal)</w:t>
            </w:r>
          </w:p>
        </w:tc>
        <w:tc>
          <w:tcPr>
            <w:cnfStyle w:val="000000000000" w:firstRow="0" w:lastRow="0" w:firstColumn="0" w:lastColumn="0" w:oddVBand="0" w:evenVBand="0" w:oddHBand="0" w:evenHBand="0" w:firstRowFirstColumn="0" w:firstRowLastColumn="0" w:lastRowFirstColumn="0" w:lastRowLastColumn="0"/>
            <w:tcW w:w="3260" w:type="dxa"/>
            <w:tcMar/>
          </w:tcPr>
          <w:p w:rsidR="002D31E5" w:rsidP="00223A1D" w:rsidRDefault="00805322" w14:paraId="63135129" w14:textId="26408D90">
            <w:pPr>
              <w:cnfStyle w:val="000000000000" w:firstRow="0" w:lastRow="0" w:firstColumn="0" w:lastColumn="0" w:oddVBand="0" w:evenVBand="0" w:oddHBand="0" w:evenHBand="0" w:firstRowFirstColumn="0" w:firstRowLastColumn="0" w:lastRowFirstColumn="0" w:lastRowLastColumn="0"/>
            </w:pPr>
            <w:r>
              <w:rPr>
                <w:rFonts w:hint="eastAsia"/>
              </w:rPr>
              <w:t>G</w:t>
            </w:r>
            <w:r>
              <w:t>dax websocket feed</w:t>
            </w:r>
          </w:p>
        </w:tc>
      </w:tr>
    </w:tbl>
    <w:p w:rsidR="00D06F7D" w:rsidP="00223A1D" w:rsidRDefault="00D06F7D" w14:paraId="43FE7A0A" w14:textId="77777777">
      <w:pPr>
        <w:jc w:val="center"/>
      </w:pPr>
    </w:p>
    <w:p w:rsidR="00975696" w:rsidP="004B7D2A" w:rsidRDefault="00F909A0" w14:paraId="448C02A5" w14:textId="58305CEC">
      <w:pPr>
        <w:pStyle w:val="Caption"/>
        <w:jc w:val="center"/>
      </w:pPr>
      <w:r>
        <w:rPr>
          <w:rFonts w:hint="eastAsia"/>
        </w:rPr>
        <w:t>T</w:t>
      </w:r>
      <w:r>
        <w:t xml:space="preserve">able </w:t>
      </w:r>
      <w:r w:rsidR="004B7D2A">
        <w:t>1 Data</w:t>
      </w:r>
      <w:r w:rsidR="00223A1D">
        <w:t xml:space="preserve"> models</w:t>
      </w:r>
    </w:p>
    <w:p w:rsidR="00D06F7D" w:rsidP="00975696" w:rsidRDefault="00D06F7D" w14:paraId="58E9B873" w14:textId="77777777"/>
    <w:p w:rsidR="00FD25DB" w:rsidP="00975696" w:rsidRDefault="004B7D2A" w14:paraId="476DF78F" w14:textId="6675F910">
      <w:r>
        <w:t>3</w:t>
      </w:r>
      <w:r w:rsidR="001C1749">
        <w:t xml:space="preserve">) </w:t>
      </w:r>
      <w:r w:rsidR="00975696">
        <w:t>Data feeding</w:t>
      </w:r>
    </w:p>
    <w:p w:rsidR="001C1749" w:rsidP="00975696" w:rsidRDefault="001C1749" w14:paraId="229D85A5" w14:textId="77777777"/>
    <w:p w:rsidR="00975696" w:rsidP="00975696" w:rsidRDefault="7BD2783A" w14:paraId="3AD98E82" w14:textId="5D62117E">
      <w:r>
        <w:lastRenderedPageBreak/>
        <w:t xml:space="preserve">the business logic </w:t>
      </w:r>
      <w:r w:rsidR="007F131B">
        <w:rPr>
          <w:rFonts w:hint="eastAsia"/>
        </w:rPr>
        <w:t>is</w:t>
      </w:r>
      <w:r w:rsidR="00975696">
        <w:t xml:space="preserve"> </w:t>
      </w:r>
      <w:r>
        <w:t xml:space="preserve">established after the model </w:t>
      </w:r>
      <w:r w:rsidR="007F131B">
        <w:rPr>
          <w:rFonts w:hint="eastAsia"/>
        </w:rPr>
        <w:t>is</w:t>
      </w:r>
      <w:r w:rsidR="00975696">
        <w:t xml:space="preserve"> </w:t>
      </w:r>
      <w:r>
        <w:t xml:space="preserve">created and completion of backend framework, the business logic includes </w:t>
      </w:r>
      <w:r w:rsidR="007F131B">
        <w:rPr>
          <w:rFonts w:hint="eastAsia"/>
        </w:rPr>
        <w:t>retrieving</w:t>
      </w:r>
      <w:r>
        <w:t xml:space="preserve"> data from API, </w:t>
      </w:r>
      <w:r w:rsidR="00975696">
        <w:t>updat</w:t>
      </w:r>
      <w:r w:rsidR="007F131B">
        <w:rPr>
          <w:rFonts w:hint="eastAsia"/>
        </w:rPr>
        <w:t>ing</w:t>
      </w:r>
      <w:r>
        <w:t xml:space="preserve"> data, </w:t>
      </w:r>
      <w:r w:rsidR="00975696">
        <w:t>stor</w:t>
      </w:r>
      <w:r w:rsidR="007F131B">
        <w:rPr>
          <w:rFonts w:hint="eastAsia"/>
        </w:rPr>
        <w:t>ing</w:t>
      </w:r>
      <w:r>
        <w:t xml:space="preserve"> the data at database and </w:t>
      </w:r>
      <w:r w:rsidR="00975696">
        <w:t>pass</w:t>
      </w:r>
      <w:r w:rsidR="007F131B">
        <w:rPr>
          <w:rFonts w:hint="eastAsia"/>
        </w:rPr>
        <w:t>ing</w:t>
      </w:r>
      <w:r>
        <w:t xml:space="preserve"> the data to frontend pages. The business logic is written in the views of the Django framework. The logic for accessing data and </w:t>
      </w:r>
      <w:r w:rsidR="00975696">
        <w:t>display</w:t>
      </w:r>
      <w:r w:rsidR="009931D2">
        <w:rPr>
          <w:rFonts w:hint="eastAsia"/>
        </w:rPr>
        <w:t>ing</w:t>
      </w:r>
      <w:r>
        <w:t xml:space="preserve"> the data was initially written in the same method, it results in the </w:t>
      </w:r>
      <w:r w:rsidR="009931D2">
        <w:rPr>
          <w:rFonts w:hint="eastAsia"/>
        </w:rPr>
        <w:t xml:space="preserve">longer </w:t>
      </w:r>
      <w:r>
        <w:t>loading time of the website, and the backend developer optimize the algorithm and separate the data access and data update from the data feeding, when loading the history page, it just need few seconds to get data from the local database.</w:t>
      </w:r>
    </w:p>
    <w:p w:rsidR="001C1749" w:rsidP="00975696" w:rsidRDefault="001C1749" w14:paraId="3DD7FEE0" w14:textId="77777777"/>
    <w:p w:rsidR="00975696" w:rsidP="00975696" w:rsidRDefault="7BD2783A" w14:paraId="473CDF4D" w14:textId="4B5B8D04">
      <w:r>
        <w:t xml:space="preserve">The last job is to connect the backend with the frontend pages, it is accomplished by returning </w:t>
      </w:r>
      <w:r w:rsidR="00BD5786">
        <w:t>JSON</w:t>
      </w:r>
      <w:r>
        <w:t xml:space="preserve"> response to react the request from frontend. The URL path required to be set in the backend as well.</w:t>
      </w:r>
    </w:p>
    <w:p w:rsidR="010ECC66" w:rsidP="010ECC66" w:rsidRDefault="010ECC66" w14:paraId="3DDEAA44" w14:textId="1899DDD5">
      <w:pPr>
        <w:spacing w:line="240" w:lineRule="auto"/>
      </w:pPr>
    </w:p>
    <w:p w:rsidR="006007F6" w:rsidP="006007F6" w:rsidRDefault="47A99D8E" w14:paraId="4416195F" w14:textId="77777777">
      <w:pPr>
        <w:keepNext/>
        <w:spacing w:line="240" w:lineRule="auto"/>
        <w:jc w:val="center"/>
      </w:pPr>
      <w:r>
        <w:drawing>
          <wp:inline wp14:editId="44A1BD9E" wp14:anchorId="10E11825">
            <wp:extent cx="5722992" cy="1704975"/>
            <wp:effectExtent l="0" t="0" r="0" b="0"/>
            <wp:docPr id="98965155" name="picture" title=""/>
            <wp:cNvGraphicFramePr>
              <a:graphicFrameLocks noChangeAspect="1"/>
            </wp:cNvGraphicFramePr>
            <a:graphic>
              <a:graphicData uri="http://schemas.openxmlformats.org/drawingml/2006/picture">
                <pic:pic>
                  <pic:nvPicPr>
                    <pic:cNvPr id="0" name="picture"/>
                    <pic:cNvPicPr/>
                  </pic:nvPicPr>
                  <pic:blipFill>
                    <a:blip r:embed="Rd17779af36e64b7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2992" cy="1704975"/>
                    </a:xfrm>
                    <a:prstGeom prst="rect">
                      <a:avLst/>
                    </a:prstGeom>
                  </pic:spPr>
                </pic:pic>
              </a:graphicData>
            </a:graphic>
          </wp:inline>
        </w:drawing>
      </w:r>
    </w:p>
    <w:p w:rsidR="4FBAFFD1" w:rsidP="006007F6" w:rsidRDefault="006007F6" w14:paraId="0510B894" w14:textId="0F454BF1">
      <w:pPr>
        <w:pStyle w:val="Caption"/>
        <w:jc w:val="center"/>
      </w:pPr>
      <w:r>
        <w:t xml:space="preserve">Figure </w:t>
      </w:r>
      <w:r>
        <w:fldChar w:fldCharType="begin"/>
      </w:r>
      <w:r>
        <w:instrText xml:space="preserve"> SEQ Figure \* ARABIC </w:instrText>
      </w:r>
      <w:r>
        <w:fldChar w:fldCharType="separate"/>
      </w:r>
      <w:r w:rsidR="0027194E">
        <w:rPr>
          <w:noProof/>
        </w:rPr>
        <w:t>16</w:t>
      </w:r>
      <w:r>
        <w:fldChar w:fldCharType="end"/>
      </w:r>
      <w:r>
        <w:t xml:space="preserve"> </w:t>
      </w:r>
      <w:r w:rsidRPr="004E074E">
        <w:t>Websocket feed</w:t>
      </w:r>
    </w:p>
    <w:p w:rsidR="2A2434BC" w:rsidP="2A2434BC" w:rsidRDefault="2A2434BC" w14:paraId="5DE48546" w14:textId="1BFB0B69">
      <w:pPr>
        <w:spacing w:line="240" w:lineRule="auto"/>
        <w:jc w:val="center"/>
      </w:pPr>
    </w:p>
    <w:p w:rsidR="00572C92" w:rsidP="004B7D2A" w:rsidRDefault="004B7D2A" w14:paraId="419F57DB" w14:textId="618B3AEF">
      <w:pPr>
        <w:pStyle w:val="Heading2"/>
      </w:pPr>
      <w:bookmarkStart w:name="_Toc517449489" w:id="108"/>
      <w:bookmarkStart w:name="_Toc517453019" w:id="109"/>
      <w:bookmarkStart w:name="_Toc517453254" w:id="110"/>
      <w:bookmarkStart w:name="_Toc517453584" w:id="111"/>
      <w:r>
        <w:t>5</w:t>
      </w:r>
      <w:r w:rsidR="7BD2783A">
        <w:t>.2 Frontend</w:t>
      </w:r>
      <w:bookmarkEnd w:id="108"/>
      <w:bookmarkEnd w:id="109"/>
      <w:bookmarkEnd w:id="110"/>
      <w:bookmarkEnd w:id="111"/>
    </w:p>
    <w:p w:rsidR="00975696" w:rsidP="00572C92" w:rsidRDefault="00975696" w14:paraId="213DBF08" w14:textId="77777777"/>
    <w:p w:rsidR="00572C92" w:rsidP="00572C92" w:rsidRDefault="7BD2783A" w14:paraId="18FA56CF" w14:textId="77777777">
      <w:r>
        <w:t>At the initial stage, we would like to use some popular frontend frameworks like Angular or React for their appealing features, while later we found out that those frameworks also brought extra burdens, for instance, the compatible issues with other libraries, and requiring serialization between them and Django. Therefore, we left them behind and build the frontend using HTML, JavaScript, and CSS with some lightweight toolkit like jQuery, and Bootstrap. For generating various charts, amCharts, EChart, and Plotly are adopted as visualization tools in this project.  As mentioned above, we acquire data through APIs or WebSocket, and it will be loaded by the visualization tool, then execute processing and calculation. At last the processed data will be visualized to the browser.</w:t>
      </w:r>
    </w:p>
    <w:p w:rsidR="00572C92" w:rsidP="00572C92" w:rsidRDefault="00572C92" w14:paraId="56E10C67" w14:textId="77777777"/>
    <w:p w:rsidR="00800142" w:rsidP="004B7D2A" w:rsidRDefault="004B7D2A" w14:paraId="10ADFCD4" w14:textId="0BF7FBCF">
      <w:pPr>
        <w:pStyle w:val="Heading2"/>
      </w:pPr>
      <w:bookmarkStart w:name="_Toc517449490" w:id="112"/>
      <w:bookmarkStart w:name="_Toc517453020" w:id="113"/>
      <w:bookmarkStart w:name="_Toc517453255" w:id="114"/>
      <w:bookmarkStart w:name="_Toc517453585" w:id="115"/>
      <w:r>
        <w:lastRenderedPageBreak/>
        <w:t>5</w:t>
      </w:r>
      <w:r w:rsidR="00800142">
        <w:t>.3 Whale chart</w:t>
      </w:r>
      <w:bookmarkEnd w:id="112"/>
      <w:bookmarkEnd w:id="113"/>
      <w:bookmarkEnd w:id="114"/>
      <w:bookmarkEnd w:id="115"/>
      <w:r w:rsidR="00800142">
        <w:t xml:space="preserve"> </w:t>
      </w:r>
    </w:p>
    <w:p w:rsidR="00942BBF" w:rsidP="00572C92" w:rsidRDefault="00942BBF" w14:paraId="7F181AA4" w14:textId="77777777"/>
    <w:p w:rsidR="00942BBF" w:rsidP="00942BBF" w:rsidRDefault="00942BBF" w14:paraId="21FAD304" w14:textId="77777777">
      <w:r>
        <w:t xml:space="preserve">The current version of whale-discovering function is for GDAX, the support for other exchange platform will be completed in future work. There are 2 types of whale will be presented in the whale chart: bubble whale and ladder whale, and only the orders that constitutes more than 1% of the volume of the order book portion will be visualized. To plot the whale chart, Dash framework and Plotly library are applied for data processing and visualization. </w:t>
      </w:r>
    </w:p>
    <w:p w:rsidR="00942BBF" w:rsidP="00942BBF" w:rsidRDefault="00942BBF" w14:paraId="49962720" w14:textId="244DDC45">
      <w:r>
        <w:t>Firstly</w:t>
      </w:r>
      <w:r w:rsidR="005D66C7">
        <w:t>,</w:t>
      </w:r>
      <w:r>
        <w:t xml:space="preserve"> the raw data will be acquired through We</w:t>
      </w:r>
      <w:r w:rsidR="001B17F9">
        <w:t>b</w:t>
      </w:r>
      <w:r>
        <w:t>Socket; then pre-process the data by sorting, rounding, filtering, and calculating; After that store the data into three main tables, vol_grp_bid, vol_grp_ask, and final_tbl, of which first two are for ladder whale and the last one is for bubble chart. The reason for that bubble whale needs only 1 tables is bubble whale is about one large order at a single price point, and it is feasible to append ask price table to the end of the bid price table.  The following tables will show the important attributes.</w:t>
      </w:r>
    </w:p>
    <w:p w:rsidR="004B7D2A" w:rsidP="00942BBF" w:rsidRDefault="004B7D2A" w14:paraId="51D1C646" w14:textId="77777777"/>
    <w:tbl>
      <w:tblPr>
        <w:tblStyle w:val="TableGrid"/>
        <w:tblW w:w="0" w:type="auto"/>
        <w:jc w:val="center"/>
        <w:tblLook w:val="04A0" w:firstRow="1" w:lastRow="0" w:firstColumn="1" w:lastColumn="0" w:noHBand="0" w:noVBand="1"/>
      </w:tblPr>
      <w:tblGrid>
        <w:gridCol w:w="2076"/>
        <w:gridCol w:w="4330"/>
      </w:tblGrid>
      <w:tr w:rsidR="00942BBF" w:rsidTr="00CE56C7" w14:paraId="2894670A" w14:textId="77777777">
        <w:trPr>
          <w:trHeight w:val="410"/>
          <w:jc w:val="center"/>
        </w:trPr>
        <w:tc>
          <w:tcPr>
            <w:tcW w:w="6406" w:type="dxa"/>
            <w:gridSpan w:val="2"/>
          </w:tcPr>
          <w:p w:rsidRPr="00E737E9" w:rsidR="00942BBF" w:rsidP="00CE56C7" w:rsidRDefault="00942BBF" w14:paraId="277758BF" w14:textId="77777777">
            <w:pPr>
              <w:rPr>
                <w:b/>
              </w:rPr>
            </w:pPr>
            <w:r w:rsidRPr="00E737E9">
              <w:rPr>
                <w:b/>
              </w:rPr>
              <w:t>vol_</w:t>
            </w:r>
            <w:r>
              <w:rPr>
                <w:b/>
              </w:rPr>
              <w:t>grp_bid/ vol_gr</w:t>
            </w:r>
            <w:r w:rsidRPr="00E737E9">
              <w:rPr>
                <w:b/>
              </w:rPr>
              <w:t>p_ask</w:t>
            </w:r>
          </w:p>
        </w:tc>
      </w:tr>
      <w:tr w:rsidR="00942BBF" w:rsidTr="00942BBF" w14:paraId="63CC2628" w14:textId="77777777">
        <w:trPr>
          <w:trHeight w:val="389"/>
          <w:jc w:val="center"/>
        </w:trPr>
        <w:tc>
          <w:tcPr>
            <w:tcW w:w="2076" w:type="dxa"/>
          </w:tcPr>
          <w:p w:rsidR="00942BBF" w:rsidP="00CE56C7" w:rsidRDefault="00942BBF" w14:paraId="6041A154" w14:textId="77777777">
            <w:r>
              <w:t>‘unique’</w:t>
            </w:r>
          </w:p>
        </w:tc>
        <w:tc>
          <w:tcPr>
            <w:tcW w:w="4330" w:type="dxa"/>
          </w:tcPr>
          <w:p w:rsidR="00942BBF" w:rsidP="00CE56C7" w:rsidRDefault="00942BBF" w14:paraId="50D70448" w14:textId="77777777">
            <w:r>
              <w:t>Size of the order</w:t>
            </w:r>
          </w:p>
        </w:tc>
      </w:tr>
      <w:tr w:rsidR="00942BBF" w:rsidTr="00942BBF" w14:paraId="666D21E7" w14:textId="77777777">
        <w:trPr>
          <w:trHeight w:val="410"/>
          <w:jc w:val="center"/>
        </w:trPr>
        <w:tc>
          <w:tcPr>
            <w:tcW w:w="2076" w:type="dxa"/>
          </w:tcPr>
          <w:p w:rsidR="00942BBF" w:rsidP="00CE56C7" w:rsidRDefault="00942BBF" w14:paraId="29E0AADE" w14:textId="77777777">
            <w:r>
              <w:t>‘count’</w:t>
            </w:r>
          </w:p>
        </w:tc>
        <w:tc>
          <w:tcPr>
            <w:tcW w:w="4330" w:type="dxa"/>
          </w:tcPr>
          <w:p w:rsidR="00942BBF" w:rsidP="00CE56C7" w:rsidRDefault="00942BBF" w14:paraId="2B07D46D" w14:textId="77777777">
            <w:r>
              <w:t>Number of the order</w:t>
            </w:r>
          </w:p>
        </w:tc>
      </w:tr>
      <w:tr w:rsidR="00942BBF" w:rsidTr="00942BBF" w14:paraId="480D6D57" w14:textId="77777777">
        <w:trPr>
          <w:trHeight w:val="389"/>
          <w:jc w:val="center"/>
        </w:trPr>
        <w:tc>
          <w:tcPr>
            <w:tcW w:w="2076" w:type="dxa"/>
          </w:tcPr>
          <w:p w:rsidR="00942BBF" w:rsidP="00CE56C7" w:rsidRDefault="00942BBF" w14:paraId="03BA7FA0" w14:textId="77777777">
            <w:r>
              <w:t>‘min_price’</w:t>
            </w:r>
          </w:p>
        </w:tc>
        <w:tc>
          <w:tcPr>
            <w:tcW w:w="4330" w:type="dxa"/>
          </w:tcPr>
          <w:p w:rsidR="00942BBF" w:rsidP="00CE56C7" w:rsidRDefault="00942BBF" w14:paraId="24BED566" w14:textId="77777777">
            <w:r>
              <w:t>Minimum price in this ladder whale</w:t>
            </w:r>
          </w:p>
        </w:tc>
      </w:tr>
      <w:tr w:rsidR="00942BBF" w:rsidTr="00942BBF" w14:paraId="5E806A0A" w14:textId="77777777">
        <w:trPr>
          <w:trHeight w:val="410"/>
          <w:jc w:val="center"/>
        </w:trPr>
        <w:tc>
          <w:tcPr>
            <w:tcW w:w="2076" w:type="dxa"/>
          </w:tcPr>
          <w:p w:rsidR="00942BBF" w:rsidP="00CE56C7" w:rsidRDefault="00942BBF" w14:paraId="462880CA" w14:textId="77777777">
            <w:r>
              <w:t>‘max_price’</w:t>
            </w:r>
          </w:p>
        </w:tc>
        <w:tc>
          <w:tcPr>
            <w:tcW w:w="4330" w:type="dxa"/>
          </w:tcPr>
          <w:p w:rsidR="00942BBF" w:rsidP="00CE56C7" w:rsidRDefault="00942BBF" w14:paraId="1AE1AB96" w14:textId="77777777">
            <w:r>
              <w:t>Maximum price in this ladder whale</w:t>
            </w:r>
          </w:p>
        </w:tc>
      </w:tr>
      <w:tr w:rsidR="00942BBF" w:rsidTr="00942BBF" w14:paraId="7AE20B30" w14:textId="77777777">
        <w:trPr>
          <w:trHeight w:val="389"/>
          <w:jc w:val="center"/>
        </w:trPr>
        <w:tc>
          <w:tcPr>
            <w:tcW w:w="2076" w:type="dxa"/>
          </w:tcPr>
          <w:p w:rsidR="00942BBF" w:rsidP="00CE56C7" w:rsidRDefault="00942BBF" w14:paraId="7F70E595" w14:textId="77777777">
            <w:r>
              <w:t>TBL_VOLUME</w:t>
            </w:r>
          </w:p>
        </w:tc>
        <w:tc>
          <w:tcPr>
            <w:tcW w:w="4330" w:type="dxa"/>
          </w:tcPr>
          <w:p w:rsidR="00942BBF" w:rsidP="00CE56C7" w:rsidRDefault="00942BBF" w14:paraId="2924912C" w14:textId="77777777">
            <w:r>
              <w:rPr>
                <w:rFonts w:hint="eastAsia"/>
              </w:rPr>
              <w:t>Total</w:t>
            </w:r>
            <w:r>
              <w:t xml:space="preserve"> volume of the orders</w:t>
            </w:r>
          </w:p>
        </w:tc>
      </w:tr>
      <w:tr w:rsidR="00942BBF" w:rsidTr="00942BBF" w14:paraId="507B9899" w14:textId="77777777">
        <w:trPr>
          <w:trHeight w:val="410"/>
          <w:jc w:val="center"/>
        </w:trPr>
        <w:tc>
          <w:tcPr>
            <w:tcW w:w="2076" w:type="dxa"/>
          </w:tcPr>
          <w:p w:rsidR="00942BBF" w:rsidP="00CE56C7" w:rsidRDefault="00942BBF" w14:paraId="4CD43835" w14:textId="77777777">
            <w:r>
              <w:t>‘total_price’</w:t>
            </w:r>
          </w:p>
        </w:tc>
        <w:tc>
          <w:tcPr>
            <w:tcW w:w="4330" w:type="dxa"/>
          </w:tcPr>
          <w:p w:rsidR="00942BBF" w:rsidP="00CE56C7" w:rsidRDefault="00942BBF" w14:paraId="047D2831" w14:textId="77777777">
            <w:r>
              <w:t>Total price of the orders</w:t>
            </w:r>
          </w:p>
        </w:tc>
      </w:tr>
      <w:tr w:rsidR="00942BBF" w:rsidTr="00942BBF" w14:paraId="1555D263" w14:textId="77777777">
        <w:trPr>
          <w:trHeight w:val="389"/>
          <w:jc w:val="center"/>
        </w:trPr>
        <w:tc>
          <w:tcPr>
            <w:tcW w:w="2076" w:type="dxa"/>
          </w:tcPr>
          <w:p w:rsidR="00942BBF" w:rsidP="00CE56C7" w:rsidRDefault="00942BBF" w14:paraId="3099F349" w14:textId="77777777">
            <w:r>
              <w:t>‘text’</w:t>
            </w:r>
          </w:p>
        </w:tc>
        <w:tc>
          <w:tcPr>
            <w:tcW w:w="4330" w:type="dxa"/>
          </w:tcPr>
          <w:p w:rsidR="00942BBF" w:rsidP="00CE56C7" w:rsidRDefault="00942BBF" w14:paraId="1D16F8DC" w14:textId="77777777">
            <w:pPr>
              <w:keepNext/>
            </w:pPr>
            <w:r>
              <w:t>The summarized text for the ladder whale</w:t>
            </w:r>
          </w:p>
        </w:tc>
      </w:tr>
    </w:tbl>
    <w:p w:rsidR="00942BBF" w:rsidP="00942BBF" w:rsidRDefault="00942BBF" w14:paraId="6B31BD06" w14:textId="1F882C67">
      <w:pPr>
        <w:pStyle w:val="Caption"/>
        <w:jc w:val="center"/>
      </w:pPr>
      <w:r>
        <w:t xml:space="preserve">Table </w:t>
      </w:r>
      <w:r w:rsidR="004B7D2A">
        <w:t>2</w:t>
      </w:r>
      <w:r>
        <w:t xml:space="preserve"> vol_grp_bid/vol_grp_ask attributes</w:t>
      </w:r>
    </w:p>
    <w:p w:rsidR="00942BBF" w:rsidP="00942BBF" w:rsidRDefault="00942BBF" w14:paraId="413E0561" w14:textId="77777777">
      <w:pPr>
        <w:rPr>
          <w:lang w:val="en-US"/>
        </w:rPr>
      </w:pPr>
    </w:p>
    <w:tbl>
      <w:tblPr>
        <w:tblStyle w:val="TableGrid"/>
        <w:tblW w:w="0" w:type="auto"/>
        <w:jc w:val="center"/>
        <w:tblLook w:val="04A0" w:firstRow="1" w:lastRow="0" w:firstColumn="1" w:lastColumn="0" w:noHBand="0" w:noVBand="1"/>
      </w:tblPr>
      <w:tblGrid>
        <w:gridCol w:w="2112"/>
        <w:gridCol w:w="4459"/>
      </w:tblGrid>
      <w:tr w:rsidR="00942BBF" w:rsidTr="00CE56C7" w14:paraId="0FFA3960" w14:textId="77777777">
        <w:trPr>
          <w:trHeight w:val="284"/>
          <w:jc w:val="center"/>
        </w:trPr>
        <w:tc>
          <w:tcPr>
            <w:tcW w:w="6571" w:type="dxa"/>
            <w:gridSpan w:val="2"/>
          </w:tcPr>
          <w:p w:rsidRPr="00E737E9" w:rsidR="00942BBF" w:rsidP="00CE56C7" w:rsidRDefault="00942BBF" w14:paraId="5427A538" w14:textId="77777777">
            <w:pPr>
              <w:rPr>
                <w:b/>
              </w:rPr>
            </w:pPr>
            <w:r w:rsidRPr="00E737E9">
              <w:rPr>
                <w:b/>
              </w:rPr>
              <w:t>final_tbl</w:t>
            </w:r>
          </w:p>
        </w:tc>
      </w:tr>
      <w:tr w:rsidR="00942BBF" w:rsidTr="00CE56C7" w14:paraId="73347B17" w14:textId="77777777">
        <w:trPr>
          <w:trHeight w:val="269"/>
          <w:jc w:val="center"/>
        </w:trPr>
        <w:tc>
          <w:tcPr>
            <w:tcW w:w="2112" w:type="dxa"/>
          </w:tcPr>
          <w:p w:rsidR="00942BBF" w:rsidP="00CE56C7" w:rsidRDefault="00942BBF" w14:paraId="0D77DE29" w14:textId="77777777">
            <w:r>
              <w:t>TBL_VOLUME</w:t>
            </w:r>
          </w:p>
        </w:tc>
        <w:tc>
          <w:tcPr>
            <w:tcW w:w="4458" w:type="dxa"/>
          </w:tcPr>
          <w:p w:rsidR="00942BBF" w:rsidP="00CE56C7" w:rsidRDefault="00942BBF" w14:paraId="4A928CE8" w14:textId="77777777">
            <w:r>
              <w:t>Size of the order</w:t>
            </w:r>
          </w:p>
        </w:tc>
      </w:tr>
      <w:tr w:rsidR="00942BBF" w:rsidTr="00CE56C7" w14:paraId="5C0BC8B6" w14:textId="77777777">
        <w:trPr>
          <w:trHeight w:val="284"/>
          <w:jc w:val="center"/>
        </w:trPr>
        <w:tc>
          <w:tcPr>
            <w:tcW w:w="2112" w:type="dxa"/>
          </w:tcPr>
          <w:p w:rsidR="00942BBF" w:rsidP="00CE56C7" w:rsidRDefault="00942BBF" w14:paraId="3F632741" w14:textId="77777777">
            <w:r>
              <w:t>TBL_PRICE</w:t>
            </w:r>
          </w:p>
        </w:tc>
        <w:tc>
          <w:tcPr>
            <w:tcW w:w="4458" w:type="dxa"/>
          </w:tcPr>
          <w:p w:rsidR="00942BBF" w:rsidP="00CE56C7" w:rsidRDefault="00942BBF" w14:paraId="59E5B2DE" w14:textId="77777777">
            <w:r>
              <w:t>Price of the order</w:t>
            </w:r>
          </w:p>
        </w:tc>
      </w:tr>
      <w:tr w:rsidR="00942BBF" w:rsidTr="00CE56C7" w14:paraId="7BF5BEA6" w14:textId="77777777">
        <w:trPr>
          <w:trHeight w:val="269"/>
          <w:jc w:val="center"/>
        </w:trPr>
        <w:tc>
          <w:tcPr>
            <w:tcW w:w="2112" w:type="dxa"/>
          </w:tcPr>
          <w:p w:rsidR="00942BBF" w:rsidP="00CE56C7" w:rsidRDefault="00942BBF" w14:paraId="4B1FD4B2" w14:textId="77777777">
            <w:r>
              <w:t>‘n_unique_orders’</w:t>
            </w:r>
          </w:p>
        </w:tc>
        <w:tc>
          <w:tcPr>
            <w:tcW w:w="4458" w:type="dxa"/>
          </w:tcPr>
          <w:p w:rsidR="00942BBF" w:rsidP="00CE56C7" w:rsidRDefault="00942BBF" w14:paraId="1F2F7DB1" w14:textId="77777777">
            <w:r>
              <w:t>Number of the unique orders</w:t>
            </w:r>
          </w:p>
        </w:tc>
      </w:tr>
      <w:tr w:rsidR="00942BBF" w:rsidTr="00CE56C7" w14:paraId="72142CA8" w14:textId="77777777">
        <w:trPr>
          <w:trHeight w:val="284"/>
          <w:jc w:val="center"/>
        </w:trPr>
        <w:tc>
          <w:tcPr>
            <w:tcW w:w="2112" w:type="dxa"/>
          </w:tcPr>
          <w:p w:rsidR="00942BBF" w:rsidP="00CE56C7" w:rsidRDefault="00942BBF" w14:paraId="1D9FCDDC" w14:textId="77777777">
            <w:r>
              <w:t>‘total_price’</w:t>
            </w:r>
          </w:p>
        </w:tc>
        <w:tc>
          <w:tcPr>
            <w:tcW w:w="4458" w:type="dxa"/>
          </w:tcPr>
          <w:p w:rsidR="00942BBF" w:rsidP="00CE56C7" w:rsidRDefault="00942BBF" w14:paraId="16A92599" w14:textId="77777777">
            <w:r>
              <w:t>Total price of the orders</w:t>
            </w:r>
          </w:p>
        </w:tc>
      </w:tr>
      <w:tr w:rsidR="00942BBF" w:rsidTr="00CE56C7" w14:paraId="67E065BE" w14:textId="77777777">
        <w:trPr>
          <w:trHeight w:val="269"/>
          <w:jc w:val="center"/>
        </w:trPr>
        <w:tc>
          <w:tcPr>
            <w:tcW w:w="2112" w:type="dxa"/>
          </w:tcPr>
          <w:p w:rsidR="00942BBF" w:rsidP="00CE56C7" w:rsidRDefault="00942BBF" w14:paraId="0B020D37" w14:textId="77777777">
            <w:r>
              <w:t>‘text’</w:t>
            </w:r>
          </w:p>
        </w:tc>
        <w:tc>
          <w:tcPr>
            <w:tcW w:w="4458" w:type="dxa"/>
          </w:tcPr>
          <w:p w:rsidR="00942BBF" w:rsidP="00CE56C7" w:rsidRDefault="00942BBF" w14:paraId="68C1A4E9" w14:textId="77777777">
            <w:r>
              <w:t>The summarized text for the bubble whale</w:t>
            </w:r>
          </w:p>
        </w:tc>
      </w:tr>
      <w:tr w:rsidR="00942BBF" w:rsidTr="00CE56C7" w14:paraId="28A749EA" w14:textId="77777777">
        <w:trPr>
          <w:trHeight w:val="562"/>
          <w:jc w:val="center"/>
        </w:trPr>
        <w:tc>
          <w:tcPr>
            <w:tcW w:w="2112" w:type="dxa"/>
          </w:tcPr>
          <w:p w:rsidR="00942BBF" w:rsidP="00CE56C7" w:rsidRDefault="00942BBF" w14:paraId="26AC27D4" w14:textId="77777777">
            <w:r>
              <w:t>‘sqrt’</w:t>
            </w:r>
          </w:p>
        </w:tc>
        <w:tc>
          <w:tcPr>
            <w:tcW w:w="4458" w:type="dxa"/>
          </w:tcPr>
          <w:p w:rsidR="00942BBF" w:rsidP="00CE56C7" w:rsidRDefault="00942BBF" w14:paraId="3580C8E2" w14:textId="77777777">
            <w:r>
              <w:t xml:space="preserve">The square root of the </w:t>
            </w:r>
            <w:r w:rsidRPr="004F45B4">
              <w:t>TBL_VOLUME</w:t>
            </w:r>
            <w:r>
              <w:t xml:space="preserve">, to be used to determine the size of the bubble </w:t>
            </w:r>
          </w:p>
        </w:tc>
      </w:tr>
      <w:tr w:rsidR="00942BBF" w:rsidTr="00CE56C7" w14:paraId="7A6547B1" w14:textId="77777777">
        <w:trPr>
          <w:trHeight w:val="569"/>
          <w:jc w:val="center"/>
        </w:trPr>
        <w:tc>
          <w:tcPr>
            <w:tcW w:w="2112" w:type="dxa"/>
          </w:tcPr>
          <w:p w:rsidR="00942BBF" w:rsidP="00CE56C7" w:rsidRDefault="00942BBF" w14:paraId="34CB583F" w14:textId="33446E87">
            <w:r>
              <w:t>‘colorintensity’</w:t>
            </w:r>
          </w:p>
        </w:tc>
        <w:tc>
          <w:tcPr>
            <w:tcW w:w="4458" w:type="dxa"/>
          </w:tcPr>
          <w:p w:rsidR="00942BBF" w:rsidP="00CE56C7" w:rsidRDefault="00942BBF" w14:paraId="7805323D" w14:textId="77777777">
            <w:pPr>
              <w:keepNext/>
            </w:pPr>
            <w:r>
              <w:t xml:space="preserve">Calculated by </w:t>
            </w:r>
            <w:r w:rsidR="00FA1445">
              <w:t>‘</w:t>
            </w:r>
            <w:r w:rsidRPr="004F45B4">
              <w:t>n_unique_orders’</w:t>
            </w:r>
            <w:r>
              <w:t>, to be used as shade factor of colours</w:t>
            </w:r>
          </w:p>
        </w:tc>
      </w:tr>
    </w:tbl>
    <w:p w:rsidR="00942BBF" w:rsidP="00942BBF" w:rsidRDefault="00942BBF" w14:paraId="1A7C431F" w14:textId="35C74134">
      <w:pPr>
        <w:pStyle w:val="Caption"/>
        <w:jc w:val="center"/>
      </w:pPr>
      <w:r>
        <w:t xml:space="preserve">Table </w:t>
      </w:r>
      <w:r w:rsidR="004B7D2A">
        <w:t>3</w:t>
      </w:r>
      <w:r>
        <w:t xml:space="preserve"> final_tbl attributes</w:t>
      </w:r>
    </w:p>
    <w:p w:rsidR="00942BBF" w:rsidP="00942BBF" w:rsidRDefault="00942BBF" w14:paraId="2C27AC71" w14:textId="77777777"/>
    <w:p w:rsidR="00942BBF" w:rsidP="00942BBF" w:rsidRDefault="00942BBF" w14:paraId="090F3D07" w14:textId="77777777">
      <w:r>
        <w:t xml:space="preserve">Now it is ready to plot the chart, the 2 figures below show the code </w:t>
      </w:r>
      <w:r w:rsidRPr="00E737E9">
        <w:t>snippets</w:t>
      </w:r>
      <w:r>
        <w:t xml:space="preserve">. When the visualization is done, multiple thread method will be applied to handle multiple WebSocket connections. </w:t>
      </w:r>
    </w:p>
    <w:p w:rsidR="00942BBF" w:rsidP="00942BBF" w:rsidRDefault="00942BBF" w14:paraId="28A4DE15" w14:textId="77777777">
      <w:pPr>
        <w:keepNext/>
      </w:pPr>
      <w:r>
        <w:drawing>
          <wp:inline wp14:editId="7F50CEDF" wp14:anchorId="13EF371F">
            <wp:extent cx="5625536" cy="1800225"/>
            <wp:effectExtent l="0" t="0" r="0" b="0"/>
            <wp:docPr id="2122587830" name="picture" title=""/>
            <wp:cNvGraphicFramePr>
              <a:graphicFrameLocks noChangeAspect="1"/>
            </wp:cNvGraphicFramePr>
            <a:graphic>
              <a:graphicData uri="http://schemas.openxmlformats.org/drawingml/2006/picture">
                <pic:pic>
                  <pic:nvPicPr>
                    <pic:cNvPr id="0" name="picture"/>
                    <pic:cNvPicPr/>
                  </pic:nvPicPr>
                  <pic:blipFill>
                    <a:blip r:embed="Rada0ea4fbcf540a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625536" cy="1800225"/>
                    </a:xfrm>
                    <a:prstGeom prst="rect">
                      <a:avLst/>
                    </a:prstGeom>
                  </pic:spPr>
                </pic:pic>
              </a:graphicData>
            </a:graphic>
          </wp:inline>
        </w:drawing>
      </w:r>
    </w:p>
    <w:p w:rsidR="00942BBF" w:rsidP="00942BBF" w:rsidRDefault="00942BBF" w14:paraId="57E8895E" w14:textId="16127A10">
      <w:pPr>
        <w:pStyle w:val="Caption"/>
        <w:jc w:val="center"/>
      </w:pPr>
      <w:r>
        <w:t xml:space="preserve">Figure </w:t>
      </w:r>
      <w:r>
        <w:fldChar w:fldCharType="begin"/>
      </w:r>
      <w:r>
        <w:instrText xml:space="preserve"> SEQ Figure \* ARABIC </w:instrText>
      </w:r>
      <w:r>
        <w:fldChar w:fldCharType="separate"/>
      </w:r>
      <w:r w:rsidR="0027194E">
        <w:rPr>
          <w:noProof/>
        </w:rPr>
        <w:t>17</w:t>
      </w:r>
      <w:r>
        <w:fldChar w:fldCharType="end"/>
      </w:r>
      <w:r>
        <w:t xml:space="preserve"> Bubble whale code snippet</w:t>
      </w:r>
    </w:p>
    <w:p w:rsidR="00942BBF" w:rsidP="00942BBF" w:rsidRDefault="00942BBF" w14:paraId="0EEACEC4" w14:textId="77777777"/>
    <w:p w:rsidR="00942BBF" w:rsidP="00942BBF" w:rsidRDefault="00942BBF" w14:paraId="610AF318" w14:textId="77777777"/>
    <w:p w:rsidR="00942BBF" w:rsidP="00942BBF" w:rsidRDefault="00942BBF" w14:paraId="7C1CBAE7" w14:textId="77777777"/>
    <w:p w:rsidR="00942BBF" w:rsidP="00942BBF" w:rsidRDefault="00942BBF" w14:paraId="753B324A" w14:textId="77777777">
      <w:pPr>
        <w:keepNext/>
        <w:jc w:val="center"/>
      </w:pPr>
      <w:r>
        <w:drawing>
          <wp:inline wp14:editId="59098A09" wp14:anchorId="4FE4C078">
            <wp:extent cx="4993004" cy="3434963"/>
            <wp:effectExtent l="0" t="0" r="0" b="0"/>
            <wp:docPr id="815854330" name="picture" title=""/>
            <wp:cNvGraphicFramePr>
              <a:graphicFrameLocks noChangeAspect="1"/>
            </wp:cNvGraphicFramePr>
            <a:graphic>
              <a:graphicData uri="http://schemas.openxmlformats.org/drawingml/2006/picture">
                <pic:pic>
                  <pic:nvPicPr>
                    <pic:cNvPr id="0" name="picture"/>
                    <pic:cNvPicPr/>
                  </pic:nvPicPr>
                  <pic:blipFill>
                    <a:blip r:embed="R6ca74f400098472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993004" cy="3434963"/>
                    </a:xfrm>
                    <a:prstGeom prst="rect">
                      <a:avLst/>
                    </a:prstGeom>
                  </pic:spPr>
                </pic:pic>
              </a:graphicData>
            </a:graphic>
          </wp:inline>
        </w:drawing>
      </w:r>
    </w:p>
    <w:p w:rsidR="00942BBF" w:rsidP="00942BBF" w:rsidRDefault="00942BBF" w14:paraId="7B05432E" w14:textId="5E0F3BBF">
      <w:pPr>
        <w:pStyle w:val="Caption"/>
        <w:jc w:val="center"/>
      </w:pPr>
      <w:r>
        <w:t xml:space="preserve">Figure </w:t>
      </w:r>
      <w:r>
        <w:fldChar w:fldCharType="begin"/>
      </w:r>
      <w:r>
        <w:instrText xml:space="preserve"> SEQ Figure \* ARABIC </w:instrText>
      </w:r>
      <w:r>
        <w:fldChar w:fldCharType="separate"/>
      </w:r>
      <w:r w:rsidR="0027194E">
        <w:rPr>
          <w:noProof/>
        </w:rPr>
        <w:t>18</w:t>
      </w:r>
      <w:r>
        <w:fldChar w:fldCharType="end"/>
      </w:r>
      <w:r>
        <w:t xml:space="preserve"> Whale chart background code snippet</w:t>
      </w:r>
    </w:p>
    <w:p w:rsidRPr="00942BBF" w:rsidR="00942BBF" w:rsidP="00942BBF" w:rsidRDefault="00942BBF" w14:paraId="5D86E643" w14:textId="77777777">
      <w:pPr>
        <w:rPr>
          <w:lang w:val="en-US"/>
        </w:rPr>
      </w:pPr>
    </w:p>
    <w:p w:rsidR="00572C92" w:rsidP="004B7D2A" w:rsidRDefault="004B7D2A" w14:paraId="12A5B705" w14:textId="7514A4A7">
      <w:pPr>
        <w:pStyle w:val="Heading2"/>
      </w:pPr>
      <w:bookmarkStart w:name="_Toc517449491" w:id="116"/>
      <w:bookmarkStart w:name="_Toc517453021" w:id="117"/>
      <w:bookmarkStart w:name="_Toc517453256" w:id="118"/>
      <w:bookmarkStart w:name="_Toc517453586" w:id="119"/>
      <w:r>
        <w:t>5</w:t>
      </w:r>
      <w:r w:rsidR="7BD2783A">
        <w:t>.</w:t>
      </w:r>
      <w:r w:rsidR="00800142">
        <w:t>4</w:t>
      </w:r>
      <w:r w:rsidR="7BD2783A">
        <w:t xml:space="preserve"> Collaborating methods</w:t>
      </w:r>
      <w:bookmarkEnd w:id="116"/>
      <w:bookmarkEnd w:id="117"/>
      <w:bookmarkEnd w:id="118"/>
      <w:bookmarkEnd w:id="119"/>
    </w:p>
    <w:p w:rsidR="00EF38F4" w:rsidP="00572C92" w:rsidRDefault="00EF38F4" w14:paraId="30E6B29F" w14:textId="77777777"/>
    <w:p w:rsidR="00572C92" w:rsidP="00572C92" w:rsidRDefault="7BD2783A" w14:paraId="7A6AE7FF" w14:textId="77777777">
      <w:r>
        <w:t>Agile software development</w:t>
      </w:r>
    </w:p>
    <w:p w:rsidR="00572C92" w:rsidP="00572C92" w:rsidRDefault="7BD2783A" w14:paraId="72530FC7" w14:textId="3D9B272F">
      <w:r>
        <w:lastRenderedPageBreak/>
        <w:t xml:space="preserve">Our 4-people team </w:t>
      </w:r>
      <w:r w:rsidR="00572C92">
        <w:t>perform</w:t>
      </w:r>
      <w:r w:rsidR="008A7292">
        <w:rPr>
          <w:rFonts w:hint="eastAsia"/>
        </w:rPr>
        <w:t>s</w:t>
      </w:r>
      <w:r>
        <w:t xml:space="preserve"> fairly flexibly and this project could be quite open, therefore</w:t>
      </w:r>
      <w:r w:rsidR="00EF38F4">
        <w:rPr>
          <w:rFonts w:hint="eastAsia"/>
        </w:rPr>
        <w:t>,</w:t>
      </w:r>
      <w:r>
        <w:t xml:space="preserve"> Agile software development is suitable for this project. We focus more on human interaction rather than red tape. Brainstorming, exploring, and achieving </w:t>
      </w:r>
      <w:r w:rsidR="00EF38F4">
        <w:rPr>
          <w:rFonts w:hint="eastAsia"/>
        </w:rPr>
        <w:t>have been</w:t>
      </w:r>
      <w:r w:rsidR="006D6244">
        <w:t xml:space="preserve"> more important detailed paper</w:t>
      </w:r>
      <w:r>
        <w:t>work.</w:t>
      </w:r>
    </w:p>
    <w:p w:rsidR="00572C92" w:rsidP="00572C92" w:rsidRDefault="00572C92" w14:paraId="77914617" w14:textId="77777777"/>
    <w:p w:rsidRPr="00383DC2" w:rsidR="00572C92" w:rsidP="004B7D2A" w:rsidRDefault="004B7D2A" w14:paraId="1B3AE9DA" w14:textId="47D54032">
      <w:pPr>
        <w:pStyle w:val="Heading2"/>
        <w:rPr>
          <w:lang w:val="en-US"/>
        </w:rPr>
      </w:pPr>
      <w:bookmarkStart w:name="_Toc517449492" w:id="120"/>
      <w:bookmarkStart w:name="_Toc517453022" w:id="121"/>
      <w:bookmarkStart w:name="_Toc517453257" w:id="122"/>
      <w:bookmarkStart w:name="_Toc517453587" w:id="123"/>
      <w:r>
        <w:rPr>
          <w:lang w:val="en-US"/>
        </w:rPr>
        <w:t>5</w:t>
      </w:r>
      <w:r w:rsidR="008649C1">
        <w:rPr>
          <w:rFonts w:hint="eastAsia"/>
          <w:lang w:val="en-US"/>
        </w:rPr>
        <w:t>.</w:t>
      </w:r>
      <w:r w:rsidR="00800142">
        <w:rPr>
          <w:lang w:val="en-US"/>
        </w:rPr>
        <w:t>5</w:t>
      </w:r>
      <w:r w:rsidR="008649C1">
        <w:rPr>
          <w:rFonts w:hint="eastAsia"/>
          <w:lang w:val="en-US"/>
        </w:rPr>
        <w:t xml:space="preserve"> </w:t>
      </w:r>
      <w:r w:rsidRPr="00383DC2" w:rsidR="00572C92">
        <w:rPr>
          <w:lang w:val="en-US"/>
        </w:rPr>
        <w:t>Hardware</w:t>
      </w:r>
      <w:r w:rsidR="00FC575E">
        <w:rPr>
          <w:rFonts w:hint="eastAsia"/>
          <w:lang w:val="en-US"/>
        </w:rPr>
        <w:t xml:space="preserve"> </w:t>
      </w:r>
      <w:r w:rsidR="008649C1">
        <w:rPr>
          <w:rFonts w:hint="eastAsia"/>
          <w:lang w:val="en-US"/>
        </w:rPr>
        <w:t>&amp;</w:t>
      </w:r>
      <w:r w:rsidR="00FC575E">
        <w:rPr>
          <w:rFonts w:hint="eastAsia"/>
          <w:lang w:val="en-US"/>
        </w:rPr>
        <w:t xml:space="preserve"> </w:t>
      </w:r>
      <w:r w:rsidR="008649C1">
        <w:rPr>
          <w:rFonts w:hint="eastAsia"/>
          <w:lang w:val="en-US"/>
        </w:rPr>
        <w:t>Software</w:t>
      </w:r>
      <w:bookmarkEnd w:id="120"/>
      <w:bookmarkEnd w:id="121"/>
      <w:bookmarkEnd w:id="122"/>
      <w:bookmarkEnd w:id="123"/>
    </w:p>
    <w:p w:rsidRPr="00383DC2" w:rsidR="00572C92" w:rsidP="00572C92" w:rsidRDefault="00572C92" w14:paraId="3E2A0FA9" w14:textId="39E4E256">
      <w:pPr>
        <w:rPr>
          <w:lang w:val="en-US"/>
        </w:rPr>
      </w:pPr>
    </w:p>
    <w:p w:rsidR="00FC575E" w:rsidP="00572C92" w:rsidRDefault="00FC575E" w14:paraId="0EF72CDA" w14:textId="4F07CFB3">
      <w:pPr>
        <w:rPr>
          <w:lang w:val="en-US"/>
        </w:rPr>
      </w:pPr>
      <w:r>
        <w:rPr>
          <w:rFonts w:hint="eastAsia"/>
          <w:lang w:val="en-US"/>
        </w:rPr>
        <w:t>Hardware</w:t>
      </w:r>
    </w:p>
    <w:p w:rsidRPr="00383DC2" w:rsidR="00572C92" w:rsidP="7BD2783A" w:rsidRDefault="7BD2783A" w14:paraId="6EA79A76" w14:textId="48AB711D">
      <w:pPr>
        <w:rPr>
          <w:lang w:val="en-US"/>
        </w:rPr>
      </w:pPr>
      <w:r w:rsidRPr="7BD2783A">
        <w:rPr>
          <w:lang w:val="en-US"/>
        </w:rPr>
        <w:t xml:space="preserve">The application will run on python as to be implemented in all modern operating system (Windows, macOS). </w:t>
      </w:r>
      <w:r w:rsidRPr="7BD2783A" w:rsidR="006D6244">
        <w:rPr>
          <w:lang w:val="en-US"/>
        </w:rPr>
        <w:t>Basically</w:t>
      </w:r>
      <w:r w:rsidRPr="7BD2783A">
        <w:rPr>
          <w:lang w:val="en-US"/>
        </w:rPr>
        <w:t xml:space="preserve"> the Web page is designed to be accessed via computer. Later version of the website will be mobile optimized. </w:t>
      </w:r>
    </w:p>
    <w:p w:rsidR="00572C92" w:rsidP="7BD2783A" w:rsidRDefault="7BD2783A" w14:paraId="2EDD996E" w14:textId="1A6B233F">
      <w:pPr>
        <w:rPr>
          <w:lang w:val="en-US"/>
        </w:rPr>
      </w:pPr>
      <w:r w:rsidRPr="7BD2783A">
        <w:rPr>
          <w:lang w:val="en-US"/>
        </w:rPr>
        <w:t xml:space="preserve">The hardware involved in this project will be 4 MacBook laptops as well as the lab computers in </w:t>
      </w:r>
      <w:r w:rsidR="00EF38F4">
        <w:rPr>
          <w:rFonts w:hint="eastAsia"/>
          <w:lang w:val="en-US"/>
        </w:rPr>
        <w:t>S</w:t>
      </w:r>
      <w:r w:rsidRPr="00383DC2" w:rsidR="00572C92">
        <w:rPr>
          <w:lang w:val="en-US"/>
        </w:rPr>
        <w:t>chool</w:t>
      </w:r>
      <w:r w:rsidRPr="7BD2783A">
        <w:rPr>
          <w:lang w:val="en-US"/>
        </w:rPr>
        <w:t xml:space="preserve"> of IT. The computers are used to write the code and provide localhost service when testing. All the database will be created and held on private computers.</w:t>
      </w:r>
    </w:p>
    <w:p w:rsidR="00572C92" w:rsidP="00572C92" w:rsidRDefault="00572C92" w14:paraId="0653CE7B" w14:textId="77777777">
      <w:pPr>
        <w:rPr>
          <w:lang w:val="en-US"/>
        </w:rPr>
      </w:pPr>
    </w:p>
    <w:p w:rsidRPr="00383DC2" w:rsidR="00572C92" w:rsidP="00572C92" w:rsidRDefault="7BD2783A" w14:paraId="1E0BE62A" w14:textId="2A2B02F4">
      <w:pPr>
        <w:rPr>
          <w:lang w:val="en-US"/>
        </w:rPr>
      </w:pPr>
      <w:r w:rsidRPr="7BD2783A">
        <w:rPr>
          <w:lang w:val="en-US"/>
        </w:rPr>
        <w:t>Software</w:t>
      </w:r>
    </w:p>
    <w:p w:rsidRPr="00383DC2" w:rsidR="00572C92" w:rsidP="7BD2783A" w:rsidRDefault="7BD2783A" w14:paraId="49898CF5" w14:textId="7C545A29">
      <w:pPr>
        <w:rPr>
          <w:lang w:val="en-US"/>
        </w:rPr>
      </w:pPr>
      <w:r w:rsidRPr="7BD2783A">
        <w:rPr>
          <w:lang w:val="en-US"/>
        </w:rPr>
        <w:t>All the software technologies that have been used to complete the project are listed below:</w:t>
      </w:r>
    </w:p>
    <w:p w:rsidRPr="00383DC2" w:rsidR="00572C92" w:rsidP="7BD2783A" w:rsidRDefault="00572C92" w14:paraId="3CF17995" w14:textId="77777777">
      <w:pPr>
        <w:rPr>
          <w:lang w:val="en-US"/>
        </w:rPr>
      </w:pPr>
      <w:r w:rsidRPr="00383DC2">
        <w:rPr>
          <w:lang w:val="en-US"/>
        </w:rPr>
        <w:t>1.</w:t>
      </w:r>
      <w:r w:rsidRPr="00383DC2">
        <w:rPr>
          <w:lang w:val="en-US"/>
        </w:rPr>
        <w:tab/>
      </w:r>
      <w:r w:rsidRPr="00383DC2">
        <w:rPr>
          <w:lang w:val="en-US"/>
        </w:rPr>
        <w:t>PyCharm</w:t>
      </w:r>
    </w:p>
    <w:p w:rsidRPr="00383DC2" w:rsidR="00572C92" w:rsidP="7BD2783A" w:rsidRDefault="00572C92" w14:paraId="16D21628" w14:textId="77777777">
      <w:pPr>
        <w:rPr>
          <w:lang w:val="en-US"/>
        </w:rPr>
      </w:pPr>
      <w:r w:rsidRPr="00383DC2">
        <w:rPr>
          <w:lang w:val="en-US"/>
        </w:rPr>
        <w:t>2.</w:t>
      </w:r>
      <w:r w:rsidRPr="00383DC2">
        <w:rPr>
          <w:lang w:val="en-US"/>
        </w:rPr>
        <w:tab/>
      </w:r>
      <w:r w:rsidRPr="00383DC2">
        <w:rPr>
          <w:lang w:val="en-US"/>
        </w:rPr>
        <w:t>WebStorm</w:t>
      </w:r>
    </w:p>
    <w:p w:rsidRPr="00383DC2" w:rsidR="00572C92" w:rsidP="7BD2783A" w:rsidRDefault="00572C92" w14:paraId="14A8CBE2" w14:textId="77777777">
      <w:pPr>
        <w:rPr>
          <w:lang w:val="en-US"/>
        </w:rPr>
      </w:pPr>
      <w:r w:rsidRPr="00383DC2">
        <w:rPr>
          <w:lang w:val="en-US"/>
        </w:rPr>
        <w:t>3.</w:t>
      </w:r>
      <w:r w:rsidRPr="00383DC2">
        <w:rPr>
          <w:lang w:val="en-US"/>
        </w:rPr>
        <w:tab/>
      </w:r>
      <w:r w:rsidRPr="00383DC2">
        <w:rPr>
          <w:lang w:val="en-US"/>
        </w:rPr>
        <w:t>Anaconda navigator</w:t>
      </w:r>
    </w:p>
    <w:p w:rsidRPr="00383DC2" w:rsidR="00572C92" w:rsidP="7BD2783A" w:rsidRDefault="00572C92" w14:paraId="2AA25E4A" w14:textId="77777777">
      <w:pPr>
        <w:rPr>
          <w:lang w:val="en-US"/>
        </w:rPr>
      </w:pPr>
      <w:r w:rsidRPr="00383DC2">
        <w:rPr>
          <w:lang w:val="en-US"/>
        </w:rPr>
        <w:t>4.</w:t>
      </w:r>
      <w:r w:rsidRPr="00383DC2">
        <w:rPr>
          <w:lang w:val="en-US"/>
        </w:rPr>
        <w:tab/>
      </w:r>
      <w:r w:rsidRPr="00383DC2">
        <w:rPr>
          <w:lang w:val="en-US"/>
        </w:rPr>
        <w:t>Tomcat server</w:t>
      </w:r>
    </w:p>
    <w:p w:rsidRPr="00383DC2" w:rsidR="00572C92" w:rsidP="7BD2783A" w:rsidRDefault="00572C92" w14:paraId="320817C6" w14:textId="77777777">
      <w:pPr>
        <w:rPr>
          <w:lang w:val="en-US"/>
        </w:rPr>
      </w:pPr>
      <w:r w:rsidRPr="00383DC2">
        <w:rPr>
          <w:lang w:val="en-US"/>
        </w:rPr>
        <w:t>5.</w:t>
      </w:r>
      <w:r w:rsidRPr="00383DC2">
        <w:rPr>
          <w:lang w:val="en-US"/>
        </w:rPr>
        <w:tab/>
      </w:r>
      <w:r w:rsidRPr="00383DC2">
        <w:rPr>
          <w:lang w:val="en-US"/>
        </w:rPr>
        <w:t>Github for version control</w:t>
      </w:r>
    </w:p>
    <w:p w:rsidRPr="00383DC2" w:rsidR="00572C92" w:rsidP="7BD2783A" w:rsidRDefault="00572C92" w14:paraId="7B84C711" w14:textId="77777777">
      <w:pPr>
        <w:rPr>
          <w:lang w:val="en-US"/>
        </w:rPr>
      </w:pPr>
      <w:r w:rsidRPr="00383DC2">
        <w:rPr>
          <w:lang w:val="en-US"/>
        </w:rPr>
        <w:t>6.</w:t>
      </w:r>
      <w:r w:rsidRPr="00383DC2">
        <w:rPr>
          <w:lang w:val="en-US"/>
        </w:rPr>
        <w:tab/>
      </w:r>
      <w:r w:rsidRPr="00383DC2">
        <w:rPr>
          <w:lang w:val="en-US"/>
        </w:rPr>
        <w:t>Slack for group communication</w:t>
      </w:r>
    </w:p>
    <w:p w:rsidRPr="00383DC2" w:rsidR="00572C92" w:rsidP="00572C92" w:rsidRDefault="00572C92" w14:paraId="2FD5C399" w14:textId="77777777">
      <w:pPr>
        <w:rPr>
          <w:lang w:val="en-US"/>
        </w:rPr>
      </w:pPr>
    </w:p>
    <w:p w:rsidRPr="00383DC2" w:rsidR="00572C92" w:rsidP="7BD2783A" w:rsidRDefault="7BD2783A" w14:paraId="36BD9821" w14:textId="609D85F8">
      <w:pPr>
        <w:rPr>
          <w:lang w:val="en-US"/>
        </w:rPr>
      </w:pPr>
      <w:r w:rsidRPr="7BD2783A">
        <w:rPr>
          <w:lang w:val="en-US"/>
        </w:rPr>
        <w:t xml:space="preserve">The software used in the development of the project is selected by the group member after the comparison with other similar software. Pycharm is an excellent choice of developing environment as it consists of features like code completion and hinting as well as code navigation (Kennedy, 2015). WebStorm is another IDE built by JetBrains, mainly for web development. Anaconda navigator is to download and manage the external libraries or packages and frameworks for </w:t>
      </w:r>
      <w:r w:rsidR="00CB68E8">
        <w:rPr>
          <w:lang w:val="en-US"/>
        </w:rPr>
        <w:t>P</w:t>
      </w:r>
      <w:r w:rsidRPr="7BD2783A">
        <w:rPr>
          <w:lang w:val="en-US"/>
        </w:rPr>
        <w:t xml:space="preserve">ython, Django framework can be installed easily via Anaconda navigator. </w:t>
      </w:r>
    </w:p>
    <w:p w:rsidRPr="00383DC2" w:rsidR="00572C92" w:rsidP="00572C92" w:rsidRDefault="00572C92" w14:paraId="2281F1C6" w14:textId="77777777">
      <w:pPr>
        <w:rPr>
          <w:lang w:val="en-US"/>
        </w:rPr>
      </w:pPr>
    </w:p>
    <w:p w:rsidRPr="00383DC2" w:rsidR="00572C92" w:rsidP="7BD2783A" w:rsidRDefault="00630EFD" w14:paraId="6E24ECDA" w14:textId="52A94757">
      <w:pPr>
        <w:rPr>
          <w:lang w:val="en-US"/>
        </w:rPr>
      </w:pPr>
      <w:r>
        <w:rPr>
          <w:lang w:val="en-US"/>
        </w:rPr>
        <w:lastRenderedPageBreak/>
        <w:t>Other software</w:t>
      </w:r>
      <w:r w:rsidRPr="7BD2783A" w:rsidR="7BD2783A">
        <w:rPr>
          <w:lang w:val="en-US"/>
        </w:rPr>
        <w:t xml:space="preserve"> including Tomcat, Github and Slack are very popular and common softwares for web applic</w:t>
      </w:r>
      <w:r>
        <w:rPr>
          <w:lang w:val="en-US"/>
        </w:rPr>
        <w:t>ation designing. These software</w:t>
      </w:r>
      <w:r w:rsidRPr="7BD2783A" w:rsidR="7BD2783A">
        <w:rPr>
          <w:lang w:val="en-US"/>
        </w:rPr>
        <w:t xml:space="preserve"> can make the project more profession</w:t>
      </w:r>
      <w:r w:rsidR="004E2836">
        <w:rPr>
          <w:lang w:val="en-US"/>
        </w:rPr>
        <w:t>al and official. These software</w:t>
      </w:r>
      <w:r w:rsidRPr="7BD2783A" w:rsidR="7BD2783A">
        <w:rPr>
          <w:lang w:val="en-US"/>
        </w:rPr>
        <w:t xml:space="preserve"> are either open source software or free software, which is the best choice for the capstone project.</w:t>
      </w:r>
    </w:p>
    <w:p w:rsidR="00572C92" w:rsidP="00155331" w:rsidRDefault="00572C92" w14:paraId="7E5E4B8D" w14:textId="77777777">
      <w:pPr>
        <w:spacing w:line="240" w:lineRule="auto"/>
      </w:pPr>
    </w:p>
    <w:p w:rsidR="002E4211" w:rsidP="47A99D8E" w:rsidRDefault="002E4211" w14:paraId="2AD5DF95" w14:textId="77777777">
      <w:pPr>
        <w:spacing w:line="240" w:lineRule="auto"/>
      </w:pPr>
    </w:p>
    <w:p w:rsidR="2A2434BC" w:rsidP="2A2434BC" w:rsidRDefault="2A2434BC" w14:paraId="62BAA6B6" w14:textId="5564CB41"/>
    <w:p w:rsidR="003D5A8B" w:rsidP="00E83B1E" w:rsidRDefault="004B7D2A" w14:paraId="744EABC4" w14:textId="0EE23C83">
      <w:pPr>
        <w:pStyle w:val="Heading1"/>
      </w:pPr>
      <w:bookmarkStart w:name="_Toc517443615" w:id="124"/>
      <w:bookmarkStart w:name="_Toc517449493" w:id="125"/>
      <w:bookmarkStart w:name="_Toc517453023" w:id="126"/>
      <w:bookmarkStart w:name="_Toc517453258" w:id="127"/>
      <w:bookmarkStart w:name="_Toc517453588" w:id="128"/>
      <w:r>
        <w:t>6</w:t>
      </w:r>
      <w:r w:rsidR="00E83B1E">
        <w:rPr>
          <w:rFonts w:hint="eastAsia"/>
        </w:rPr>
        <w:t xml:space="preserve">. </w:t>
      </w:r>
      <w:r w:rsidR="00B32F25">
        <w:rPr>
          <w:rFonts w:hint="eastAsia"/>
        </w:rPr>
        <w:t>Evaluation and Reflection</w:t>
      </w:r>
      <w:bookmarkEnd w:id="124"/>
      <w:bookmarkEnd w:id="125"/>
      <w:bookmarkEnd w:id="126"/>
      <w:bookmarkEnd w:id="127"/>
      <w:bookmarkEnd w:id="128"/>
    </w:p>
    <w:p w:rsidRPr="00394AEE" w:rsidR="00394AEE" w:rsidP="00394AEE" w:rsidRDefault="00394AEE" w14:paraId="59E882FC" w14:textId="77777777"/>
    <w:p w:rsidRPr="006F6D07" w:rsidR="006F6D07" w:rsidP="004B7D2A" w:rsidRDefault="004B7D2A" w14:paraId="021B71C4" w14:textId="2DA4E0CE">
      <w:pPr>
        <w:pStyle w:val="Heading2"/>
      </w:pPr>
      <w:bookmarkStart w:name="_Toc517449494" w:id="129"/>
      <w:bookmarkStart w:name="_Toc517453024" w:id="130"/>
      <w:bookmarkStart w:name="_Toc517453259" w:id="131"/>
      <w:bookmarkStart w:name="_Toc517453589" w:id="132"/>
      <w:r>
        <w:t>6</w:t>
      </w:r>
      <w:r w:rsidR="006F6D07">
        <w:rPr>
          <w:rFonts w:hint="eastAsia"/>
        </w:rPr>
        <w:t>.1 Evaluation</w:t>
      </w:r>
      <w:bookmarkEnd w:id="129"/>
      <w:bookmarkEnd w:id="130"/>
      <w:bookmarkEnd w:id="131"/>
      <w:bookmarkEnd w:id="132"/>
    </w:p>
    <w:p w:rsidRPr="00BF75C0" w:rsidR="000929BC" w:rsidP="00BF75C0" w:rsidRDefault="000929BC" w14:paraId="4EB12383" w14:textId="77777777"/>
    <w:p w:rsidRPr="00BF75C0" w:rsidR="00357B83" w:rsidP="00BF75C0" w:rsidRDefault="0019050E" w14:paraId="22F45B78" w14:textId="0A662754">
      <w:r>
        <w:t xml:space="preserve">After </w:t>
      </w:r>
      <w:r w:rsidR="1F16C915">
        <w:t xml:space="preserve">multiple </w:t>
      </w:r>
      <w:r w:rsidR="00CA4914">
        <w:rPr>
          <w:rFonts w:hint="eastAsia"/>
        </w:rPr>
        <w:t xml:space="preserve">weeks </w:t>
      </w:r>
      <w:r>
        <w:t xml:space="preserve">of </w:t>
      </w:r>
      <w:r w:rsidR="1F16C915">
        <w:t>development</w:t>
      </w:r>
      <w:r>
        <w:t xml:space="preserve"> and discussions</w:t>
      </w:r>
      <w:r w:rsidRPr="00BF75C0" w:rsidR="00D66E6A">
        <w:t xml:space="preserve">, our team has </w:t>
      </w:r>
      <w:r w:rsidRPr="00BF75C0">
        <w:t>completed</w:t>
      </w:r>
      <w:r w:rsidRPr="00BF75C0" w:rsidR="00D66E6A">
        <w:t xml:space="preserve"> a </w:t>
      </w:r>
      <w:r w:rsidRPr="00BF75C0" w:rsidR="00357B83">
        <w:t>reasonably</w:t>
      </w:r>
      <w:r w:rsidRPr="00BF75C0" w:rsidR="00D66E6A">
        <w:t xml:space="preserve"> </w:t>
      </w:r>
      <w:r w:rsidR="1F16C915">
        <w:t>quality</w:t>
      </w:r>
      <w:r w:rsidRPr="00BF75C0" w:rsidR="00D66E6A">
        <w:t xml:space="preserve"> </w:t>
      </w:r>
      <w:r>
        <w:t>deliverable,</w:t>
      </w:r>
      <w:r w:rsidRPr="00BF75C0" w:rsidR="00D66E6A">
        <w:t xml:space="preserve"> </w:t>
      </w:r>
      <w:r w:rsidR="00FB11D2">
        <w:t>in</w:t>
      </w:r>
      <w:r>
        <w:t xml:space="preserve"> this section, the e</w:t>
      </w:r>
      <w:r w:rsidR="00232C8B">
        <w:t>valuation would be conducted</w:t>
      </w:r>
      <w:r w:rsidR="009D4938">
        <w:t xml:space="preserve">, </w:t>
      </w:r>
      <w:r w:rsidR="00A8727C">
        <w:t xml:space="preserve">which is </w:t>
      </w:r>
      <w:r w:rsidR="009D4938">
        <w:t xml:space="preserve">based on the </w:t>
      </w:r>
      <w:r w:rsidRPr="00BF75C0">
        <w:t xml:space="preserve">requirements of the project outline, user requirements and team proposal. </w:t>
      </w:r>
      <w:r>
        <w:t xml:space="preserve"> </w:t>
      </w:r>
    </w:p>
    <w:p w:rsidRPr="00BF75C0" w:rsidR="00BF75C0" w:rsidP="00BF75C0" w:rsidRDefault="00357B83" w14:paraId="44308445" w14:textId="4C878A52">
      <w:r w:rsidRPr="00BF75C0">
        <w:t xml:space="preserve">Basically, what we have done and delivered in this project is a website </w:t>
      </w:r>
      <w:r w:rsidRPr="00BF75C0" w:rsidR="0008660A">
        <w:t xml:space="preserve">that </w:t>
      </w:r>
      <w:r w:rsidR="1F16C915">
        <w:t>retrieves</w:t>
      </w:r>
      <w:r w:rsidRPr="00BF75C0" w:rsidR="002506F3">
        <w:t xml:space="preserve"> and </w:t>
      </w:r>
      <w:r w:rsidR="1F16C915">
        <w:t>stores</w:t>
      </w:r>
      <w:r w:rsidRPr="00BF75C0" w:rsidR="002506F3">
        <w:t xml:space="preserve"> data from cryptocurrency exchanges</w:t>
      </w:r>
      <w:r w:rsidRPr="00BF75C0" w:rsidR="004C68BA">
        <w:t xml:space="preserve"> into </w:t>
      </w:r>
      <w:r w:rsidR="00260F7D">
        <w:t>MySQL</w:t>
      </w:r>
      <w:r w:rsidR="001B277A">
        <w:t xml:space="preserve"> </w:t>
      </w:r>
      <w:r w:rsidRPr="00BF75C0" w:rsidR="004C68BA">
        <w:t>database</w:t>
      </w:r>
      <w:r w:rsidR="001B277A">
        <w:t xml:space="preserve"> </w:t>
      </w:r>
      <w:r w:rsidR="1F16C915">
        <w:t>where</w:t>
      </w:r>
      <w:r w:rsidR="00860D87">
        <w:t xml:space="preserve"> </w:t>
      </w:r>
      <w:r w:rsidR="001B277A">
        <w:t xml:space="preserve">the data </w:t>
      </w:r>
      <w:r w:rsidR="000E1783">
        <w:rPr>
          <w:rFonts w:hint="eastAsia"/>
        </w:rPr>
        <w:t>model</w:t>
      </w:r>
      <w:r w:rsidR="001B277A">
        <w:t xml:space="preserve"> </w:t>
      </w:r>
      <w:r w:rsidR="00860D87">
        <w:t xml:space="preserve">designed </w:t>
      </w:r>
      <w:r w:rsidR="001B277A">
        <w:t>by ourselves</w:t>
      </w:r>
      <w:r w:rsidR="1F16C915">
        <w:t>. Furthermore, it visualises</w:t>
      </w:r>
      <w:r w:rsidRPr="00BF75C0" w:rsidR="004C68BA">
        <w:t xml:space="preserve"> and </w:t>
      </w:r>
      <w:r w:rsidR="1F16C915">
        <w:t>analyses</w:t>
      </w:r>
      <w:r w:rsidRPr="00BF75C0" w:rsidR="004C68BA">
        <w:t xml:space="preserve"> these data</w:t>
      </w:r>
      <w:r w:rsidRPr="00BF75C0" w:rsidR="00DF614B">
        <w:t xml:space="preserve"> to provide comprehensive information to the clients</w:t>
      </w:r>
      <w:r w:rsidRPr="00BF75C0" w:rsidR="004C68BA">
        <w:t>.</w:t>
      </w:r>
      <w:r w:rsidRPr="00BF75C0" w:rsidR="00DF614B">
        <w:t xml:space="preserve"> </w:t>
      </w:r>
      <w:r w:rsidRPr="00BF75C0" w:rsidR="00BF75C0">
        <w:t xml:space="preserve">The section of deliverable provides detailed functions and features of this project. </w:t>
      </w:r>
    </w:p>
    <w:p w:rsidR="00617583" w:rsidP="00BF75C0" w:rsidRDefault="00BF75C0" w14:paraId="36A8F1FE" w14:textId="275BC087">
      <w:r w:rsidRPr="00BF75C0">
        <w:t xml:space="preserve">According to the </w:t>
      </w:r>
      <w:r>
        <w:t>project description, “</w:t>
      </w:r>
      <w:r w:rsidRPr="00BF75C0" w:rsidR="00617583">
        <w:t>In this project, students will retrieve, store, and visualize data from various cryptocurrency exchanges. Students will also employ data modelling techniques to find suitable data</w:t>
      </w:r>
      <w:r w:rsidRPr="00BF75C0" w:rsidR="00617583">
        <w:rPr>
          <w:rFonts w:ascii="Calibri" w:hAnsi="Calibri" w:eastAsia="Calibri" w:cs="Calibri"/>
        </w:rPr>
        <w:t>‐</w:t>
      </w:r>
      <w:r w:rsidRPr="00BF75C0" w:rsidR="00617583">
        <w:t>structures to represent order books of exchanges, will store them in a relational database, and visualize them via a web</w:t>
      </w:r>
      <w:r w:rsidRPr="00BF75C0" w:rsidR="00617583">
        <w:rPr>
          <w:rFonts w:ascii="Calibri" w:hAnsi="Calibri" w:eastAsia="Calibri" w:cs="Calibri"/>
        </w:rPr>
        <w:t>‐</w:t>
      </w:r>
      <w:r w:rsidRPr="00BF75C0" w:rsidR="00617583">
        <w:t>interface using java</w:t>
      </w:r>
      <w:r w:rsidRPr="00BF75C0" w:rsidR="00617583">
        <w:rPr>
          <w:rFonts w:ascii="Calibri" w:hAnsi="Calibri" w:eastAsia="Calibri" w:cs="Calibri"/>
        </w:rPr>
        <w:t>‐</w:t>
      </w:r>
      <w:r w:rsidRPr="00BF75C0" w:rsidR="00617583">
        <w:t>script</w:t>
      </w:r>
      <w:r w:rsidRPr="00BF75C0">
        <w:t>.”</w:t>
      </w:r>
      <w:r>
        <w:t xml:space="preserve"> (quote from project description), the deliverable has sufficiently </w:t>
      </w:r>
      <w:r w:rsidR="002670B4">
        <w:t>satisfied</w:t>
      </w:r>
      <w:r>
        <w:t xml:space="preserve"> the requirements of the description</w:t>
      </w:r>
      <w:r w:rsidR="1F16C915">
        <w:t xml:space="preserve"> that is considered as our customer specifications. </w:t>
      </w:r>
    </w:p>
    <w:p w:rsidR="00131848" w:rsidP="00BF75C0" w:rsidRDefault="00131848" w14:paraId="78CF9312" w14:textId="77777777"/>
    <w:p w:rsidRPr="006F6D07" w:rsidR="00D125EB" w:rsidP="006F6D07" w:rsidRDefault="00A8727C" w14:paraId="6F44676E" w14:textId="5CEAB493">
      <w:r>
        <w:t>In the previous sections, we have discussed the business requirements</w:t>
      </w:r>
      <w:r w:rsidR="007D0C6F">
        <w:rPr>
          <w:rFonts w:hint="eastAsia"/>
        </w:rPr>
        <w:t>.</w:t>
      </w:r>
      <w:r>
        <w:t xml:space="preserve"> </w:t>
      </w:r>
      <w:r w:rsidR="007D0C6F">
        <w:t>Based</w:t>
      </w:r>
      <w:r w:rsidR="004B73F4">
        <w:t xml:space="preserve"> on </w:t>
      </w:r>
      <w:r w:rsidR="00A8568E">
        <w:t xml:space="preserve">the requirements, </w:t>
      </w:r>
      <w:r w:rsidR="007D0C6F">
        <w:t>client</w:t>
      </w:r>
      <w:r w:rsidR="007D0C6F">
        <w:rPr>
          <w:rFonts w:hint="eastAsia"/>
        </w:rPr>
        <w:t xml:space="preserve"> features</w:t>
      </w:r>
      <w:r w:rsidR="00A8568E">
        <w:t xml:space="preserve"> and user experience design</w:t>
      </w:r>
      <w:r w:rsidR="007D0C6F">
        <w:t>, user requi</w:t>
      </w:r>
      <w:r w:rsidR="00452AA5">
        <w:t xml:space="preserve">rements could be </w:t>
      </w:r>
      <w:r w:rsidR="00131848">
        <w:t>summarized in</w:t>
      </w:r>
      <w:r w:rsidR="00452AA5">
        <w:t xml:space="preserve"> following points.</w:t>
      </w:r>
      <w:r w:rsidR="004B73F4">
        <w:t xml:space="preserve"> </w:t>
      </w:r>
    </w:p>
    <w:p w:rsidR="00A8568E" w:rsidP="00131848" w:rsidRDefault="00A8568E" w14:paraId="4B2AB109" w14:textId="3404E9EC">
      <w:r>
        <w:t>1. The user</w:t>
      </w:r>
      <w:r w:rsidR="00FC6924">
        <w:t>’</w:t>
      </w:r>
      <w:r w:rsidR="00FC6924">
        <w:rPr>
          <w:rFonts w:hint="eastAsia"/>
        </w:rPr>
        <w:t xml:space="preserve">s </w:t>
      </w:r>
      <w:r>
        <w:t xml:space="preserve">interaction with website should be friendly and </w:t>
      </w:r>
      <w:r w:rsidR="1F16C915">
        <w:t>should have</w:t>
      </w:r>
      <w:r>
        <w:t xml:space="preserve"> short learning curve.</w:t>
      </w:r>
    </w:p>
    <w:p w:rsidR="00A8568E" w:rsidP="00131848" w:rsidRDefault="00A8568E" w14:paraId="07F82E06" w14:textId="3D978B9A">
      <w:r>
        <w:t>2. The data should be accurate and legit.</w:t>
      </w:r>
    </w:p>
    <w:p w:rsidR="00A8568E" w:rsidP="00131848" w:rsidRDefault="00A8568E" w14:paraId="44AC8E87" w14:textId="01ED2118">
      <w:r>
        <w:t xml:space="preserve">3. </w:t>
      </w:r>
      <w:r w:rsidR="00FC6924">
        <w:t>The visualization should be meaningful</w:t>
      </w:r>
      <w:r w:rsidR="00FC6924">
        <w:rPr>
          <w:rFonts w:hint="eastAsia"/>
        </w:rPr>
        <w:t>, reliable and enjoyable.</w:t>
      </w:r>
    </w:p>
    <w:p w:rsidR="00611318" w:rsidP="00131848" w:rsidRDefault="00FC6924" w14:paraId="0E939088" w14:textId="6C198F23">
      <w:r>
        <w:rPr>
          <w:rFonts w:hint="eastAsia"/>
        </w:rPr>
        <w:lastRenderedPageBreak/>
        <w:t xml:space="preserve">4. </w:t>
      </w:r>
      <w:r w:rsidR="00B2075D">
        <w:rPr>
          <w:rFonts w:hint="eastAsia"/>
        </w:rPr>
        <w:t>The respond and loading time shou</w:t>
      </w:r>
      <w:r w:rsidR="008A7D7E">
        <w:rPr>
          <w:rFonts w:hint="eastAsia"/>
        </w:rPr>
        <w:t xml:space="preserve">ld </w:t>
      </w:r>
      <w:r w:rsidR="1F16C915">
        <w:t xml:space="preserve">be </w:t>
      </w:r>
      <w:r w:rsidR="00611318">
        <w:rPr>
          <w:rFonts w:hint="eastAsia"/>
        </w:rPr>
        <w:t>short and stable.</w:t>
      </w:r>
    </w:p>
    <w:p w:rsidR="002329F9" w:rsidP="00131848" w:rsidRDefault="002329F9" w14:paraId="0688D1FE" w14:textId="77777777"/>
    <w:p w:rsidR="002329F9" w:rsidP="00131848" w:rsidRDefault="00F77AC7" w14:paraId="49ECB4F2" w14:textId="6C37444B">
      <w:r>
        <w:rPr>
          <w:rFonts w:hint="eastAsia"/>
        </w:rPr>
        <w:t xml:space="preserve">Therefore, to </w:t>
      </w:r>
      <w:r>
        <w:t>assess</w:t>
      </w:r>
      <w:r>
        <w:rPr>
          <w:rFonts w:hint="eastAsia"/>
        </w:rPr>
        <w:t xml:space="preserve"> the website with </w:t>
      </w:r>
      <w:r w:rsidR="002329F9">
        <w:rPr>
          <w:rFonts w:hint="eastAsia"/>
        </w:rPr>
        <w:t xml:space="preserve">the listed </w:t>
      </w:r>
      <w:r>
        <w:rPr>
          <w:rFonts w:hint="eastAsia"/>
        </w:rPr>
        <w:t xml:space="preserve">requirements, the website could be considered as </w:t>
      </w:r>
      <w:r w:rsidR="1F16C915">
        <w:t xml:space="preserve">a success. </w:t>
      </w:r>
      <w:r>
        <w:rPr>
          <w:rFonts w:hint="eastAsia"/>
        </w:rPr>
        <w:t xml:space="preserve"> To be specific, first, </w:t>
      </w:r>
      <w:r w:rsidR="000F4834">
        <w:rPr>
          <w:rFonts w:hint="eastAsia"/>
        </w:rPr>
        <w:t>the principle of the website design is simple</w:t>
      </w:r>
      <w:r w:rsidR="1F16C915">
        <w:t>, neat</w:t>
      </w:r>
      <w:r w:rsidR="000F4834">
        <w:rPr>
          <w:rFonts w:hint="eastAsia"/>
        </w:rPr>
        <w:t xml:space="preserve"> and </w:t>
      </w:r>
      <w:r w:rsidR="000F4834">
        <w:t>intuitive</w:t>
      </w:r>
      <w:r w:rsidR="000F4834">
        <w:rPr>
          <w:rFonts w:hint="eastAsia"/>
        </w:rPr>
        <w:t xml:space="preserve">. The team has managed to </w:t>
      </w:r>
      <w:r w:rsidR="001E532E">
        <w:rPr>
          <w:rFonts w:hint="eastAsia"/>
        </w:rPr>
        <w:t xml:space="preserve">minimize the misunderstanding and increase the interaction </w:t>
      </w:r>
      <w:r w:rsidR="001E532E">
        <w:t>efficiency</w:t>
      </w:r>
      <w:r w:rsidR="001E532E">
        <w:rPr>
          <w:rFonts w:hint="eastAsia"/>
        </w:rPr>
        <w:t xml:space="preserve"> to meet the principle. For example, the team h</w:t>
      </w:r>
      <w:r w:rsidR="00246751">
        <w:rPr>
          <w:rFonts w:hint="eastAsia"/>
        </w:rPr>
        <w:t xml:space="preserve">as designed and implemented the </w:t>
      </w:r>
      <w:r w:rsidR="00246751">
        <w:t>“</w:t>
      </w:r>
      <w:r w:rsidR="00246751">
        <w:rPr>
          <w:rFonts w:hint="eastAsia"/>
        </w:rPr>
        <w:t>product selector</w:t>
      </w:r>
      <w:r w:rsidR="00246751">
        <w:t>”</w:t>
      </w:r>
      <w:r w:rsidR="00246751">
        <w:rPr>
          <w:rFonts w:hint="eastAsia"/>
        </w:rPr>
        <w:t xml:space="preserve"> to change the cryptocurrencies that the chart is presenting. One selector could control several kinds of charts. Besides, the website has four web pages, each page has its own theme which presents one </w:t>
      </w:r>
      <w:r w:rsidR="00246751">
        <w:t>segment</w:t>
      </w:r>
      <w:r w:rsidR="00246751">
        <w:rPr>
          <w:rFonts w:hint="eastAsia"/>
        </w:rPr>
        <w:t xml:space="preserve"> of cryptocurrency information</w:t>
      </w:r>
      <w:r w:rsidR="009D4BE7">
        <w:rPr>
          <w:rFonts w:hint="eastAsia"/>
        </w:rPr>
        <w:t xml:space="preserve">. The </w:t>
      </w:r>
      <w:r w:rsidR="009D4BE7">
        <w:t>segmentation</w:t>
      </w:r>
      <w:r w:rsidR="009D4BE7">
        <w:rPr>
          <w:rFonts w:hint="eastAsia"/>
        </w:rPr>
        <w:t xml:space="preserve"> is clear and smart enough for users to differentiate without any information </w:t>
      </w:r>
      <w:r w:rsidR="009D4BE7">
        <w:t>redundancy</w:t>
      </w:r>
      <w:r w:rsidR="009D4BE7">
        <w:rPr>
          <w:rFonts w:hint="eastAsia"/>
        </w:rPr>
        <w:t xml:space="preserve"> and gap</w:t>
      </w:r>
      <w:r w:rsidR="1F16C915">
        <w:t>.</w:t>
      </w:r>
      <w:r w:rsidR="00176DD8">
        <w:rPr>
          <w:rFonts w:hint="eastAsia"/>
        </w:rPr>
        <w:t xml:space="preserve"> Second, all of our data are </w:t>
      </w:r>
      <w:r w:rsidR="00176DD8">
        <w:t>retrieved</w:t>
      </w:r>
      <w:r w:rsidR="00176DD8">
        <w:rPr>
          <w:rFonts w:hint="eastAsia"/>
        </w:rPr>
        <w:t xml:space="preserve"> from </w:t>
      </w:r>
      <w:r w:rsidR="00CE46FE">
        <w:t>legit and</w:t>
      </w:r>
      <w:r w:rsidR="00AE2A49">
        <w:rPr>
          <w:rFonts w:hint="eastAsia"/>
        </w:rPr>
        <w:t xml:space="preserve"> credi</w:t>
      </w:r>
      <w:r w:rsidR="00CE46FE">
        <w:rPr>
          <w:rFonts w:hint="eastAsia"/>
        </w:rPr>
        <w:t xml:space="preserve">ble source such as </w:t>
      </w:r>
      <w:r w:rsidR="1F16C915">
        <w:t xml:space="preserve">Restful </w:t>
      </w:r>
      <w:r w:rsidR="00F917C7">
        <w:t>API</w:t>
      </w:r>
      <w:r w:rsidR="00221A67">
        <w:rPr>
          <w:rFonts w:hint="eastAsia"/>
        </w:rPr>
        <w:t xml:space="preserve"> and </w:t>
      </w:r>
      <w:r w:rsidR="00F917C7">
        <w:t>W</w:t>
      </w:r>
      <w:r w:rsidR="00221A67">
        <w:rPr>
          <w:rFonts w:hint="eastAsia"/>
        </w:rPr>
        <w:t>eb</w:t>
      </w:r>
      <w:r w:rsidR="00F917C7">
        <w:t>S</w:t>
      </w:r>
      <w:r w:rsidR="00D47442">
        <w:rPr>
          <w:rFonts w:hint="eastAsia"/>
        </w:rPr>
        <w:t>ocket from B</w:t>
      </w:r>
      <w:r w:rsidR="00221A67">
        <w:rPr>
          <w:rFonts w:hint="eastAsia"/>
        </w:rPr>
        <w:t xml:space="preserve">itstamp or </w:t>
      </w:r>
      <w:r w:rsidR="1F16C915">
        <w:t>Coinbase</w:t>
      </w:r>
      <w:r w:rsidR="00E27411">
        <w:rPr>
          <w:rFonts w:hint="eastAsia"/>
        </w:rPr>
        <w:t>, and credi</w:t>
      </w:r>
      <w:r w:rsidR="00221A67">
        <w:rPr>
          <w:rFonts w:hint="eastAsia"/>
        </w:rPr>
        <w:t>ble data supplier-cryptocompare.</w:t>
      </w:r>
      <w:r w:rsidR="000A1B60">
        <w:rPr>
          <w:rFonts w:hint="eastAsia"/>
        </w:rPr>
        <w:t xml:space="preserve"> Third, the website uses </w:t>
      </w:r>
      <w:r w:rsidR="001A07DC">
        <w:rPr>
          <w:rFonts w:hint="eastAsia"/>
        </w:rPr>
        <w:t xml:space="preserve">line chart, candlestick chart, depth chart and its </w:t>
      </w:r>
      <w:r w:rsidR="001A07DC">
        <w:t>derivative</w:t>
      </w:r>
      <w:r w:rsidR="001A07DC">
        <w:rPr>
          <w:rFonts w:hint="eastAsia"/>
        </w:rPr>
        <w:t xml:space="preserve">-whale chart, which are commonly used and </w:t>
      </w:r>
      <w:r w:rsidR="001A07DC">
        <w:t>well-crafted</w:t>
      </w:r>
      <w:r w:rsidR="001A07DC">
        <w:rPr>
          <w:rFonts w:hint="eastAsia"/>
        </w:rPr>
        <w:t xml:space="preserve"> to demonstrate data </w:t>
      </w:r>
      <w:r w:rsidR="001A07DC">
        <w:t>intuitively</w:t>
      </w:r>
      <w:r w:rsidR="001A07DC">
        <w:rPr>
          <w:rFonts w:hint="eastAsia"/>
        </w:rPr>
        <w:t xml:space="preserve"> to users. According to the independent test result, the samples show that there is no obstacle for users to understand the content which graph is trying to provide. </w:t>
      </w:r>
      <w:r w:rsidR="00C3345C">
        <w:rPr>
          <w:rFonts w:hint="eastAsia"/>
        </w:rPr>
        <w:t xml:space="preserve">Furthermore, the </w:t>
      </w:r>
      <w:r w:rsidR="00990C5F">
        <w:t>API</w:t>
      </w:r>
      <w:r w:rsidR="00C3345C">
        <w:rPr>
          <w:rFonts w:hint="eastAsia"/>
        </w:rPr>
        <w:t xml:space="preserve"> used to draw charts are reliable </w:t>
      </w:r>
      <w:r w:rsidR="1F16C915">
        <w:t>API</w:t>
      </w:r>
      <w:r w:rsidR="00C3345C">
        <w:rPr>
          <w:rFonts w:hint="eastAsia"/>
        </w:rPr>
        <w:t xml:space="preserve"> from major chart </w:t>
      </w:r>
      <w:r w:rsidR="1F16C915">
        <w:t>API</w:t>
      </w:r>
      <w:r w:rsidR="00C3345C">
        <w:rPr>
          <w:rFonts w:hint="eastAsia"/>
        </w:rPr>
        <w:t xml:space="preserve"> providers such as Baidu </w:t>
      </w:r>
      <w:r w:rsidR="00C3345C">
        <w:t>amChart</w:t>
      </w:r>
      <w:r w:rsidR="00990C5F">
        <w:t>s</w:t>
      </w:r>
      <w:r w:rsidR="1F16C915">
        <w:t xml:space="preserve"> and HighCharts</w:t>
      </w:r>
      <w:r w:rsidR="00CA4914">
        <w:rPr>
          <w:rFonts w:hint="eastAsia"/>
        </w:rPr>
        <w:t xml:space="preserve">, the risk of chart </w:t>
      </w:r>
      <w:r w:rsidR="00CA4914">
        <w:t>dysfunction</w:t>
      </w:r>
      <w:r w:rsidR="00CA4914">
        <w:rPr>
          <w:rFonts w:hint="eastAsia"/>
        </w:rPr>
        <w:t xml:space="preserve"> is very low</w:t>
      </w:r>
      <w:r w:rsidR="00C3345C">
        <w:rPr>
          <w:rFonts w:hint="eastAsia"/>
        </w:rPr>
        <w:t>.</w:t>
      </w:r>
      <w:r w:rsidR="00CA4914">
        <w:rPr>
          <w:rFonts w:hint="eastAsia"/>
        </w:rPr>
        <w:t xml:space="preserve"> However, the </w:t>
      </w:r>
      <w:r w:rsidR="00E63B85">
        <w:t>response</w:t>
      </w:r>
      <w:r w:rsidR="00CA4914">
        <w:rPr>
          <w:rFonts w:hint="eastAsia"/>
        </w:rPr>
        <w:t xml:space="preserve"> speed could be improved. The current loading time of </w:t>
      </w:r>
      <w:r w:rsidR="00896246">
        <w:t>real-time</w:t>
      </w:r>
      <w:r w:rsidR="00CA4914">
        <w:rPr>
          <w:rFonts w:hint="eastAsia"/>
        </w:rPr>
        <w:t xml:space="preserve"> page and insights page is longer than we </w:t>
      </w:r>
      <w:r w:rsidR="1F16C915">
        <w:t>expected</w:t>
      </w:r>
      <w:r w:rsidR="00CA4914">
        <w:rPr>
          <w:rFonts w:hint="eastAsia"/>
        </w:rPr>
        <w:t xml:space="preserve"> sometimes</w:t>
      </w:r>
      <w:r w:rsidR="00287EDB">
        <w:t xml:space="preserve">, it depends on the </w:t>
      </w:r>
      <w:r w:rsidR="001236BB">
        <w:t xml:space="preserve">user’s network status, because those pages use web socket as data feed. If user has hard time on internet connection, maybe the </w:t>
      </w:r>
      <w:r w:rsidR="00E63B85">
        <w:t>response</w:t>
      </w:r>
      <w:r w:rsidR="001236BB">
        <w:t xml:space="preserve"> time would take lo</w:t>
      </w:r>
      <w:r w:rsidR="00232F86">
        <w:t>nger than it supposed to take</w:t>
      </w:r>
      <w:r w:rsidR="001236BB">
        <w:t>.</w:t>
      </w:r>
    </w:p>
    <w:p w:rsidR="00246F8D" w:rsidP="00131848" w:rsidRDefault="00246F8D" w14:paraId="36A4EE74" w14:textId="5D1C8592">
      <w:r>
        <w:t xml:space="preserve">Overall, the website </w:t>
      </w:r>
      <w:r w:rsidR="000929BC">
        <w:t xml:space="preserve">provides sufficient functions and services to meet different kinds requirements, it </w:t>
      </w:r>
      <w:r>
        <w:t xml:space="preserve">could be </w:t>
      </w:r>
      <w:r w:rsidR="004E008D">
        <w:t xml:space="preserve">considered as a </w:t>
      </w:r>
      <w:r w:rsidR="00CF693A">
        <w:t>successful</w:t>
      </w:r>
      <w:r w:rsidR="004E008D">
        <w:t xml:space="preserve"> product to locate </w:t>
      </w:r>
      <w:r w:rsidR="00CF693A">
        <w:t>and solve user’</w:t>
      </w:r>
      <w:r w:rsidR="00CF693A">
        <w:rPr>
          <w:rFonts w:hint="eastAsia"/>
        </w:rPr>
        <w:t>s problems</w:t>
      </w:r>
      <w:r w:rsidR="00585839">
        <w:t>.</w:t>
      </w:r>
    </w:p>
    <w:p w:rsidR="00131848" w:rsidP="00131848" w:rsidRDefault="00131848" w14:paraId="430D48AB" w14:textId="31F0054A"/>
    <w:p w:rsidR="005F5328" w:rsidP="6599F8C4" w:rsidRDefault="004B7D2A" w14:paraId="2F920082" w14:textId="126526C1">
      <w:pPr>
        <w:pStyle w:val="Heading2"/>
      </w:pPr>
      <w:bookmarkStart w:name="_Toc517453025" w:id="133"/>
      <w:bookmarkStart w:name="_Toc517453260" w:id="134"/>
      <w:bookmarkStart w:name="_Toc517453590" w:id="135"/>
      <w:r>
        <w:t>6</w:t>
      </w:r>
      <w:r w:rsidR="006F6D07">
        <w:rPr>
          <w:rFonts w:hint="eastAsia"/>
        </w:rPr>
        <w:t>.</w:t>
      </w:r>
      <w:r w:rsidR="005322E1">
        <w:rPr>
          <w:rFonts w:hint="eastAsia"/>
        </w:rPr>
        <w:t>2</w:t>
      </w:r>
      <w:r w:rsidR="006F6D07">
        <w:rPr>
          <w:rFonts w:hint="eastAsia"/>
        </w:rPr>
        <w:t xml:space="preserve"> Reflection</w:t>
      </w:r>
      <w:bookmarkEnd w:id="133"/>
      <w:bookmarkEnd w:id="134"/>
      <w:bookmarkEnd w:id="135"/>
    </w:p>
    <w:p w:rsidR="005F5328" w:rsidP="004B7D2A" w:rsidRDefault="009569D3" w14:paraId="2CA32EC6" w14:textId="77029621">
      <w:pPr>
        <w:pStyle w:val="Heading3"/>
      </w:pPr>
      <w:bookmarkStart w:name="_Toc517449496" w:id="136"/>
      <w:bookmarkStart w:name="_Toc517453026" w:id="137"/>
      <w:bookmarkStart w:name="_Toc517453261" w:id="138"/>
      <w:bookmarkStart w:name="_Toc517453591" w:id="139"/>
      <w:r>
        <w:t>6</w:t>
      </w:r>
      <w:r w:rsidR="005F5328">
        <w:t xml:space="preserve">.2.1 Website </w:t>
      </w:r>
      <w:bookmarkEnd w:id="136"/>
      <w:r w:rsidR="00E71438">
        <w:rPr>
          <w:rFonts w:hint="eastAsia"/>
        </w:rPr>
        <w:t>r</w:t>
      </w:r>
      <w:r w:rsidR="005F5328">
        <w:t>eflection</w:t>
      </w:r>
      <w:bookmarkEnd w:id="137"/>
      <w:bookmarkEnd w:id="138"/>
      <w:bookmarkEnd w:id="139"/>
    </w:p>
    <w:p w:rsidR="00B05967" w:rsidP="00F14093" w:rsidRDefault="00B05967" w14:paraId="55D2D5A2" w14:textId="77777777"/>
    <w:p w:rsidR="00430742" w:rsidP="00F14093" w:rsidRDefault="004E08BB" w14:paraId="567A0FAA" w14:textId="4CC352E2">
      <w:r>
        <w:t>For this project, the team has</w:t>
      </w:r>
      <w:r w:rsidR="000E6586">
        <w:t xml:space="preserve"> </w:t>
      </w:r>
      <w:r>
        <w:t xml:space="preserve">delivered a workable website, however, it is a promising product </w:t>
      </w:r>
      <w:r w:rsidR="003E0101">
        <w:t xml:space="preserve">that is worth further improvements, especially in the cryptocurrency industry </w:t>
      </w:r>
      <w:r w:rsidR="003125D8">
        <w:rPr>
          <w:rFonts w:hint="eastAsia"/>
        </w:rPr>
        <w:t>which has inherently</w:t>
      </w:r>
      <w:r w:rsidR="003E0101">
        <w:t xml:space="preserve"> intense information load and ra</w:t>
      </w:r>
      <w:r w:rsidR="00FB5D34">
        <w:t xml:space="preserve">pid </w:t>
      </w:r>
      <w:r w:rsidR="1F16C915">
        <w:t>changes</w:t>
      </w:r>
      <w:r w:rsidR="00FB5D34">
        <w:t xml:space="preserve">. </w:t>
      </w:r>
    </w:p>
    <w:p w:rsidR="00CF71A7" w:rsidP="00F14093" w:rsidRDefault="00CF71A7" w14:paraId="65F57E1E" w14:textId="3058C565">
      <w:r>
        <w:lastRenderedPageBreak/>
        <w:t xml:space="preserve">Thus, considering the nature </w:t>
      </w:r>
      <w:r w:rsidR="00CB4D49">
        <w:t xml:space="preserve">of the website and the business requirements, we have designed and planned </w:t>
      </w:r>
      <w:r>
        <w:t>the</w:t>
      </w:r>
      <w:r w:rsidR="00CB4D49">
        <w:t xml:space="preserve"> future improvements. </w:t>
      </w:r>
    </w:p>
    <w:p w:rsidR="00DD76FC" w:rsidP="00F14093" w:rsidRDefault="00DD76FC" w14:paraId="12DD0CD5" w14:textId="77777777"/>
    <w:p w:rsidR="003125D8" w:rsidP="00F14093" w:rsidRDefault="00CB4D49" w14:paraId="405725EF" w14:textId="0292297C">
      <w:r>
        <w:t>1</w:t>
      </w:r>
      <w:r w:rsidR="00BF4285">
        <w:t>)</w:t>
      </w:r>
      <w:r>
        <w:t xml:space="preserve"> </w:t>
      </w:r>
      <w:r w:rsidR="00E80FB0">
        <w:t>Currently, the</w:t>
      </w:r>
      <w:r w:rsidR="0061628F">
        <w:t xml:space="preserve"> website has </w:t>
      </w:r>
      <w:r w:rsidR="0099620C">
        <w:t xml:space="preserve">just </w:t>
      </w:r>
      <w:r w:rsidR="0061628F">
        <w:t>one</w:t>
      </w:r>
      <w:r w:rsidR="00E80FB0">
        <w:t xml:space="preserve"> </w:t>
      </w:r>
      <w:r w:rsidR="1F16C915">
        <w:t xml:space="preserve">special insight </w:t>
      </w:r>
      <w:r w:rsidR="005B4B18">
        <w:t>analysis function,</w:t>
      </w:r>
      <w:r w:rsidR="0099620C">
        <w:t xml:space="preserve"> the whale chart. However, users may need more insight to persuade themselves to place the orders.</w:t>
      </w:r>
      <w:r w:rsidR="00B05967">
        <w:t xml:space="preserve"> In order to help users, get more comprehensive understanding of the market, more statistical conclusion would be preferred. It could be cryptocurrency performance indicator such as which kind of cryptocurrency has the biggest increase or decrease in last week. </w:t>
      </w:r>
      <w:r w:rsidR="0099620C">
        <w:t>Furthermore,</w:t>
      </w:r>
      <w:r w:rsidR="00B05967">
        <w:t xml:space="preserve"> cryptocurrency news could be integrated in </w:t>
      </w:r>
      <w:r w:rsidR="1F16C915">
        <w:t>this</w:t>
      </w:r>
      <w:r w:rsidR="0099620C">
        <w:t xml:space="preserve"> </w:t>
      </w:r>
      <w:r w:rsidR="00B05967">
        <w:t xml:space="preserve">website, which would provide more diversified information for users. </w:t>
      </w:r>
      <w:r w:rsidR="00883D52">
        <w:t xml:space="preserve">The news would be organised and verified, </w:t>
      </w:r>
      <w:r w:rsidR="1F16C915">
        <w:t xml:space="preserve">so that </w:t>
      </w:r>
      <w:r w:rsidR="00DD76FC">
        <w:t>it would become an accessible and reliable crypto expert for users. Furthermore, unlike</w:t>
      </w:r>
      <w:r w:rsidR="00B05967">
        <w:t xml:space="preserve"> numbers and statistical data, news of cryptocurrencies would provide more intuitive evidence for users. </w:t>
      </w:r>
    </w:p>
    <w:p w:rsidR="00B05967" w:rsidP="00F14093" w:rsidRDefault="00B05967" w14:paraId="35632192" w14:textId="77777777"/>
    <w:p w:rsidR="003125D8" w:rsidP="00F14093" w:rsidRDefault="003125D8" w14:paraId="6A570FD3" w14:textId="1D1F68D4">
      <w:r>
        <w:rPr>
          <w:rFonts w:hint="eastAsia"/>
        </w:rPr>
        <w:t>2</w:t>
      </w:r>
      <w:r w:rsidR="00BF4285">
        <w:t>)</w:t>
      </w:r>
      <w:r>
        <w:rPr>
          <w:rFonts w:hint="eastAsia"/>
        </w:rPr>
        <w:t xml:space="preserve"> </w:t>
      </w:r>
      <w:r w:rsidR="009151C6">
        <w:t xml:space="preserve">In the website, </w:t>
      </w:r>
      <w:r w:rsidR="1AE87C96">
        <w:t xml:space="preserve">the </w:t>
      </w:r>
      <w:r w:rsidR="009151C6">
        <w:t xml:space="preserve">whale chart </w:t>
      </w:r>
      <w:r w:rsidR="1AE87C96">
        <w:t xml:space="preserve">is indicating </w:t>
      </w:r>
      <w:r w:rsidR="07732EEB">
        <w:t>anomalies</w:t>
      </w:r>
      <w:r w:rsidR="1AE87C96">
        <w:t xml:space="preserve"> and interruptive </w:t>
      </w:r>
      <w:r>
        <w:rPr>
          <w:rFonts w:hint="eastAsia"/>
        </w:rPr>
        <w:t>market changes</w:t>
      </w:r>
      <w:r w:rsidR="009151C6">
        <w:t xml:space="preserve">. However, </w:t>
      </w:r>
      <w:r w:rsidR="0092078E">
        <w:t xml:space="preserve">the problem is that </w:t>
      </w:r>
      <w:r w:rsidR="009151C6">
        <w:t>users have to stay online get the information</w:t>
      </w:r>
      <w:r w:rsidR="0092078E">
        <w:t xml:space="preserve">, if they don’t focus on the website, the information </w:t>
      </w:r>
      <w:r w:rsidR="480027CE">
        <w:t>might</w:t>
      </w:r>
      <w:r w:rsidR="0092078E">
        <w:t xml:space="preserve"> be missed</w:t>
      </w:r>
      <w:r w:rsidR="009151C6">
        <w:t xml:space="preserve">. </w:t>
      </w:r>
      <w:r w:rsidR="0092078E">
        <w:t xml:space="preserve">Therefore, </w:t>
      </w:r>
      <w:r w:rsidR="00A50B02">
        <w:t xml:space="preserve">more methods should be developed to remind users to get the information. For that purpose, </w:t>
      </w:r>
      <w:r w:rsidR="00A45C09">
        <w:t>we planned to use email or SMS as additional reminder of the whale chart. Users will need to log in the website and set their own parameter for reminder</w:t>
      </w:r>
      <w:r w:rsidR="480027CE">
        <w:t>. If</w:t>
      </w:r>
      <w:r w:rsidR="00A45C09">
        <w:t xml:space="preserve"> the condition meets the parameter, a reminder would be sent through email or SMS. It </w:t>
      </w:r>
      <w:r w:rsidR="00BF4285">
        <w:t xml:space="preserve">would save </w:t>
      </w:r>
      <w:r w:rsidR="07732EEB">
        <w:t>substantial</w:t>
      </w:r>
      <w:r w:rsidR="1AE87C96">
        <w:t xml:space="preserve"> </w:t>
      </w:r>
      <w:r w:rsidR="00BF4285">
        <w:t xml:space="preserve">time and effort </w:t>
      </w:r>
      <w:r w:rsidR="07732EEB">
        <w:t xml:space="preserve">on </w:t>
      </w:r>
      <w:r w:rsidR="00BF4285">
        <w:t xml:space="preserve">staring </w:t>
      </w:r>
      <w:r w:rsidR="709C6CE3">
        <w:t>at</w:t>
      </w:r>
      <w:r w:rsidR="1AE87C96">
        <w:t xml:space="preserve"> </w:t>
      </w:r>
      <w:r w:rsidR="00BF4285">
        <w:t xml:space="preserve">the screen and </w:t>
      </w:r>
      <w:r w:rsidR="07732EEB">
        <w:t xml:space="preserve">would </w:t>
      </w:r>
      <w:r w:rsidR="00BF4285">
        <w:t xml:space="preserve">prevent </w:t>
      </w:r>
      <w:r w:rsidR="07732EEB">
        <w:t xml:space="preserve">users from </w:t>
      </w:r>
      <w:r w:rsidR="00BF4285">
        <w:t xml:space="preserve">losing market opportunities. </w:t>
      </w:r>
    </w:p>
    <w:p w:rsidR="00A45C09" w:rsidP="00F14093" w:rsidRDefault="00A45C09" w14:paraId="45C81F81" w14:textId="77777777"/>
    <w:p w:rsidR="00C56A85" w:rsidP="00F14093" w:rsidRDefault="00BF4285" w14:paraId="790185A7" w14:textId="4F72681B">
      <w:r>
        <w:rPr>
          <w:rFonts w:hint="eastAsia"/>
        </w:rPr>
        <w:t>3</w:t>
      </w:r>
      <w:r>
        <w:t xml:space="preserve">) Due to the technical barrier and time limitation, the website still can be enhanced in some </w:t>
      </w:r>
      <w:r w:rsidR="7A4DDD78">
        <w:t>aspects.</w:t>
      </w:r>
      <w:r>
        <w:t xml:space="preserve"> For instance, the response time could be improved in the </w:t>
      </w:r>
      <w:r>
        <w:rPr>
          <w:rFonts w:hint="eastAsia"/>
        </w:rPr>
        <w:t>l</w:t>
      </w:r>
      <w:r w:rsidR="00F13E5A">
        <w:rPr>
          <w:rFonts w:hint="eastAsia"/>
        </w:rPr>
        <w:t>ater version</w:t>
      </w:r>
      <w:r w:rsidR="00C56A85">
        <w:rPr>
          <w:rFonts w:hint="eastAsia"/>
        </w:rPr>
        <w:t>, algorithms and scripts would be updated</w:t>
      </w:r>
      <w:r w:rsidR="00F13E5A">
        <w:rPr>
          <w:rFonts w:hint="eastAsia"/>
        </w:rPr>
        <w:t>. Furt</w:t>
      </w:r>
      <w:r w:rsidR="00FB7A94">
        <w:rPr>
          <w:rFonts w:hint="eastAsia"/>
        </w:rPr>
        <w:t xml:space="preserve">hermore, </w:t>
      </w:r>
      <w:r w:rsidR="00C56A85">
        <w:rPr>
          <w:rFonts w:hint="eastAsia"/>
        </w:rPr>
        <w:t xml:space="preserve">the </w:t>
      </w:r>
      <w:r w:rsidR="00C56A85">
        <w:t>website</w:t>
      </w:r>
      <w:r w:rsidR="00C56A85">
        <w:rPr>
          <w:rFonts w:hint="eastAsia"/>
        </w:rPr>
        <w:t xml:space="preserve"> is now using bootstrap as a tool for mobile platform supporting, in the future, more detailed and reliable design for mobile platforms would be </w:t>
      </w:r>
      <w:r w:rsidR="00C56A85">
        <w:t>released</w:t>
      </w:r>
      <w:r w:rsidR="00C56A85">
        <w:rPr>
          <w:rFonts w:hint="eastAsia"/>
        </w:rPr>
        <w:t xml:space="preserve"> online.</w:t>
      </w:r>
    </w:p>
    <w:p w:rsidR="000E1783" w:rsidP="00F14093" w:rsidRDefault="000E1783" w14:paraId="41CE8179" w14:textId="3EF44AA5"/>
    <w:p w:rsidR="00AC6234" w:rsidP="000E1783" w:rsidRDefault="000E1783" w14:paraId="0D808C66" w14:textId="77777777">
      <w:r>
        <w:rPr>
          <w:rFonts w:hint="eastAsia"/>
        </w:rPr>
        <w:t>4</w:t>
      </w:r>
      <w:r>
        <w:t xml:space="preserve">) </w:t>
      </w:r>
      <w:r w:rsidR="005322E1">
        <w:rPr>
          <w:rFonts w:hint="eastAsia"/>
        </w:rPr>
        <w:t>After careful selection, we have decided to use Bitstamp and GDAX</w:t>
      </w:r>
      <w:r w:rsidR="00DA0C84">
        <w:rPr>
          <w:rFonts w:hint="eastAsia"/>
        </w:rPr>
        <w:t xml:space="preserve"> </w:t>
      </w:r>
      <w:r w:rsidR="00DA0C84">
        <w:t>because they have</w:t>
      </w:r>
      <w:r w:rsidR="00231515">
        <w:t xml:space="preserve"> the best</w:t>
      </w:r>
      <w:r w:rsidR="00DA0C84">
        <w:t xml:space="preserve"> credible market reputation and reliable data souring API.</w:t>
      </w:r>
      <w:r w:rsidR="005322E1">
        <w:rPr>
          <w:rFonts w:hint="eastAsia"/>
        </w:rPr>
        <w:t xml:space="preserve"> </w:t>
      </w:r>
      <w:r w:rsidR="00231515">
        <w:t xml:space="preserve">But </w:t>
      </w:r>
      <w:r w:rsidR="00AC6234">
        <w:t>two exchanges are not enough. In the future, we are going to change our exchange filtering conditions to bring more reliable exchanges to the website.</w:t>
      </w:r>
    </w:p>
    <w:p w:rsidR="00AC6234" w:rsidP="000E1783" w:rsidRDefault="00AC6234" w14:paraId="11DDE0FE" w14:textId="77777777"/>
    <w:p w:rsidR="005F5328" w:rsidP="004B7D2A" w:rsidRDefault="004B7D2A" w14:paraId="0D36459F" w14:textId="40D12108">
      <w:pPr>
        <w:pStyle w:val="Heading3"/>
      </w:pPr>
      <w:bookmarkStart w:name="_Toc517449497" w:id="140"/>
      <w:bookmarkStart w:name="_Toc517453027" w:id="141"/>
      <w:bookmarkStart w:name="_Toc517453262" w:id="142"/>
      <w:bookmarkStart w:name="_Toc517453592" w:id="143"/>
      <w:r>
        <w:lastRenderedPageBreak/>
        <w:t>6</w:t>
      </w:r>
      <w:r w:rsidR="005F5328">
        <w:t xml:space="preserve">.2.2 </w:t>
      </w:r>
      <w:r w:rsidRPr="005F5328" w:rsidR="005F5328">
        <w:t xml:space="preserve">Project Management </w:t>
      </w:r>
      <w:r w:rsidR="005F5328">
        <w:t>reflection</w:t>
      </w:r>
      <w:bookmarkEnd w:id="140"/>
      <w:bookmarkEnd w:id="141"/>
      <w:bookmarkEnd w:id="142"/>
      <w:bookmarkEnd w:id="143"/>
    </w:p>
    <w:p w:rsidR="00B13C16" w:rsidP="005F5328" w:rsidRDefault="00B13C16" w14:paraId="71286A63" w14:textId="77777777"/>
    <w:p w:rsidR="00B13C16" w:rsidP="005F5328" w:rsidRDefault="00B13C16" w14:paraId="33924489" w14:textId="1E30F061">
      <w:r>
        <w:t>To look</w:t>
      </w:r>
      <w:r>
        <w:rPr>
          <w:rFonts w:hint="eastAsia"/>
        </w:rPr>
        <w:t xml:space="preserve"> back</w:t>
      </w:r>
      <w:r>
        <w:t xml:space="preserve"> the whole development</w:t>
      </w:r>
      <w:r>
        <w:rPr>
          <w:rFonts w:hint="eastAsia"/>
        </w:rPr>
        <w:t xml:space="preserve"> process, </w:t>
      </w:r>
      <w:r>
        <w:t xml:space="preserve">it </w:t>
      </w:r>
      <w:r>
        <w:rPr>
          <w:rFonts w:hint="eastAsia"/>
        </w:rPr>
        <w:t xml:space="preserve">took us lots of efforts and </w:t>
      </w:r>
      <w:r w:rsidR="00C80A01">
        <w:rPr>
          <w:rFonts w:hint="eastAsia"/>
        </w:rPr>
        <w:t xml:space="preserve">we have </w:t>
      </w:r>
      <w:r w:rsidR="00C80A01">
        <w:t>learnt</w:t>
      </w:r>
      <w:r w:rsidR="00C80A01">
        <w:rPr>
          <w:rFonts w:hint="eastAsia"/>
        </w:rPr>
        <w:t xml:space="preserve"> a lot not only on the development skills but also project management skills. Here are some </w:t>
      </w:r>
      <w:r w:rsidR="009D7CF9">
        <w:rPr>
          <w:rFonts w:hint="eastAsia"/>
        </w:rPr>
        <w:t>project management problems we have faced.</w:t>
      </w:r>
    </w:p>
    <w:p w:rsidRPr="005F5328" w:rsidR="00B13C16" w:rsidP="005F5328" w:rsidRDefault="00B13C16" w14:paraId="51F012C6" w14:textId="77777777"/>
    <w:p w:rsidRPr="005F5328" w:rsidR="005F5328" w:rsidP="005F5328" w:rsidRDefault="005F5328" w14:paraId="7619A234" w14:textId="335EAD96">
      <w:r w:rsidRPr="005F5328">
        <w:t>1) Inexperienced developers. The group have few experience on web development and make some wasted efforts on inappropriate tools. Fortunately, all members now have clear understanding of web development.</w:t>
      </w:r>
    </w:p>
    <w:p w:rsidR="00B13C16" w:rsidP="005F5328" w:rsidRDefault="00B13C16" w14:paraId="4A13B58B" w14:textId="77777777"/>
    <w:p w:rsidRPr="005F5328" w:rsidR="005F5328" w:rsidP="005F5328" w:rsidRDefault="005F5328" w14:paraId="0891AC76" w14:textId="4CCBACD3">
      <w:r w:rsidRPr="005F5328">
        <w:t>2) Poor project scope management. Since there is no such a client in this project, we d</w:t>
      </w:r>
      <w:r w:rsidR="00171041">
        <w:rPr>
          <w:rFonts w:hint="eastAsia"/>
        </w:rPr>
        <w:t>id</w:t>
      </w:r>
      <w:r w:rsidRPr="005F5328">
        <w:t xml:space="preserve"> not perform well on project scope management. </w:t>
      </w:r>
      <w:r w:rsidR="00171041">
        <w:rPr>
          <w:rFonts w:hint="eastAsia"/>
        </w:rPr>
        <w:t xml:space="preserve">One </w:t>
      </w:r>
      <w:r w:rsidR="00A17190">
        <w:t>of the</w:t>
      </w:r>
      <w:r w:rsidR="00A17190">
        <w:rPr>
          <w:rFonts w:hint="eastAsia"/>
        </w:rPr>
        <w:t xml:space="preserve"> major </w:t>
      </w:r>
      <w:r w:rsidRPr="005F5328" w:rsidR="00A17190">
        <w:t>problem</w:t>
      </w:r>
      <w:r w:rsidR="00A17190">
        <w:rPr>
          <w:rFonts w:hint="eastAsia"/>
        </w:rPr>
        <w:t>s</w:t>
      </w:r>
      <w:r w:rsidRPr="005F5328">
        <w:t xml:space="preserve"> </w:t>
      </w:r>
      <w:r w:rsidR="00A17190">
        <w:rPr>
          <w:rFonts w:hint="eastAsia"/>
        </w:rPr>
        <w:t>we have faced</w:t>
      </w:r>
      <w:r w:rsidRPr="005F5328">
        <w:t xml:space="preserve"> is lack of clear, specific, and attainable objectives. The objectives and milestones have been changed during the development process.</w:t>
      </w:r>
    </w:p>
    <w:p w:rsidRPr="005F5328" w:rsidR="00D14330" w:rsidP="005F5328" w:rsidRDefault="00D14330" w14:paraId="6EFE6F11" w14:textId="77777777"/>
    <w:p w:rsidRPr="005F5328" w:rsidR="005F5328" w:rsidP="005F5328" w:rsidRDefault="00A17190" w14:paraId="3C4E9216" w14:textId="03EABBB5">
      <w:r>
        <w:rPr>
          <w:rFonts w:hint="eastAsia"/>
        </w:rPr>
        <w:t>Therefore, based on the issues we have met, we have designed a set of solution to improve our project management level.</w:t>
      </w:r>
    </w:p>
    <w:p w:rsidR="005F5328" w:rsidP="005F5328" w:rsidRDefault="005F5328" w14:paraId="2D473707" w14:textId="0D9758E3">
      <w:r w:rsidRPr="005F5328">
        <w:t>1) Leadership and Quality Control. More leadership are essentially required in future work. A good leader help keep on track of the project success, and guarantee the project quality.</w:t>
      </w:r>
    </w:p>
    <w:p w:rsidRPr="005F5328" w:rsidR="009D7CF9" w:rsidP="005F5328" w:rsidRDefault="009D7CF9" w14:paraId="539562F7" w14:textId="77777777"/>
    <w:p w:rsidR="005F5328" w:rsidP="005F5328" w:rsidRDefault="005F5328" w14:paraId="2016C3A3" w14:textId="7EAFEEF2">
      <w:r w:rsidRPr="005F5328">
        <w:t>2) Clear Focus and Objectives</w:t>
      </w:r>
      <w:r w:rsidRPr="005F5328">
        <w:rPr>
          <w:rFonts w:hint="eastAsia"/>
        </w:rPr>
        <w:t>.</w:t>
      </w:r>
      <w:r w:rsidRPr="005F5328">
        <w:t xml:space="preserve"> We need ensure the plan is executed to achieve project goals defined in the project scope, and avoid vague or nebulous objectives.</w:t>
      </w:r>
    </w:p>
    <w:p w:rsidRPr="005F5328" w:rsidR="009D7CF9" w:rsidP="005F5328" w:rsidRDefault="009D7CF9" w14:paraId="25027BB1" w14:textId="77777777"/>
    <w:p w:rsidRPr="005F5328" w:rsidR="005F5328" w:rsidP="005F5328" w:rsidRDefault="009D7CF9" w14:paraId="245C119E" w14:textId="73C010BF">
      <w:r>
        <w:rPr>
          <w:rFonts w:hint="eastAsia"/>
        </w:rPr>
        <w:t>3</w:t>
      </w:r>
      <w:r w:rsidRPr="005F5328" w:rsidR="005F5328">
        <w:t xml:space="preserve">) Improved Communicative Skills. The communication between clients and project team, and that within the team are equally important. </w:t>
      </w:r>
    </w:p>
    <w:p w:rsidR="005F5328" w:rsidP="000E1783" w:rsidRDefault="004B7D2A" w14:paraId="13779603" w14:textId="78E6F6CF">
      <w:r>
        <w:br w:type="page"/>
      </w:r>
    </w:p>
    <w:p w:rsidR="000E1783" w:rsidP="004B7D2A" w:rsidRDefault="00022297" w14:paraId="2A028D52" w14:textId="45EC5787">
      <w:pPr>
        <w:pStyle w:val="Heading1"/>
      </w:pPr>
      <w:bookmarkStart w:name="_Toc517449498" w:id="144"/>
      <w:bookmarkStart w:name="_Toc517453028" w:id="145"/>
      <w:bookmarkStart w:name="_Toc517453263" w:id="146"/>
      <w:bookmarkStart w:name="_Toc517453593" w:id="147"/>
      <w:r>
        <w:lastRenderedPageBreak/>
        <w:t>Conclusion</w:t>
      </w:r>
      <w:bookmarkEnd w:id="144"/>
      <w:bookmarkEnd w:id="145"/>
      <w:bookmarkEnd w:id="146"/>
      <w:bookmarkEnd w:id="147"/>
    </w:p>
    <w:p w:rsidR="0040289B" w:rsidP="00F14093" w:rsidRDefault="008F1AD9" w14:paraId="1CBDFFE1" w14:textId="67221DF1">
      <w:r w:rsidRPr="008F1AD9">
        <w:t>CryptoDemyth</w:t>
      </w:r>
      <w:r>
        <w:t xml:space="preserve"> is </w:t>
      </w:r>
      <w:r w:rsidR="009A69D4">
        <w:t xml:space="preserve">a </w:t>
      </w:r>
      <w:r w:rsidRPr="009A69D4" w:rsidR="009A69D4">
        <w:t>synthesize website</w:t>
      </w:r>
      <w:r w:rsidR="009A69D4">
        <w:t xml:space="preserve"> providing </w:t>
      </w:r>
      <w:r w:rsidR="00D11944">
        <w:t xml:space="preserve">cryptocurrency trading </w:t>
      </w:r>
      <w:r w:rsidR="00967014">
        <w:t>information via data visualization.</w:t>
      </w:r>
      <w:r w:rsidR="00C30E5A">
        <w:t xml:space="preserve"> Users can </w:t>
      </w:r>
      <w:r w:rsidR="0058793B">
        <w:t xml:space="preserve">check </w:t>
      </w:r>
      <w:r w:rsidR="003242F6">
        <w:t xml:space="preserve">and compare the exchange rates </w:t>
      </w:r>
      <w:r w:rsidR="000954AC">
        <w:t xml:space="preserve">among BTC-USD, LTC-USD, and ETH-USD </w:t>
      </w:r>
      <w:r w:rsidR="00733C93">
        <w:t xml:space="preserve">form GDAX and Bitstamp. </w:t>
      </w:r>
      <w:r w:rsidR="006649F8">
        <w:t>Additionally,</w:t>
      </w:r>
      <w:r w:rsidR="00DE1CE3">
        <w:t xml:space="preserve"> </w:t>
      </w:r>
      <w:r w:rsidR="00B41062">
        <w:t>users can discover insight form the market trend by spotting the whale in cryptocurrency market</w:t>
      </w:r>
      <w:r w:rsidR="006E0A49">
        <w:t xml:space="preserve">. </w:t>
      </w:r>
      <w:r w:rsidR="00780AC3">
        <w:t xml:space="preserve">The development group has </w:t>
      </w:r>
      <w:r w:rsidR="001E6219">
        <w:t xml:space="preserve">been working on how to </w:t>
      </w:r>
      <w:r w:rsidR="003D10BD">
        <w:t>he</w:t>
      </w:r>
      <w:r w:rsidR="00EB227E">
        <w:t xml:space="preserve">lp investors in a way that others </w:t>
      </w:r>
      <w:r w:rsidR="0044362D">
        <w:t>cannot do.</w:t>
      </w:r>
      <w:r w:rsidR="001E6219">
        <w:t xml:space="preserve"> </w:t>
      </w:r>
      <w:r w:rsidR="00C255D9">
        <w:t xml:space="preserve">Though current version of the website is </w:t>
      </w:r>
      <w:r w:rsidR="0044362D">
        <w:t xml:space="preserve">not perfect, </w:t>
      </w:r>
      <w:r w:rsidR="00655D5D">
        <w:t>the future work w</w:t>
      </w:r>
      <w:r w:rsidR="00B460F8">
        <w:t xml:space="preserve">ill fix up. </w:t>
      </w:r>
      <w:r w:rsidR="00B00CE6">
        <w:t>Through the development process</w:t>
      </w:r>
      <w:r w:rsidR="004042A0">
        <w:t>, we also realized that profou</w:t>
      </w:r>
      <w:r w:rsidR="00777246">
        <w:t xml:space="preserve">ndly understanding of the essence of tech stack </w:t>
      </w:r>
      <w:r w:rsidR="00E52EE3">
        <w:t>and good project management will lead to project success.</w:t>
      </w:r>
    </w:p>
    <w:p w:rsidR="00022297" w:rsidP="00F14093" w:rsidRDefault="004B7D2A" w14:paraId="37D724BA" w14:textId="3ECA2886">
      <w:r>
        <w:br w:type="page"/>
      </w:r>
    </w:p>
    <w:p w:rsidR="003D5A8B" w:rsidP="00E83B1E" w:rsidRDefault="00992219" w14:paraId="52E4A83A" w14:textId="45AE702D">
      <w:pPr>
        <w:pStyle w:val="Heading1"/>
      </w:pPr>
      <w:bookmarkStart w:name="_Toc517443616" w:id="148"/>
      <w:bookmarkStart w:name="_Toc517449499" w:id="149"/>
      <w:bookmarkStart w:name="_Toc517453029" w:id="150"/>
      <w:bookmarkStart w:name="_Toc517453264" w:id="151"/>
      <w:bookmarkStart w:name="_Toc517453594" w:id="152"/>
      <w:r>
        <w:lastRenderedPageBreak/>
        <w:t>Reference</w:t>
      </w:r>
      <w:bookmarkEnd w:id="148"/>
      <w:bookmarkEnd w:id="149"/>
      <w:bookmarkEnd w:id="150"/>
      <w:bookmarkEnd w:id="151"/>
      <w:bookmarkEnd w:id="152"/>
    </w:p>
    <w:p w:rsidR="009D7E9A" w:rsidP="00406EFE" w:rsidRDefault="009D7E9A" w14:paraId="20FC00A8" w14:textId="77777777">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 xml:space="preserve">Coinmarketcap.com. (2018). </w:t>
      </w:r>
      <w:r w:rsidRPr="15F3ED56">
        <w:rPr>
          <w:rFonts w:ascii="Calibri" w:hAnsi="Calibri" w:eastAsia="Calibri" w:cs="Calibri"/>
          <w:i/>
          <w:color w:val="auto"/>
          <w:sz w:val="22"/>
          <w:szCs w:val="22"/>
          <w:lang w:val="en-US"/>
        </w:rPr>
        <w:t>Cryptocurrency Market Capitalizations | CoinMarketCap</w:t>
      </w:r>
      <w:r w:rsidRPr="15F3ED56">
        <w:rPr>
          <w:rFonts w:ascii="Calibri" w:hAnsi="Calibri" w:eastAsia="Calibri" w:cs="Calibri"/>
          <w:color w:val="auto"/>
          <w:sz w:val="22"/>
          <w:szCs w:val="22"/>
          <w:lang w:val="en-US"/>
        </w:rPr>
        <w:t xml:space="preserve">. [online] Available at: https://coinmarketcap.com [Accessed 10 Apr. 2018]. </w:t>
      </w:r>
    </w:p>
    <w:p w:rsidRPr="00406EFE" w:rsidR="00406EFE" w:rsidP="00406EFE" w:rsidRDefault="00406EFE" w14:paraId="4C9263AD" w14:textId="605C6635">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p>
    <w:p w:rsidRPr="00406EFE" w:rsidR="009D7E9A" w:rsidP="00406EFE" w:rsidRDefault="009D7E9A" w14:paraId="7BF9199A" w14:textId="77777777">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 xml:space="preserve">Litecoin.org. (2018). </w:t>
      </w:r>
      <w:r w:rsidRPr="15F3ED56">
        <w:rPr>
          <w:rFonts w:ascii="Calibri" w:hAnsi="Calibri" w:eastAsia="Calibri" w:cs="Calibri"/>
          <w:i/>
          <w:color w:val="auto"/>
          <w:sz w:val="22"/>
          <w:szCs w:val="22"/>
          <w:lang w:val="en-US"/>
        </w:rPr>
        <w:t>Litecoin - Open source P2P digital currency</w:t>
      </w:r>
      <w:r w:rsidRPr="15F3ED56">
        <w:rPr>
          <w:rFonts w:ascii="Calibri" w:hAnsi="Calibri" w:eastAsia="Calibri" w:cs="Calibri"/>
          <w:color w:val="auto"/>
          <w:sz w:val="22"/>
          <w:szCs w:val="22"/>
          <w:lang w:val="en-US"/>
        </w:rPr>
        <w:t xml:space="preserve">. [online] Available at: </w:t>
      </w:r>
    </w:p>
    <w:p w:rsidR="00406EFE" w:rsidP="00406EFE" w:rsidRDefault="009D7E9A" w14:paraId="1E5831FE"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https://litecoin.org/ [Accessed 10 Apr. 2018].</w:t>
      </w:r>
    </w:p>
    <w:p w:rsidRPr="00406EFE" w:rsidR="00406EFE" w:rsidP="00406EFE" w:rsidRDefault="00406EFE" w14:paraId="228AFF7B"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p>
    <w:p w:rsidR="009A74CC" w:rsidP="00406EFE" w:rsidRDefault="009A74CC" w14:paraId="678AC261" w14:textId="77777777">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 xml:space="preserve">Sornette, D., &amp; Sanadgol, D. Design and implementation of a software system for the composition of a database and automated trading system on different cryptocurrency trading markets. </w:t>
      </w:r>
    </w:p>
    <w:p w:rsidRPr="00406EFE" w:rsidR="00406EFE" w:rsidP="00406EFE" w:rsidRDefault="00406EFE" w14:paraId="486EE313"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p>
    <w:p w:rsidRPr="00130428" w:rsidR="00406EFE" w:rsidP="00130428" w:rsidRDefault="009A74CC" w14:paraId="09E1C79E" w14:textId="0D8C5E7B">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 xml:space="preserve">Bouri, E., Molnár, P., Azzi, G., Roubaud, D., &amp; Hagfors, L. I. (2017). On the hedge and safe haven properties of Bitcoin: Is it really more than a diversifier? </w:t>
      </w:r>
      <w:r w:rsidRPr="15F3ED56">
        <w:rPr>
          <w:rFonts w:ascii="Calibri" w:hAnsi="Calibri" w:eastAsia="Calibri" w:cs="Calibri"/>
          <w:i/>
          <w:color w:val="auto"/>
          <w:sz w:val="22"/>
          <w:szCs w:val="22"/>
          <w:lang w:val="en-US"/>
        </w:rPr>
        <w:t>Finance Research Letters, 20</w:t>
      </w:r>
      <w:r w:rsidRPr="15F3ED56">
        <w:rPr>
          <w:rFonts w:ascii="Calibri" w:hAnsi="Calibri" w:eastAsia="Calibri" w:cs="Calibri"/>
          <w:color w:val="auto"/>
          <w:sz w:val="22"/>
          <w:szCs w:val="22"/>
          <w:lang w:val="en-US"/>
        </w:rPr>
        <w:t xml:space="preserve">, 192-198. </w:t>
      </w:r>
    </w:p>
    <w:p w:rsidRPr="00406EFE" w:rsidR="00406EFE" w:rsidP="00406EFE" w:rsidRDefault="00406EFE" w14:paraId="5D43B774"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p>
    <w:p w:rsidR="009A74CC" w:rsidP="00406EFE" w:rsidRDefault="009A74CC" w14:paraId="4C758557" w14:textId="77777777">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15F3ED56">
        <w:rPr>
          <w:rFonts w:ascii="Calibri" w:hAnsi="Calibri" w:eastAsia="Calibri" w:cs="Calibri"/>
          <w:color w:val="auto"/>
          <w:sz w:val="22"/>
          <w:szCs w:val="22"/>
          <w:lang w:val="en-US"/>
        </w:rPr>
        <w:t xml:space="preserve">Corbet, S., Larkin, C., Lucey, B., Meegan, A., &amp; Yarovaya, L. (2017). Cryptocurrency Reaction to FOMC Announcements: Evidence of Heterogeneity Based on Blockchain Stack Position. </w:t>
      </w:r>
    </w:p>
    <w:p w:rsidRPr="00406EFE" w:rsidR="00406EFE" w:rsidP="00406EFE" w:rsidRDefault="00406EFE" w14:paraId="190399ED"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p>
    <w:p w:rsidRPr="00406EFE" w:rsidR="009A74CC" w:rsidP="00406EFE" w:rsidRDefault="009A74CC" w14:paraId="38BA2423" w14:textId="77777777">
      <w:pPr>
        <w:pStyle w:val="ListParagraph"/>
        <w:numPr>
          <w:ilvl w:val="0"/>
          <w:numId w:val="12"/>
        </w:numPr>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r w:rsidRPr="202B9FA1">
        <w:rPr>
          <w:rFonts w:ascii="Calibri" w:hAnsi="Calibri" w:eastAsia="Calibri" w:cs="Calibri"/>
          <w:color w:val="auto"/>
          <w:sz w:val="22"/>
          <w:szCs w:val="22"/>
          <w:lang w:val="en-US"/>
        </w:rPr>
        <w:t xml:space="preserve">Li, X., &amp; Wang, C. A. (2017). The technology and economic determinants of </w:t>
      </w:r>
    </w:p>
    <w:p w:rsidRPr="00406EFE" w:rsidR="00130428" w:rsidP="00B274C4" w:rsidRDefault="009A74CC" w14:paraId="7E60003A" w14:textId="6884A73F">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cs="Calibri"/>
          <w:color w:val="auto"/>
          <w:sz w:val="22"/>
          <w:szCs w:val="22"/>
          <w:lang w:val="en-US"/>
        </w:rPr>
      </w:pPr>
      <w:r w:rsidRPr="202B9FA1">
        <w:rPr>
          <w:rFonts w:ascii="Calibri" w:hAnsi="Calibri" w:eastAsia="Calibri" w:cs="Calibri"/>
          <w:color w:val="auto"/>
          <w:sz w:val="22"/>
          <w:szCs w:val="22"/>
          <w:lang w:val="en-US"/>
        </w:rPr>
        <w:t xml:space="preserve">cryptocurrency exchange rates: The case of Bitcoin. </w:t>
      </w:r>
      <w:r w:rsidRPr="202B9FA1">
        <w:rPr>
          <w:rFonts w:ascii="Calibri" w:hAnsi="Calibri" w:eastAsia="Calibri" w:cs="Calibri"/>
          <w:i/>
          <w:color w:val="auto"/>
          <w:sz w:val="22"/>
          <w:szCs w:val="22"/>
          <w:lang w:val="en-US"/>
        </w:rPr>
        <w:t>Decision Support Systems, 95</w:t>
      </w:r>
      <w:r w:rsidRPr="202B9FA1">
        <w:rPr>
          <w:rFonts w:ascii="Calibri" w:hAnsi="Calibri" w:eastAsia="Calibri" w:cs="Calibri"/>
          <w:color w:val="auto"/>
          <w:sz w:val="22"/>
          <w:szCs w:val="22"/>
          <w:lang w:val="en-US"/>
        </w:rPr>
        <w:t xml:space="preserve">, 49-60. </w:t>
      </w:r>
    </w:p>
    <w:p w:rsidRPr="00B274C4" w:rsidR="00B274C4" w:rsidP="00B274C4" w:rsidRDefault="00B274C4" w14:paraId="078C88E4" w14:textId="77777777">
      <w:pPr>
        <w:pStyle w:val="ListParagraph"/>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357"/>
        <w:rPr>
          <w:rFonts w:ascii="Calibri" w:hAnsi="Calibri" w:eastAsia="Calibri" w:cs="Calibri"/>
          <w:color w:val="auto"/>
          <w:sz w:val="22"/>
          <w:szCs w:val="22"/>
          <w:lang w:val="en-US"/>
        </w:rPr>
      </w:pPr>
    </w:p>
    <w:p w:rsidRPr="00406EFE" w:rsidR="00F357F1" w:rsidP="00406EFE" w:rsidRDefault="00F357F1" w14:paraId="2D4A1FD7" w14:textId="584453FE">
      <w:pPr>
        <w:pStyle w:val="ListParagraph"/>
        <w:numPr>
          <w:ilvl w:val="0"/>
          <w:numId w:val="12"/>
        </w:numPr>
        <w:spacing w:line="240" w:lineRule="auto"/>
        <w:ind w:left="357"/>
        <w:rPr>
          <w:rFonts w:ascii="Calibri" w:hAnsi="Calibri" w:cs="Calibri"/>
          <w:sz w:val="22"/>
          <w:szCs w:val="22"/>
        </w:rPr>
      </w:pPr>
      <w:r w:rsidRPr="00406EFE">
        <w:rPr>
          <w:rFonts w:ascii="Calibri" w:hAnsi="Calibri" w:cs="Calibri"/>
          <w:noProof/>
          <w:sz w:val="22"/>
          <w:szCs w:val="22"/>
        </w:rPr>
        <w:t xml:space="preserve">Bigby, G., 2018. </w:t>
      </w:r>
      <w:r w:rsidRPr="00406EFE">
        <w:rPr>
          <w:rFonts w:ascii="Calibri" w:hAnsi="Calibri" w:cs="Calibri"/>
          <w:i/>
          <w:iCs/>
          <w:noProof/>
          <w:sz w:val="22"/>
          <w:szCs w:val="22"/>
        </w:rPr>
        <w:t xml:space="preserve">How to Evaluate the Quality of Your Website Design. </w:t>
      </w:r>
      <w:r w:rsidRPr="00406EFE">
        <w:rPr>
          <w:rFonts w:ascii="Calibri" w:hAnsi="Calibri" w:cs="Calibri"/>
          <w:noProof/>
          <w:sz w:val="22"/>
          <w:szCs w:val="22"/>
        </w:rPr>
        <w:t xml:space="preserve">[Online] </w:t>
      </w:r>
      <w:r w:rsidRPr="00406EFE">
        <w:rPr>
          <w:rFonts w:ascii="Calibri" w:hAnsi="Calibri" w:cs="Calibri"/>
          <w:noProof/>
          <w:sz w:val="22"/>
          <w:szCs w:val="22"/>
        </w:rPr>
        <w:br/>
      </w:r>
      <w:r w:rsidRPr="00406EFE">
        <w:rPr>
          <w:rFonts w:ascii="Calibri" w:hAnsi="Calibri" w:cs="Calibri"/>
          <w:noProof/>
          <w:sz w:val="22"/>
          <w:szCs w:val="22"/>
        </w:rPr>
        <w:t xml:space="preserve">Available at: </w:t>
      </w:r>
      <w:hyperlink w:history="1" r:id="rId27">
        <w:r w:rsidRPr="004E3890" w:rsidR="00406EFE">
          <w:rPr>
            <w:rStyle w:val="Hyperlink"/>
            <w:rFonts w:ascii="Calibri" w:hAnsi="Calibri" w:cs="Calibri"/>
            <w:noProof/>
            <w:sz w:val="22"/>
            <w:szCs w:val="22"/>
          </w:rPr>
          <w:t>https://dynomapper.com/blog/19-ux/188-how-to-evaluate-the-quality-of-your-website-design</w:t>
        </w:r>
      </w:hyperlink>
    </w:p>
    <w:p w:rsidRPr="00406EFE" w:rsidR="00B27802" w:rsidP="00406EFE" w:rsidRDefault="00B27802" w14:paraId="13DFD080" w14:textId="77777777">
      <w:pPr>
        <w:pStyle w:val="ListParagraph"/>
        <w:spacing w:line="240" w:lineRule="auto"/>
        <w:ind w:left="357"/>
        <w:rPr>
          <w:rFonts w:ascii="Calibri" w:hAnsi="Calibri" w:cs="Calibri"/>
          <w:sz w:val="22"/>
          <w:szCs w:val="22"/>
        </w:rPr>
      </w:pPr>
    </w:p>
    <w:p w:rsidRPr="00932F71" w:rsidR="00932F71" w:rsidP="00932F71" w:rsidRDefault="383C6D26" w14:paraId="6890855F" w14:textId="3708D4E4">
      <w:pPr>
        <w:pStyle w:val="ListParagraph"/>
        <w:numPr>
          <w:ilvl w:val="0"/>
          <w:numId w:val="12"/>
        </w:numPr>
        <w:spacing w:line="240" w:lineRule="auto"/>
        <w:ind w:left="357"/>
        <w:rPr>
          <w:rFonts w:ascii="Calibri" w:hAnsi="Calibri" w:eastAsia="Calibri" w:cs="Calibri"/>
          <w:sz w:val="22"/>
          <w:szCs w:val="22"/>
        </w:rPr>
      </w:pPr>
      <w:r w:rsidRPr="15F3ED56">
        <w:rPr>
          <w:rFonts w:ascii="Calibri" w:hAnsi="Calibri" w:eastAsia="Calibri" w:cs="Calibri"/>
          <w:sz w:val="22"/>
          <w:szCs w:val="22"/>
        </w:rPr>
        <w:t xml:space="preserve">John Mueller. 2017. What Is a WebSockets Push-Styled API and How Does It Work?. [ONLINE] Available at: </w:t>
      </w:r>
      <w:hyperlink r:id="rId28">
        <w:r w:rsidRPr="15F3ED56">
          <w:rPr>
            <w:rFonts w:ascii="Calibri" w:hAnsi="Calibri" w:eastAsia="Calibri" w:cs="Calibri"/>
            <w:sz w:val="22"/>
            <w:szCs w:val="22"/>
          </w:rPr>
          <w:t>https://www.programmableweb.com/news/what-websockets-push-styled-api-and-how-does-it-work/analysis/2017/04/20</w:t>
        </w:r>
      </w:hyperlink>
      <w:r w:rsidRPr="15F3ED56">
        <w:rPr>
          <w:rFonts w:ascii="Calibri" w:hAnsi="Calibri" w:eastAsia="Calibri" w:cs="Calibri"/>
          <w:sz w:val="22"/>
          <w:szCs w:val="22"/>
        </w:rPr>
        <w:t>. [Accessed 19 June 2018].</w:t>
      </w:r>
    </w:p>
    <w:p w:rsidRPr="00E444C2" w:rsidR="00FA3D19" w:rsidP="00FA3D19" w:rsidRDefault="00FA3D19" w14:paraId="70796320" w14:textId="77777777">
      <w:pPr>
        <w:pStyle w:val="ListParagraph"/>
        <w:spacing w:line="240" w:lineRule="auto"/>
        <w:ind w:left="357"/>
        <w:rPr>
          <w:rFonts w:ascii="Calibri" w:hAnsi="Calibri" w:eastAsia="Calibri" w:cs="Calibri"/>
          <w:sz w:val="22"/>
          <w:szCs w:val="22"/>
          <w:lang w:val="en-US"/>
        </w:rPr>
      </w:pPr>
    </w:p>
    <w:p w:rsidRPr="00406EFE" w:rsidR="00E444C2" w:rsidP="0511345A" w:rsidRDefault="00CE56C7" w14:paraId="0448B215" w14:textId="7294E305">
      <w:pPr>
        <w:pStyle w:val="ListParagraph"/>
        <w:numPr>
          <w:ilvl w:val="0"/>
          <w:numId w:val="12"/>
        </w:numPr>
        <w:spacing w:line="240" w:lineRule="auto"/>
        <w:ind w:left="357"/>
        <w:rPr>
          <w:rFonts w:ascii="Calibri" w:hAnsi="Calibri" w:eastAsia="Calibri" w:cs="Calibri"/>
          <w:sz w:val="22"/>
          <w:szCs w:val="22"/>
          <w:lang w:val="en-US"/>
        </w:rPr>
      </w:pPr>
      <w:sdt>
        <w:sdtPr>
          <w:id w:val="-888494370"/>
          <w:bibliography/>
        </w:sdtPr>
        <w:sdtContent>
          <w:r w:rsidRPr="00E444C2" w:rsidR="00E444C2">
            <w:rPr>
              <w:rFonts w:ascii="Calibri" w:hAnsi="Calibri" w:eastAsia="Calibri" w:cs="Calibri"/>
              <w:sz w:val="22"/>
              <w:szCs w:val="22"/>
            </w:rPr>
            <w:t xml:space="preserve">Jeffries, P. (2018). Github Repository. Retrieved June 1, 2018, from </w:t>
          </w:r>
          <w:hyperlink w:history="1" r:id="rId29">
            <w:r w:rsidRPr="00E444C2" w:rsidR="00E444C2">
              <w:rPr>
                <w:rFonts w:ascii="Calibri" w:hAnsi="Calibri" w:eastAsia="Calibri" w:cs="Calibri"/>
                <w:sz w:val="22"/>
                <w:szCs w:val="22"/>
              </w:rPr>
              <w:t>https://github.com/pmaji</w:t>
            </w:r>
          </w:hyperlink>
        </w:sdtContent>
      </w:sdt>
    </w:p>
    <w:p w:rsidR="003D5A8B" w:rsidP="6599F8C4" w:rsidRDefault="003D5A8B" w14:paraId="03D2EE37" w14:textId="076B4ADF">
      <w:pPr>
        <w:pStyle w:val="ListParagraph"/>
        <w:spacing w:line="240" w:lineRule="auto"/>
        <w:ind w:left="357"/>
        <w:rPr>
          <w:rFonts w:ascii="Calibri" w:hAnsi="Calibri" w:eastAsia="Calibri" w:cs="Calibri"/>
          <w:sz w:val="22"/>
          <w:szCs w:val="22"/>
        </w:rPr>
      </w:pPr>
    </w:p>
    <w:p w:rsidRPr="00D81EB5" w:rsidR="003D5A8B" w:rsidRDefault="003D5A8B" w14:paraId="0A21AC66" w14:textId="71E6A163">
      <w:pPr>
        <w:rPr>
          <w:rFonts w:ascii="Calibri" w:hAnsi="Calibri" w:eastAsia="Calibri" w:cs="Calibri"/>
          <w:sz w:val="32"/>
          <w:szCs w:val="32"/>
        </w:rPr>
      </w:pPr>
    </w:p>
    <w:sectPr w:rsidRPr="00D81EB5" w:rsidR="003D5A8B">
      <w:footerReference w:type="default" r:id="rId30"/>
      <w:footerReference w:type="first" r:id="rId31"/>
      <w:pgSz w:w="11906" w:h="16838" w:orient="portrait"/>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7C4A" w:rsidRDefault="00AA7C4A" w14:paraId="0D27524B" w14:textId="77777777">
      <w:pPr>
        <w:spacing w:line="240" w:lineRule="auto"/>
      </w:pPr>
      <w:r>
        <w:separator/>
      </w:r>
    </w:p>
  </w:endnote>
  <w:endnote w:type="continuationSeparator" w:id="0">
    <w:p w:rsidR="00AA7C4A" w:rsidRDefault="00AA7C4A" w14:paraId="0B682B6C" w14:textId="77777777">
      <w:pPr>
        <w:spacing w:line="240" w:lineRule="auto"/>
      </w:pPr>
      <w:r>
        <w:continuationSeparator/>
      </w:r>
    </w:p>
  </w:endnote>
  <w:endnote w:type="continuationNotice" w:id="1">
    <w:p w:rsidR="00AA7C4A" w:rsidRDefault="00AA7C4A" w14:paraId="3286B497"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6C7" w:rsidRDefault="00CE56C7" w14:paraId="3BF2E4A7" w14:textId="6D43AC45">
    <w:pPr>
      <w:tabs>
        <w:tab w:val="center" w:pos="4513"/>
        <w:tab w:val="right" w:pos="9026"/>
      </w:tabs>
      <w:spacing w:line="240" w:lineRule="auto"/>
      <w:jc w:val="right"/>
    </w:pPr>
    <w:r>
      <w:fldChar w:fldCharType="begin"/>
    </w:r>
    <w:r>
      <w:rPr>
        <w:rFonts w:eastAsia="Times New Roman"/>
      </w:rPr>
      <w:instrText>PAGE</w:instrText>
    </w:r>
    <w:r>
      <w:fldChar w:fldCharType="separate"/>
    </w:r>
    <w:r w:rsidR="004249E9">
      <w:rPr>
        <w:rFonts w:eastAsia="Times New Roman"/>
        <w:noProof/>
      </w:rPr>
      <w:t>35</w:t>
    </w:r>
    <w:r>
      <w:fldChar w:fldCharType="end"/>
    </w:r>
  </w:p>
  <w:p w:rsidR="00CE56C7" w:rsidRDefault="00CE56C7" w14:paraId="703AAB70" w14:textId="77777777">
    <w:pPr>
      <w:tabs>
        <w:tab w:val="center" w:pos="4513"/>
        <w:tab w:val="right" w:pos="9026"/>
      </w:tabs>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6C7" w:rsidRDefault="00CE56C7" w14:paraId="62E6343F" w14:textId="77777777">
    <w:pPr>
      <w:tabs>
        <w:tab w:val="center" w:pos="4513"/>
        <w:tab w:val="right" w:pos="9026"/>
      </w:tabs>
      <w:spacing w:line="240" w:lineRule="auto"/>
      <w:jc w:val="right"/>
    </w:pPr>
  </w:p>
  <w:p w:rsidR="00CE56C7" w:rsidRDefault="00CE56C7" w14:paraId="346F497A" w14:textId="77777777">
    <w:pPr>
      <w:tabs>
        <w:tab w:val="center" w:pos="4513"/>
        <w:tab w:val="right" w:pos="9026"/>
      </w:tabs>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7C4A" w:rsidRDefault="00AA7C4A" w14:paraId="7C016337" w14:textId="77777777">
      <w:pPr>
        <w:spacing w:line="240" w:lineRule="auto"/>
      </w:pPr>
      <w:r>
        <w:separator/>
      </w:r>
    </w:p>
  </w:footnote>
  <w:footnote w:type="continuationSeparator" w:id="0">
    <w:p w:rsidR="00AA7C4A" w:rsidRDefault="00AA7C4A" w14:paraId="5AED89A5" w14:textId="77777777">
      <w:pPr>
        <w:spacing w:line="240" w:lineRule="auto"/>
      </w:pPr>
      <w:r>
        <w:continuationSeparator/>
      </w:r>
    </w:p>
  </w:footnote>
  <w:footnote w:type="continuationNotice" w:id="1">
    <w:p w:rsidR="00AA7C4A" w:rsidRDefault="00AA7C4A" w14:paraId="07A7470B" w14:textId="7777777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718DC"/>
    <w:multiLevelType w:val="multilevel"/>
    <w:tmpl w:val="AE7C3A3A"/>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 w15:restartNumberingAfterBreak="0">
    <w:nsid w:val="0BAA2D02"/>
    <w:multiLevelType w:val="multilevel"/>
    <w:tmpl w:val="CAC0C326"/>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3" w15:restartNumberingAfterBreak="0">
    <w:nsid w:val="14250C7A"/>
    <w:multiLevelType w:val="hybridMultilevel"/>
    <w:tmpl w:val="8A7AD17C"/>
    <w:lvl w:ilvl="0" w:tplc="1D0478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ED3C7B"/>
    <w:multiLevelType w:val="multilevel"/>
    <w:tmpl w:val="15C6C838"/>
    <w:lvl w:ilvl="0">
      <w:start w:val="1"/>
      <w:numFmt w:val="decimal"/>
      <w:lvlText w:val="%1."/>
      <w:lvlJc w:val="left"/>
      <w:pPr>
        <w:ind w:left="720" w:hanging="360"/>
      </w:pPr>
    </w:lvl>
    <w:lvl w:ilvl="1">
      <w:start w:val="1"/>
      <w:numFmt w:val="decimal"/>
      <w:lvlText w:val="%1.%2."/>
      <w:lvlJc w:val="left"/>
      <w:pPr>
        <w:ind w:left="1800" w:hanging="720"/>
      </w:pPr>
    </w:lvl>
    <w:lvl w:ilvl="2">
      <w:start w:val="1"/>
      <w:numFmt w:val="decimal"/>
      <w:lvlText w:val="%1.%2.%3."/>
      <w:lvlJc w:val="left"/>
      <w:pPr>
        <w:ind w:left="2520" w:hanging="720"/>
      </w:pPr>
    </w:lvl>
    <w:lvl w:ilvl="3">
      <w:start w:val="1"/>
      <w:numFmt w:val="decimal"/>
      <w:lvlText w:val="%1.%2.%3.%4."/>
      <w:lvlJc w:val="left"/>
      <w:pPr>
        <w:ind w:left="3600" w:hanging="1080"/>
      </w:pPr>
    </w:lvl>
    <w:lvl w:ilvl="4">
      <w:start w:val="1"/>
      <w:numFmt w:val="decimal"/>
      <w:lvlText w:val="%1.%2.%3.%4.%5."/>
      <w:lvlJc w:val="left"/>
      <w:pPr>
        <w:ind w:left="4320" w:hanging="1080"/>
      </w:pPr>
    </w:lvl>
    <w:lvl w:ilvl="5">
      <w:start w:val="1"/>
      <w:numFmt w:val="decimal"/>
      <w:lvlText w:val="%1.%2.%3.%4.%5.%6."/>
      <w:lvlJc w:val="left"/>
      <w:pPr>
        <w:ind w:left="5400" w:hanging="1440"/>
      </w:pPr>
    </w:lvl>
    <w:lvl w:ilvl="6">
      <w:start w:val="1"/>
      <w:numFmt w:val="decimal"/>
      <w:lvlText w:val="%1.%2.%3.%4.%5.%6.%7."/>
      <w:lvlJc w:val="left"/>
      <w:pPr>
        <w:ind w:left="6120" w:hanging="1440"/>
      </w:pPr>
    </w:lvl>
    <w:lvl w:ilvl="7">
      <w:start w:val="1"/>
      <w:numFmt w:val="decimal"/>
      <w:lvlText w:val="%1.%2.%3.%4.%5.%6.%7.%8."/>
      <w:lvlJc w:val="left"/>
      <w:pPr>
        <w:ind w:left="7200" w:hanging="1800"/>
      </w:pPr>
    </w:lvl>
    <w:lvl w:ilvl="8">
      <w:start w:val="1"/>
      <w:numFmt w:val="decimal"/>
      <w:lvlText w:val="%1.%2.%3.%4.%5.%6.%7.%8.%9."/>
      <w:lvlJc w:val="left"/>
      <w:pPr>
        <w:ind w:left="7920" w:hanging="1800"/>
      </w:pPr>
    </w:lvl>
  </w:abstractNum>
  <w:abstractNum w:abstractNumId="5" w15:restartNumberingAfterBreak="0">
    <w:nsid w:val="1F7054EF"/>
    <w:multiLevelType w:val="multilevel"/>
    <w:tmpl w:val="15C6C838"/>
    <w:lvl w:ilvl="0">
      <w:start w:val="1"/>
      <w:numFmt w:val="decimal"/>
      <w:lvlText w:val="%1."/>
      <w:lvlJc w:val="left"/>
      <w:pPr>
        <w:ind w:left="720" w:hanging="360"/>
      </w:pPr>
    </w:lvl>
    <w:lvl w:ilvl="1">
      <w:start w:val="1"/>
      <w:numFmt w:val="decimal"/>
      <w:lvlText w:val="%1.%2."/>
      <w:lvlJc w:val="left"/>
      <w:pPr>
        <w:ind w:left="1995" w:hanging="720"/>
      </w:pPr>
    </w:lvl>
    <w:lvl w:ilvl="2">
      <w:start w:val="1"/>
      <w:numFmt w:val="decimal"/>
      <w:lvlText w:val="%1.%2.%3."/>
      <w:lvlJc w:val="left"/>
      <w:pPr>
        <w:ind w:left="2520" w:hanging="720"/>
      </w:pPr>
    </w:lvl>
    <w:lvl w:ilvl="3">
      <w:start w:val="1"/>
      <w:numFmt w:val="decimal"/>
      <w:lvlText w:val="%1.%2.%3.%4."/>
      <w:lvlJc w:val="left"/>
      <w:pPr>
        <w:ind w:left="3600" w:hanging="1080"/>
      </w:pPr>
    </w:lvl>
    <w:lvl w:ilvl="4">
      <w:start w:val="1"/>
      <w:numFmt w:val="decimal"/>
      <w:lvlText w:val="%1.%2.%3.%4.%5."/>
      <w:lvlJc w:val="left"/>
      <w:pPr>
        <w:ind w:left="4320" w:hanging="1080"/>
      </w:pPr>
    </w:lvl>
    <w:lvl w:ilvl="5">
      <w:start w:val="1"/>
      <w:numFmt w:val="decimal"/>
      <w:lvlText w:val="%1.%2.%3.%4.%5.%6."/>
      <w:lvlJc w:val="left"/>
      <w:pPr>
        <w:ind w:left="5400" w:hanging="1440"/>
      </w:pPr>
    </w:lvl>
    <w:lvl w:ilvl="6">
      <w:start w:val="1"/>
      <w:numFmt w:val="decimal"/>
      <w:lvlText w:val="%1.%2.%3.%4.%5.%6.%7."/>
      <w:lvlJc w:val="left"/>
      <w:pPr>
        <w:ind w:left="6120" w:hanging="1440"/>
      </w:pPr>
    </w:lvl>
    <w:lvl w:ilvl="7">
      <w:start w:val="1"/>
      <w:numFmt w:val="decimal"/>
      <w:lvlText w:val="%1.%2.%3.%4.%5.%6.%7.%8."/>
      <w:lvlJc w:val="left"/>
      <w:pPr>
        <w:ind w:left="7200" w:hanging="1800"/>
      </w:pPr>
    </w:lvl>
    <w:lvl w:ilvl="8">
      <w:start w:val="1"/>
      <w:numFmt w:val="decimal"/>
      <w:lvlText w:val="%1.%2.%3.%4.%5.%6.%7.%8.%9."/>
      <w:lvlJc w:val="left"/>
      <w:pPr>
        <w:ind w:left="7920" w:hanging="1800"/>
      </w:pPr>
    </w:lvl>
  </w:abstractNum>
  <w:abstractNum w:abstractNumId="6" w15:restartNumberingAfterBreak="0">
    <w:nsid w:val="1F930AAA"/>
    <w:multiLevelType w:val="hybridMultilevel"/>
    <w:tmpl w:val="B1220A86"/>
    <w:lvl w:ilvl="0" w:tplc="3B8600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F4C01B8"/>
    <w:multiLevelType w:val="hybridMultilevel"/>
    <w:tmpl w:val="07B64206"/>
    <w:lvl w:ilvl="0" w:tplc="F54CE6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2254DC1"/>
    <w:multiLevelType w:val="multilevel"/>
    <w:tmpl w:val="4BF8C9A8"/>
    <w:lvl w:ilvl="0">
      <w:start w:val="1"/>
      <w:numFmt w:val="decimal"/>
      <w:lvlText w:val="%1."/>
      <w:lvlJc w:val="left"/>
      <w:pPr>
        <w:ind w:left="1500" w:hanging="360"/>
      </w:p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9" w15:restartNumberingAfterBreak="0">
    <w:nsid w:val="49730C4B"/>
    <w:multiLevelType w:val="multilevel"/>
    <w:tmpl w:val="72C42C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85A2A6F"/>
    <w:multiLevelType w:val="multilevel"/>
    <w:tmpl w:val="3990A8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FCD60D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0"/>
  </w:num>
  <w:num w:numId="3">
    <w:abstractNumId w:val="2"/>
  </w:num>
  <w:num w:numId="4">
    <w:abstractNumId w:val="1"/>
  </w:num>
  <w:num w:numId="5">
    <w:abstractNumId w:val="5"/>
  </w:num>
  <w:num w:numId="6">
    <w:abstractNumId w:val="9"/>
  </w:num>
  <w:num w:numId="7">
    <w:abstractNumId w:val="0"/>
  </w:num>
  <w:num w:numId="8">
    <w:abstractNumId w:val="4"/>
  </w:num>
  <w:num w:numId="9">
    <w:abstractNumId w:val="11"/>
  </w:num>
  <w:num w:numId="10">
    <w:abstractNumId w:val="6"/>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
  <w:rsids>
    <w:rsidRoot w:val="003D5A8B"/>
    <w:rsid w:val="0000192D"/>
    <w:rsid w:val="00003392"/>
    <w:rsid w:val="00004E35"/>
    <w:rsid w:val="00011626"/>
    <w:rsid w:val="0001226A"/>
    <w:rsid w:val="00012F51"/>
    <w:rsid w:val="000136F1"/>
    <w:rsid w:val="00014042"/>
    <w:rsid w:val="00014605"/>
    <w:rsid w:val="00015A8A"/>
    <w:rsid w:val="00015BA2"/>
    <w:rsid w:val="00015BB3"/>
    <w:rsid w:val="00021566"/>
    <w:rsid w:val="00022297"/>
    <w:rsid w:val="00023261"/>
    <w:rsid w:val="000235A9"/>
    <w:rsid w:val="00023D99"/>
    <w:rsid w:val="00023D9B"/>
    <w:rsid w:val="00024869"/>
    <w:rsid w:val="00024C86"/>
    <w:rsid w:val="000410A6"/>
    <w:rsid w:val="00042E4E"/>
    <w:rsid w:val="00043484"/>
    <w:rsid w:val="00045210"/>
    <w:rsid w:val="00047EC4"/>
    <w:rsid w:val="000502B3"/>
    <w:rsid w:val="00051A4D"/>
    <w:rsid w:val="00056156"/>
    <w:rsid w:val="00061936"/>
    <w:rsid w:val="00062F26"/>
    <w:rsid w:val="000644AE"/>
    <w:rsid w:val="00065D3C"/>
    <w:rsid w:val="00066E4C"/>
    <w:rsid w:val="00067E9D"/>
    <w:rsid w:val="00070A06"/>
    <w:rsid w:val="00071A1E"/>
    <w:rsid w:val="00073F77"/>
    <w:rsid w:val="00075ACA"/>
    <w:rsid w:val="00077F5B"/>
    <w:rsid w:val="000842ED"/>
    <w:rsid w:val="00084607"/>
    <w:rsid w:val="00085428"/>
    <w:rsid w:val="0008660A"/>
    <w:rsid w:val="0008751A"/>
    <w:rsid w:val="00090A95"/>
    <w:rsid w:val="000929A1"/>
    <w:rsid w:val="000929BC"/>
    <w:rsid w:val="000946B6"/>
    <w:rsid w:val="00094AE5"/>
    <w:rsid w:val="000954AC"/>
    <w:rsid w:val="00095BB2"/>
    <w:rsid w:val="000A016E"/>
    <w:rsid w:val="000A1B60"/>
    <w:rsid w:val="000A468C"/>
    <w:rsid w:val="000A56B6"/>
    <w:rsid w:val="000A679B"/>
    <w:rsid w:val="000B0B76"/>
    <w:rsid w:val="000B0CDA"/>
    <w:rsid w:val="000B2337"/>
    <w:rsid w:val="000B3CD6"/>
    <w:rsid w:val="000B4704"/>
    <w:rsid w:val="000B5900"/>
    <w:rsid w:val="000B79F5"/>
    <w:rsid w:val="000C2ED1"/>
    <w:rsid w:val="000C40FF"/>
    <w:rsid w:val="000C5B08"/>
    <w:rsid w:val="000D08E1"/>
    <w:rsid w:val="000D1472"/>
    <w:rsid w:val="000D20EF"/>
    <w:rsid w:val="000D3F97"/>
    <w:rsid w:val="000D4CFF"/>
    <w:rsid w:val="000E1783"/>
    <w:rsid w:val="000E3F5A"/>
    <w:rsid w:val="000E40A8"/>
    <w:rsid w:val="000E6586"/>
    <w:rsid w:val="000E76F5"/>
    <w:rsid w:val="000F4834"/>
    <w:rsid w:val="000F6BCB"/>
    <w:rsid w:val="00100647"/>
    <w:rsid w:val="001077AE"/>
    <w:rsid w:val="001102C5"/>
    <w:rsid w:val="00112E4E"/>
    <w:rsid w:val="00115BD7"/>
    <w:rsid w:val="00120B60"/>
    <w:rsid w:val="00122AE9"/>
    <w:rsid w:val="001236BB"/>
    <w:rsid w:val="00125179"/>
    <w:rsid w:val="00130428"/>
    <w:rsid w:val="00130816"/>
    <w:rsid w:val="00131201"/>
    <w:rsid w:val="00131848"/>
    <w:rsid w:val="00133334"/>
    <w:rsid w:val="001338A2"/>
    <w:rsid w:val="0013539B"/>
    <w:rsid w:val="00137059"/>
    <w:rsid w:val="00137AA9"/>
    <w:rsid w:val="00142DDA"/>
    <w:rsid w:val="00147BFE"/>
    <w:rsid w:val="00147CDB"/>
    <w:rsid w:val="00151F7C"/>
    <w:rsid w:val="00153B5D"/>
    <w:rsid w:val="00155331"/>
    <w:rsid w:val="00155A17"/>
    <w:rsid w:val="0015742D"/>
    <w:rsid w:val="0016039D"/>
    <w:rsid w:val="00163C27"/>
    <w:rsid w:val="00165A73"/>
    <w:rsid w:val="001663A3"/>
    <w:rsid w:val="00166421"/>
    <w:rsid w:val="0017097A"/>
    <w:rsid w:val="00171041"/>
    <w:rsid w:val="00172D46"/>
    <w:rsid w:val="00174E63"/>
    <w:rsid w:val="00175054"/>
    <w:rsid w:val="00175344"/>
    <w:rsid w:val="001767ED"/>
    <w:rsid w:val="00176DD8"/>
    <w:rsid w:val="00181022"/>
    <w:rsid w:val="00182206"/>
    <w:rsid w:val="001829BA"/>
    <w:rsid w:val="00186747"/>
    <w:rsid w:val="001873A2"/>
    <w:rsid w:val="00187CA6"/>
    <w:rsid w:val="0019050E"/>
    <w:rsid w:val="00190700"/>
    <w:rsid w:val="00192612"/>
    <w:rsid w:val="0019668E"/>
    <w:rsid w:val="001A07DC"/>
    <w:rsid w:val="001A0AC0"/>
    <w:rsid w:val="001A3AD0"/>
    <w:rsid w:val="001B17F9"/>
    <w:rsid w:val="001B277A"/>
    <w:rsid w:val="001B28AC"/>
    <w:rsid w:val="001B420D"/>
    <w:rsid w:val="001C0CEE"/>
    <w:rsid w:val="001C1749"/>
    <w:rsid w:val="001D501C"/>
    <w:rsid w:val="001D7F8B"/>
    <w:rsid w:val="001E2024"/>
    <w:rsid w:val="001E27A9"/>
    <w:rsid w:val="001E3234"/>
    <w:rsid w:val="001E3892"/>
    <w:rsid w:val="001E48FC"/>
    <w:rsid w:val="001E532E"/>
    <w:rsid w:val="001E6219"/>
    <w:rsid w:val="001E7286"/>
    <w:rsid w:val="001F0CE1"/>
    <w:rsid w:val="001F3BD3"/>
    <w:rsid w:val="001F6A73"/>
    <w:rsid w:val="00201E2E"/>
    <w:rsid w:val="00210A75"/>
    <w:rsid w:val="00210BEC"/>
    <w:rsid w:val="002132A1"/>
    <w:rsid w:val="00221A67"/>
    <w:rsid w:val="00223A1D"/>
    <w:rsid w:val="00225C19"/>
    <w:rsid w:val="00227954"/>
    <w:rsid w:val="00227AAF"/>
    <w:rsid w:val="00231515"/>
    <w:rsid w:val="00232075"/>
    <w:rsid w:val="002322EB"/>
    <w:rsid w:val="002329F9"/>
    <w:rsid w:val="00232C37"/>
    <w:rsid w:val="00232C8B"/>
    <w:rsid w:val="00232F86"/>
    <w:rsid w:val="00240D96"/>
    <w:rsid w:val="0024430A"/>
    <w:rsid w:val="002445A1"/>
    <w:rsid w:val="00246751"/>
    <w:rsid w:val="00246A51"/>
    <w:rsid w:val="00246E31"/>
    <w:rsid w:val="00246F8D"/>
    <w:rsid w:val="002478BC"/>
    <w:rsid w:val="002506F3"/>
    <w:rsid w:val="002553F8"/>
    <w:rsid w:val="00255936"/>
    <w:rsid w:val="00260F7D"/>
    <w:rsid w:val="0026137D"/>
    <w:rsid w:val="00262F6A"/>
    <w:rsid w:val="002635C0"/>
    <w:rsid w:val="00266F69"/>
    <w:rsid w:val="002670B4"/>
    <w:rsid w:val="0027194E"/>
    <w:rsid w:val="00272A9D"/>
    <w:rsid w:val="00273908"/>
    <w:rsid w:val="0027397A"/>
    <w:rsid w:val="00276CD0"/>
    <w:rsid w:val="00280D53"/>
    <w:rsid w:val="00281DC1"/>
    <w:rsid w:val="00286773"/>
    <w:rsid w:val="00287EDB"/>
    <w:rsid w:val="00290DB1"/>
    <w:rsid w:val="00291385"/>
    <w:rsid w:val="00291F55"/>
    <w:rsid w:val="0029241B"/>
    <w:rsid w:val="002932B1"/>
    <w:rsid w:val="00293428"/>
    <w:rsid w:val="002A53B6"/>
    <w:rsid w:val="002A6813"/>
    <w:rsid w:val="002B0B03"/>
    <w:rsid w:val="002B2E31"/>
    <w:rsid w:val="002C43C3"/>
    <w:rsid w:val="002C5C7B"/>
    <w:rsid w:val="002C5EDD"/>
    <w:rsid w:val="002C6ABA"/>
    <w:rsid w:val="002D31E5"/>
    <w:rsid w:val="002D3AE2"/>
    <w:rsid w:val="002D5445"/>
    <w:rsid w:val="002D5FD0"/>
    <w:rsid w:val="002D6A8A"/>
    <w:rsid w:val="002D783A"/>
    <w:rsid w:val="002E4211"/>
    <w:rsid w:val="002E4338"/>
    <w:rsid w:val="002F01C7"/>
    <w:rsid w:val="002F275E"/>
    <w:rsid w:val="002F4C1A"/>
    <w:rsid w:val="002F585D"/>
    <w:rsid w:val="002F666A"/>
    <w:rsid w:val="002F7542"/>
    <w:rsid w:val="002F7D64"/>
    <w:rsid w:val="00301458"/>
    <w:rsid w:val="003034F3"/>
    <w:rsid w:val="00304E66"/>
    <w:rsid w:val="0030650A"/>
    <w:rsid w:val="003113F0"/>
    <w:rsid w:val="003125D8"/>
    <w:rsid w:val="00317B37"/>
    <w:rsid w:val="00317CC5"/>
    <w:rsid w:val="0032198D"/>
    <w:rsid w:val="00323328"/>
    <w:rsid w:val="003242F6"/>
    <w:rsid w:val="00331A52"/>
    <w:rsid w:val="0033215C"/>
    <w:rsid w:val="00335C77"/>
    <w:rsid w:val="003401F9"/>
    <w:rsid w:val="003407D7"/>
    <w:rsid w:val="003417D3"/>
    <w:rsid w:val="003436DB"/>
    <w:rsid w:val="00344BB8"/>
    <w:rsid w:val="00344C04"/>
    <w:rsid w:val="00345DAD"/>
    <w:rsid w:val="00350454"/>
    <w:rsid w:val="0035192B"/>
    <w:rsid w:val="00357B83"/>
    <w:rsid w:val="00361049"/>
    <w:rsid w:val="003626D2"/>
    <w:rsid w:val="0036324C"/>
    <w:rsid w:val="00363929"/>
    <w:rsid w:val="003651D0"/>
    <w:rsid w:val="003673F2"/>
    <w:rsid w:val="003715ED"/>
    <w:rsid w:val="00373F35"/>
    <w:rsid w:val="00374E25"/>
    <w:rsid w:val="00377C32"/>
    <w:rsid w:val="00381872"/>
    <w:rsid w:val="00383DC2"/>
    <w:rsid w:val="003875D9"/>
    <w:rsid w:val="00390859"/>
    <w:rsid w:val="00394649"/>
    <w:rsid w:val="00394AEE"/>
    <w:rsid w:val="00395310"/>
    <w:rsid w:val="00397E4B"/>
    <w:rsid w:val="003A04ED"/>
    <w:rsid w:val="003A06DC"/>
    <w:rsid w:val="003A086A"/>
    <w:rsid w:val="003A1FDB"/>
    <w:rsid w:val="003A2902"/>
    <w:rsid w:val="003A29F8"/>
    <w:rsid w:val="003A4FF0"/>
    <w:rsid w:val="003A64C8"/>
    <w:rsid w:val="003B4798"/>
    <w:rsid w:val="003B489E"/>
    <w:rsid w:val="003B5902"/>
    <w:rsid w:val="003C1E5A"/>
    <w:rsid w:val="003C2F7A"/>
    <w:rsid w:val="003C7EA0"/>
    <w:rsid w:val="003D02E8"/>
    <w:rsid w:val="003D10BD"/>
    <w:rsid w:val="003D5A8B"/>
    <w:rsid w:val="003D6A10"/>
    <w:rsid w:val="003D76AA"/>
    <w:rsid w:val="003E0101"/>
    <w:rsid w:val="003E12BC"/>
    <w:rsid w:val="003E1DEB"/>
    <w:rsid w:val="003E2CD4"/>
    <w:rsid w:val="003E3CDF"/>
    <w:rsid w:val="003E5E50"/>
    <w:rsid w:val="003E5EF3"/>
    <w:rsid w:val="003F508C"/>
    <w:rsid w:val="003F5C75"/>
    <w:rsid w:val="003F7E73"/>
    <w:rsid w:val="00400EBB"/>
    <w:rsid w:val="00402322"/>
    <w:rsid w:val="0040289B"/>
    <w:rsid w:val="00402EA1"/>
    <w:rsid w:val="004032A3"/>
    <w:rsid w:val="004042A0"/>
    <w:rsid w:val="00404FBA"/>
    <w:rsid w:val="00406EFE"/>
    <w:rsid w:val="00407EA8"/>
    <w:rsid w:val="004105AD"/>
    <w:rsid w:val="0041305F"/>
    <w:rsid w:val="0041364D"/>
    <w:rsid w:val="0041440A"/>
    <w:rsid w:val="00414700"/>
    <w:rsid w:val="004151E9"/>
    <w:rsid w:val="004152FA"/>
    <w:rsid w:val="0041530B"/>
    <w:rsid w:val="00420432"/>
    <w:rsid w:val="00421C8F"/>
    <w:rsid w:val="004249E9"/>
    <w:rsid w:val="00424DAF"/>
    <w:rsid w:val="00425267"/>
    <w:rsid w:val="00427058"/>
    <w:rsid w:val="00427E1A"/>
    <w:rsid w:val="00430742"/>
    <w:rsid w:val="00430C58"/>
    <w:rsid w:val="00431D4E"/>
    <w:rsid w:val="00440B0F"/>
    <w:rsid w:val="0044103C"/>
    <w:rsid w:val="0044362D"/>
    <w:rsid w:val="00446880"/>
    <w:rsid w:val="00446FB9"/>
    <w:rsid w:val="00452AA5"/>
    <w:rsid w:val="00462A3C"/>
    <w:rsid w:val="0046301F"/>
    <w:rsid w:val="00472F88"/>
    <w:rsid w:val="00475F22"/>
    <w:rsid w:val="004771D7"/>
    <w:rsid w:val="004772FE"/>
    <w:rsid w:val="00481E5D"/>
    <w:rsid w:val="0048200A"/>
    <w:rsid w:val="004828E0"/>
    <w:rsid w:val="00483A71"/>
    <w:rsid w:val="004917BA"/>
    <w:rsid w:val="00492BF4"/>
    <w:rsid w:val="00492EAF"/>
    <w:rsid w:val="00494188"/>
    <w:rsid w:val="004957A3"/>
    <w:rsid w:val="004A5DFE"/>
    <w:rsid w:val="004A6392"/>
    <w:rsid w:val="004B19EC"/>
    <w:rsid w:val="004B3439"/>
    <w:rsid w:val="004B73F4"/>
    <w:rsid w:val="004B7D2A"/>
    <w:rsid w:val="004C68BA"/>
    <w:rsid w:val="004D0389"/>
    <w:rsid w:val="004D0E60"/>
    <w:rsid w:val="004D1517"/>
    <w:rsid w:val="004D3E1F"/>
    <w:rsid w:val="004E008D"/>
    <w:rsid w:val="004E023A"/>
    <w:rsid w:val="004E03BC"/>
    <w:rsid w:val="004E08BB"/>
    <w:rsid w:val="004E2836"/>
    <w:rsid w:val="004E2A80"/>
    <w:rsid w:val="004E3770"/>
    <w:rsid w:val="004E7E18"/>
    <w:rsid w:val="004F326A"/>
    <w:rsid w:val="004F3C72"/>
    <w:rsid w:val="004F52C4"/>
    <w:rsid w:val="004F6182"/>
    <w:rsid w:val="00502351"/>
    <w:rsid w:val="0050239B"/>
    <w:rsid w:val="005054FE"/>
    <w:rsid w:val="005117A6"/>
    <w:rsid w:val="005126E3"/>
    <w:rsid w:val="00515CE1"/>
    <w:rsid w:val="00517D52"/>
    <w:rsid w:val="005206DA"/>
    <w:rsid w:val="00520D88"/>
    <w:rsid w:val="005279CE"/>
    <w:rsid w:val="005322E1"/>
    <w:rsid w:val="005333C7"/>
    <w:rsid w:val="005336A0"/>
    <w:rsid w:val="00534EBE"/>
    <w:rsid w:val="00534F97"/>
    <w:rsid w:val="00535127"/>
    <w:rsid w:val="00536BA9"/>
    <w:rsid w:val="00540FFB"/>
    <w:rsid w:val="00544F36"/>
    <w:rsid w:val="0054702C"/>
    <w:rsid w:val="00551955"/>
    <w:rsid w:val="00552F87"/>
    <w:rsid w:val="0055449A"/>
    <w:rsid w:val="00554630"/>
    <w:rsid w:val="00554755"/>
    <w:rsid w:val="0056146F"/>
    <w:rsid w:val="00565068"/>
    <w:rsid w:val="005656E4"/>
    <w:rsid w:val="00567477"/>
    <w:rsid w:val="00571BB4"/>
    <w:rsid w:val="005724FA"/>
    <w:rsid w:val="00572C5A"/>
    <w:rsid w:val="00572C92"/>
    <w:rsid w:val="00574693"/>
    <w:rsid w:val="00574A21"/>
    <w:rsid w:val="0057715C"/>
    <w:rsid w:val="005802C8"/>
    <w:rsid w:val="005808D1"/>
    <w:rsid w:val="00580C22"/>
    <w:rsid w:val="0058126A"/>
    <w:rsid w:val="00585839"/>
    <w:rsid w:val="0058793B"/>
    <w:rsid w:val="00591D7F"/>
    <w:rsid w:val="00592911"/>
    <w:rsid w:val="0059407F"/>
    <w:rsid w:val="00597497"/>
    <w:rsid w:val="005A15C5"/>
    <w:rsid w:val="005A2390"/>
    <w:rsid w:val="005A3806"/>
    <w:rsid w:val="005A4168"/>
    <w:rsid w:val="005A6322"/>
    <w:rsid w:val="005A7692"/>
    <w:rsid w:val="005B3397"/>
    <w:rsid w:val="005B34EB"/>
    <w:rsid w:val="005B46F4"/>
    <w:rsid w:val="005B4B18"/>
    <w:rsid w:val="005B7930"/>
    <w:rsid w:val="005B7E79"/>
    <w:rsid w:val="005C0AED"/>
    <w:rsid w:val="005C4AC7"/>
    <w:rsid w:val="005C61C8"/>
    <w:rsid w:val="005D4037"/>
    <w:rsid w:val="005D4340"/>
    <w:rsid w:val="005D4B7E"/>
    <w:rsid w:val="005D66C7"/>
    <w:rsid w:val="005E0384"/>
    <w:rsid w:val="005E083D"/>
    <w:rsid w:val="005E12A6"/>
    <w:rsid w:val="005E2FE0"/>
    <w:rsid w:val="005E3627"/>
    <w:rsid w:val="005F17AB"/>
    <w:rsid w:val="005F332C"/>
    <w:rsid w:val="005F5328"/>
    <w:rsid w:val="005F66E6"/>
    <w:rsid w:val="006007F6"/>
    <w:rsid w:val="00600DFC"/>
    <w:rsid w:val="006010A0"/>
    <w:rsid w:val="00605BF1"/>
    <w:rsid w:val="006068AB"/>
    <w:rsid w:val="00611318"/>
    <w:rsid w:val="00612BAD"/>
    <w:rsid w:val="0061628F"/>
    <w:rsid w:val="00617583"/>
    <w:rsid w:val="00622CB7"/>
    <w:rsid w:val="006230EE"/>
    <w:rsid w:val="00624AB5"/>
    <w:rsid w:val="00625780"/>
    <w:rsid w:val="00630EFD"/>
    <w:rsid w:val="00631785"/>
    <w:rsid w:val="00632AFF"/>
    <w:rsid w:val="006349AF"/>
    <w:rsid w:val="006353C2"/>
    <w:rsid w:val="00635D5B"/>
    <w:rsid w:val="00641B05"/>
    <w:rsid w:val="006422DE"/>
    <w:rsid w:val="0064499B"/>
    <w:rsid w:val="006450EA"/>
    <w:rsid w:val="00645BD4"/>
    <w:rsid w:val="00646ABC"/>
    <w:rsid w:val="00647A4D"/>
    <w:rsid w:val="006504F3"/>
    <w:rsid w:val="00650E8C"/>
    <w:rsid w:val="00651245"/>
    <w:rsid w:val="006533E0"/>
    <w:rsid w:val="00654A5E"/>
    <w:rsid w:val="00655846"/>
    <w:rsid w:val="00655D5D"/>
    <w:rsid w:val="006632C2"/>
    <w:rsid w:val="006649F8"/>
    <w:rsid w:val="00665EB4"/>
    <w:rsid w:val="00670B13"/>
    <w:rsid w:val="00674C84"/>
    <w:rsid w:val="00674D94"/>
    <w:rsid w:val="006755A8"/>
    <w:rsid w:val="00675F13"/>
    <w:rsid w:val="006766EF"/>
    <w:rsid w:val="00676A8E"/>
    <w:rsid w:val="00677107"/>
    <w:rsid w:val="0068074C"/>
    <w:rsid w:val="00682156"/>
    <w:rsid w:val="00685160"/>
    <w:rsid w:val="0068687D"/>
    <w:rsid w:val="006874A1"/>
    <w:rsid w:val="00687FB8"/>
    <w:rsid w:val="006937D0"/>
    <w:rsid w:val="0069653C"/>
    <w:rsid w:val="00697A7D"/>
    <w:rsid w:val="00697CE6"/>
    <w:rsid w:val="006A091A"/>
    <w:rsid w:val="006A110A"/>
    <w:rsid w:val="006A313F"/>
    <w:rsid w:val="006A7107"/>
    <w:rsid w:val="006A7F07"/>
    <w:rsid w:val="006B24A3"/>
    <w:rsid w:val="006B34CB"/>
    <w:rsid w:val="006B5629"/>
    <w:rsid w:val="006B72DF"/>
    <w:rsid w:val="006C269D"/>
    <w:rsid w:val="006C2F14"/>
    <w:rsid w:val="006C47B5"/>
    <w:rsid w:val="006C66A6"/>
    <w:rsid w:val="006C7601"/>
    <w:rsid w:val="006C7F3F"/>
    <w:rsid w:val="006D3FFE"/>
    <w:rsid w:val="006D492C"/>
    <w:rsid w:val="006D6244"/>
    <w:rsid w:val="006D7609"/>
    <w:rsid w:val="006E012E"/>
    <w:rsid w:val="006E0A15"/>
    <w:rsid w:val="006E0A49"/>
    <w:rsid w:val="006E1469"/>
    <w:rsid w:val="006E4925"/>
    <w:rsid w:val="006E69C3"/>
    <w:rsid w:val="006E6A5A"/>
    <w:rsid w:val="006E7F37"/>
    <w:rsid w:val="006F0705"/>
    <w:rsid w:val="006F1216"/>
    <w:rsid w:val="006F42F3"/>
    <w:rsid w:val="006F4B8E"/>
    <w:rsid w:val="006F6D07"/>
    <w:rsid w:val="00700954"/>
    <w:rsid w:val="00700FF7"/>
    <w:rsid w:val="00702443"/>
    <w:rsid w:val="00703B80"/>
    <w:rsid w:val="00705998"/>
    <w:rsid w:val="00707628"/>
    <w:rsid w:val="00707AAB"/>
    <w:rsid w:val="0071021F"/>
    <w:rsid w:val="00711ECC"/>
    <w:rsid w:val="007151A8"/>
    <w:rsid w:val="00715551"/>
    <w:rsid w:val="00715DDC"/>
    <w:rsid w:val="007170AE"/>
    <w:rsid w:val="00717F5C"/>
    <w:rsid w:val="00720094"/>
    <w:rsid w:val="0072265E"/>
    <w:rsid w:val="00722EA7"/>
    <w:rsid w:val="00724A82"/>
    <w:rsid w:val="00725CD3"/>
    <w:rsid w:val="00726482"/>
    <w:rsid w:val="00726743"/>
    <w:rsid w:val="00726C6C"/>
    <w:rsid w:val="007271BB"/>
    <w:rsid w:val="00732098"/>
    <w:rsid w:val="00733C93"/>
    <w:rsid w:val="00741016"/>
    <w:rsid w:val="00741674"/>
    <w:rsid w:val="007438DD"/>
    <w:rsid w:val="007457BA"/>
    <w:rsid w:val="00745E0A"/>
    <w:rsid w:val="007506E6"/>
    <w:rsid w:val="00752F9E"/>
    <w:rsid w:val="00753C72"/>
    <w:rsid w:val="007558DF"/>
    <w:rsid w:val="00756EC8"/>
    <w:rsid w:val="00761DCB"/>
    <w:rsid w:val="00763797"/>
    <w:rsid w:val="007663D8"/>
    <w:rsid w:val="00771CD5"/>
    <w:rsid w:val="00772E7C"/>
    <w:rsid w:val="00772F4C"/>
    <w:rsid w:val="00775ADF"/>
    <w:rsid w:val="00776367"/>
    <w:rsid w:val="00777246"/>
    <w:rsid w:val="00777BA5"/>
    <w:rsid w:val="00780AC3"/>
    <w:rsid w:val="00780EF9"/>
    <w:rsid w:val="00783733"/>
    <w:rsid w:val="00783FB1"/>
    <w:rsid w:val="00787497"/>
    <w:rsid w:val="00791848"/>
    <w:rsid w:val="00792F2E"/>
    <w:rsid w:val="00796293"/>
    <w:rsid w:val="007A2B29"/>
    <w:rsid w:val="007A2E3E"/>
    <w:rsid w:val="007B19CA"/>
    <w:rsid w:val="007B2006"/>
    <w:rsid w:val="007B2AE3"/>
    <w:rsid w:val="007B3C5A"/>
    <w:rsid w:val="007B6736"/>
    <w:rsid w:val="007C1805"/>
    <w:rsid w:val="007C27A8"/>
    <w:rsid w:val="007C286D"/>
    <w:rsid w:val="007C75CA"/>
    <w:rsid w:val="007D081E"/>
    <w:rsid w:val="007D0912"/>
    <w:rsid w:val="007D0C6F"/>
    <w:rsid w:val="007D4559"/>
    <w:rsid w:val="007D7E5C"/>
    <w:rsid w:val="007E2428"/>
    <w:rsid w:val="007E2697"/>
    <w:rsid w:val="007E4CAB"/>
    <w:rsid w:val="007F131B"/>
    <w:rsid w:val="007F1AA4"/>
    <w:rsid w:val="007F223C"/>
    <w:rsid w:val="007F2FA9"/>
    <w:rsid w:val="007F3337"/>
    <w:rsid w:val="007F39E3"/>
    <w:rsid w:val="007F3FA5"/>
    <w:rsid w:val="007F5820"/>
    <w:rsid w:val="007F5BF4"/>
    <w:rsid w:val="00800142"/>
    <w:rsid w:val="00805322"/>
    <w:rsid w:val="008061CF"/>
    <w:rsid w:val="008077E9"/>
    <w:rsid w:val="00814700"/>
    <w:rsid w:val="008159A3"/>
    <w:rsid w:val="0081767C"/>
    <w:rsid w:val="00820055"/>
    <w:rsid w:val="0082117A"/>
    <w:rsid w:val="008214AD"/>
    <w:rsid w:val="008229BF"/>
    <w:rsid w:val="00823687"/>
    <w:rsid w:val="00824DE2"/>
    <w:rsid w:val="008262EB"/>
    <w:rsid w:val="0083108C"/>
    <w:rsid w:val="008324A9"/>
    <w:rsid w:val="0083437B"/>
    <w:rsid w:val="00840761"/>
    <w:rsid w:val="0084099D"/>
    <w:rsid w:val="00840DED"/>
    <w:rsid w:val="00841B9E"/>
    <w:rsid w:val="00842FBC"/>
    <w:rsid w:val="008434F2"/>
    <w:rsid w:val="0084418F"/>
    <w:rsid w:val="008459ED"/>
    <w:rsid w:val="00845CDC"/>
    <w:rsid w:val="00854C1C"/>
    <w:rsid w:val="00857DF5"/>
    <w:rsid w:val="00860D87"/>
    <w:rsid w:val="0086247F"/>
    <w:rsid w:val="0086386D"/>
    <w:rsid w:val="008649C1"/>
    <w:rsid w:val="00864C67"/>
    <w:rsid w:val="00864CB8"/>
    <w:rsid w:val="008718EF"/>
    <w:rsid w:val="00873288"/>
    <w:rsid w:val="00881B2F"/>
    <w:rsid w:val="008828D7"/>
    <w:rsid w:val="00883D52"/>
    <w:rsid w:val="0088479C"/>
    <w:rsid w:val="00895481"/>
    <w:rsid w:val="00895945"/>
    <w:rsid w:val="00896246"/>
    <w:rsid w:val="008973F5"/>
    <w:rsid w:val="008A07DE"/>
    <w:rsid w:val="008A1589"/>
    <w:rsid w:val="008A6C81"/>
    <w:rsid w:val="008A7292"/>
    <w:rsid w:val="008A7D7E"/>
    <w:rsid w:val="008B2513"/>
    <w:rsid w:val="008B2A36"/>
    <w:rsid w:val="008B37B9"/>
    <w:rsid w:val="008B47D7"/>
    <w:rsid w:val="008B6C1D"/>
    <w:rsid w:val="008B6E31"/>
    <w:rsid w:val="008C096A"/>
    <w:rsid w:val="008C262A"/>
    <w:rsid w:val="008C3D5A"/>
    <w:rsid w:val="008C4159"/>
    <w:rsid w:val="008C6AC4"/>
    <w:rsid w:val="008C6DBB"/>
    <w:rsid w:val="008D5ABA"/>
    <w:rsid w:val="008D5B5E"/>
    <w:rsid w:val="008D60AA"/>
    <w:rsid w:val="008D6EAB"/>
    <w:rsid w:val="008E0DB9"/>
    <w:rsid w:val="008E17BD"/>
    <w:rsid w:val="008E2565"/>
    <w:rsid w:val="008E7083"/>
    <w:rsid w:val="008F1AD9"/>
    <w:rsid w:val="008F2C1A"/>
    <w:rsid w:val="008F3357"/>
    <w:rsid w:val="008F369B"/>
    <w:rsid w:val="008F45E5"/>
    <w:rsid w:val="008F5AE6"/>
    <w:rsid w:val="008F69AA"/>
    <w:rsid w:val="00901BFA"/>
    <w:rsid w:val="00904C68"/>
    <w:rsid w:val="00905F94"/>
    <w:rsid w:val="0091158D"/>
    <w:rsid w:val="00911AD2"/>
    <w:rsid w:val="00913EAC"/>
    <w:rsid w:val="009151C6"/>
    <w:rsid w:val="00916167"/>
    <w:rsid w:val="0092078E"/>
    <w:rsid w:val="009224E6"/>
    <w:rsid w:val="009230B2"/>
    <w:rsid w:val="0092566A"/>
    <w:rsid w:val="00930675"/>
    <w:rsid w:val="009309AE"/>
    <w:rsid w:val="009312B6"/>
    <w:rsid w:val="009321E0"/>
    <w:rsid w:val="009326D6"/>
    <w:rsid w:val="0093286D"/>
    <w:rsid w:val="00932F71"/>
    <w:rsid w:val="00935F53"/>
    <w:rsid w:val="0094004D"/>
    <w:rsid w:val="00941146"/>
    <w:rsid w:val="009424CB"/>
    <w:rsid w:val="00942BBF"/>
    <w:rsid w:val="009447B9"/>
    <w:rsid w:val="00945C71"/>
    <w:rsid w:val="009519D9"/>
    <w:rsid w:val="009569D3"/>
    <w:rsid w:val="009628D9"/>
    <w:rsid w:val="00962D11"/>
    <w:rsid w:val="00963A27"/>
    <w:rsid w:val="00963EA3"/>
    <w:rsid w:val="00966661"/>
    <w:rsid w:val="00967014"/>
    <w:rsid w:val="0097030D"/>
    <w:rsid w:val="00970767"/>
    <w:rsid w:val="00970F46"/>
    <w:rsid w:val="00970F8B"/>
    <w:rsid w:val="009726CE"/>
    <w:rsid w:val="00973CD5"/>
    <w:rsid w:val="0097445F"/>
    <w:rsid w:val="00975535"/>
    <w:rsid w:val="00975696"/>
    <w:rsid w:val="00975FFF"/>
    <w:rsid w:val="009773DB"/>
    <w:rsid w:val="009805E8"/>
    <w:rsid w:val="00980D17"/>
    <w:rsid w:val="00980D7A"/>
    <w:rsid w:val="00984F77"/>
    <w:rsid w:val="00990C5F"/>
    <w:rsid w:val="00992219"/>
    <w:rsid w:val="009931D2"/>
    <w:rsid w:val="00993C0E"/>
    <w:rsid w:val="009953C3"/>
    <w:rsid w:val="0099568D"/>
    <w:rsid w:val="0099620C"/>
    <w:rsid w:val="009963A4"/>
    <w:rsid w:val="009972B1"/>
    <w:rsid w:val="00997C70"/>
    <w:rsid w:val="00997CDA"/>
    <w:rsid w:val="009A003A"/>
    <w:rsid w:val="009A0E9D"/>
    <w:rsid w:val="009A5012"/>
    <w:rsid w:val="009A5465"/>
    <w:rsid w:val="009A6475"/>
    <w:rsid w:val="009A69D4"/>
    <w:rsid w:val="009A6D26"/>
    <w:rsid w:val="009A7442"/>
    <w:rsid w:val="009A74CC"/>
    <w:rsid w:val="009B01BB"/>
    <w:rsid w:val="009B2042"/>
    <w:rsid w:val="009B2690"/>
    <w:rsid w:val="009B2871"/>
    <w:rsid w:val="009B32CC"/>
    <w:rsid w:val="009B4682"/>
    <w:rsid w:val="009B4B5F"/>
    <w:rsid w:val="009C00EB"/>
    <w:rsid w:val="009C3A96"/>
    <w:rsid w:val="009C445F"/>
    <w:rsid w:val="009C6B03"/>
    <w:rsid w:val="009C6C4F"/>
    <w:rsid w:val="009C6E7E"/>
    <w:rsid w:val="009D06E8"/>
    <w:rsid w:val="009D0E4F"/>
    <w:rsid w:val="009D0FEA"/>
    <w:rsid w:val="009D27CB"/>
    <w:rsid w:val="009D320A"/>
    <w:rsid w:val="009D3779"/>
    <w:rsid w:val="009D3C1E"/>
    <w:rsid w:val="009D4938"/>
    <w:rsid w:val="009D4BE7"/>
    <w:rsid w:val="009D78C8"/>
    <w:rsid w:val="009D7CF9"/>
    <w:rsid w:val="009D7E9A"/>
    <w:rsid w:val="009E00A0"/>
    <w:rsid w:val="009E24B6"/>
    <w:rsid w:val="009E4EB1"/>
    <w:rsid w:val="009E5522"/>
    <w:rsid w:val="009F1A99"/>
    <w:rsid w:val="009F2A90"/>
    <w:rsid w:val="009F34A8"/>
    <w:rsid w:val="009F34BD"/>
    <w:rsid w:val="009F36B8"/>
    <w:rsid w:val="00A01048"/>
    <w:rsid w:val="00A03AB9"/>
    <w:rsid w:val="00A03DB4"/>
    <w:rsid w:val="00A061B5"/>
    <w:rsid w:val="00A10B55"/>
    <w:rsid w:val="00A10F48"/>
    <w:rsid w:val="00A13A65"/>
    <w:rsid w:val="00A16120"/>
    <w:rsid w:val="00A17190"/>
    <w:rsid w:val="00A17DB2"/>
    <w:rsid w:val="00A22162"/>
    <w:rsid w:val="00A22401"/>
    <w:rsid w:val="00A25506"/>
    <w:rsid w:val="00A263D0"/>
    <w:rsid w:val="00A2723A"/>
    <w:rsid w:val="00A27DDC"/>
    <w:rsid w:val="00A30E66"/>
    <w:rsid w:val="00A3335E"/>
    <w:rsid w:val="00A34B11"/>
    <w:rsid w:val="00A35A91"/>
    <w:rsid w:val="00A379C4"/>
    <w:rsid w:val="00A40202"/>
    <w:rsid w:val="00A40D1C"/>
    <w:rsid w:val="00A40D66"/>
    <w:rsid w:val="00A410AD"/>
    <w:rsid w:val="00A45938"/>
    <w:rsid w:val="00A45C09"/>
    <w:rsid w:val="00A471CB"/>
    <w:rsid w:val="00A47C76"/>
    <w:rsid w:val="00A50B02"/>
    <w:rsid w:val="00A50BF1"/>
    <w:rsid w:val="00A61F5B"/>
    <w:rsid w:val="00A62A3F"/>
    <w:rsid w:val="00A71610"/>
    <w:rsid w:val="00A73834"/>
    <w:rsid w:val="00A739FA"/>
    <w:rsid w:val="00A751D7"/>
    <w:rsid w:val="00A762EF"/>
    <w:rsid w:val="00A77754"/>
    <w:rsid w:val="00A822E0"/>
    <w:rsid w:val="00A84093"/>
    <w:rsid w:val="00A84FDE"/>
    <w:rsid w:val="00A8568E"/>
    <w:rsid w:val="00A85DBA"/>
    <w:rsid w:val="00A8727C"/>
    <w:rsid w:val="00A87CF6"/>
    <w:rsid w:val="00A942A8"/>
    <w:rsid w:val="00A944F1"/>
    <w:rsid w:val="00A946B0"/>
    <w:rsid w:val="00A94786"/>
    <w:rsid w:val="00A953FB"/>
    <w:rsid w:val="00A95B6C"/>
    <w:rsid w:val="00A977E0"/>
    <w:rsid w:val="00A97DE2"/>
    <w:rsid w:val="00AA20CC"/>
    <w:rsid w:val="00AA2DED"/>
    <w:rsid w:val="00AA7C4A"/>
    <w:rsid w:val="00AA7CF8"/>
    <w:rsid w:val="00AB397C"/>
    <w:rsid w:val="00AB55C4"/>
    <w:rsid w:val="00AB780E"/>
    <w:rsid w:val="00AB7FA4"/>
    <w:rsid w:val="00AC167C"/>
    <w:rsid w:val="00AC2734"/>
    <w:rsid w:val="00AC358D"/>
    <w:rsid w:val="00AC3D26"/>
    <w:rsid w:val="00AC6234"/>
    <w:rsid w:val="00AD16F8"/>
    <w:rsid w:val="00AD1BD4"/>
    <w:rsid w:val="00AD53A6"/>
    <w:rsid w:val="00AD6814"/>
    <w:rsid w:val="00AE0616"/>
    <w:rsid w:val="00AE0E89"/>
    <w:rsid w:val="00AE0ECB"/>
    <w:rsid w:val="00AE2A49"/>
    <w:rsid w:val="00AF07CD"/>
    <w:rsid w:val="00AF25CA"/>
    <w:rsid w:val="00AF294A"/>
    <w:rsid w:val="00AF4201"/>
    <w:rsid w:val="00AF4C4C"/>
    <w:rsid w:val="00AF6375"/>
    <w:rsid w:val="00B00C4A"/>
    <w:rsid w:val="00B00CE6"/>
    <w:rsid w:val="00B05967"/>
    <w:rsid w:val="00B11B05"/>
    <w:rsid w:val="00B13C16"/>
    <w:rsid w:val="00B16B90"/>
    <w:rsid w:val="00B17146"/>
    <w:rsid w:val="00B2075D"/>
    <w:rsid w:val="00B20E24"/>
    <w:rsid w:val="00B2117D"/>
    <w:rsid w:val="00B24ED0"/>
    <w:rsid w:val="00B267CD"/>
    <w:rsid w:val="00B2732C"/>
    <w:rsid w:val="00B274C4"/>
    <w:rsid w:val="00B27802"/>
    <w:rsid w:val="00B2793A"/>
    <w:rsid w:val="00B32F25"/>
    <w:rsid w:val="00B33330"/>
    <w:rsid w:val="00B354A9"/>
    <w:rsid w:val="00B35C69"/>
    <w:rsid w:val="00B367BC"/>
    <w:rsid w:val="00B409D4"/>
    <w:rsid w:val="00B41062"/>
    <w:rsid w:val="00B42460"/>
    <w:rsid w:val="00B44A84"/>
    <w:rsid w:val="00B460F8"/>
    <w:rsid w:val="00B5094A"/>
    <w:rsid w:val="00B509D8"/>
    <w:rsid w:val="00B546E9"/>
    <w:rsid w:val="00B601B2"/>
    <w:rsid w:val="00B609F1"/>
    <w:rsid w:val="00B615D2"/>
    <w:rsid w:val="00B63B29"/>
    <w:rsid w:val="00B6468B"/>
    <w:rsid w:val="00B72E85"/>
    <w:rsid w:val="00B750BA"/>
    <w:rsid w:val="00B754F5"/>
    <w:rsid w:val="00B76539"/>
    <w:rsid w:val="00B77E7E"/>
    <w:rsid w:val="00B77F70"/>
    <w:rsid w:val="00B80CCB"/>
    <w:rsid w:val="00B8227E"/>
    <w:rsid w:val="00B83E0F"/>
    <w:rsid w:val="00B852D6"/>
    <w:rsid w:val="00B86190"/>
    <w:rsid w:val="00B92469"/>
    <w:rsid w:val="00B92512"/>
    <w:rsid w:val="00B945F6"/>
    <w:rsid w:val="00BA013D"/>
    <w:rsid w:val="00BA024C"/>
    <w:rsid w:val="00BA0DC9"/>
    <w:rsid w:val="00BA2997"/>
    <w:rsid w:val="00BA70A9"/>
    <w:rsid w:val="00BA7A1C"/>
    <w:rsid w:val="00BB19EE"/>
    <w:rsid w:val="00BB43D3"/>
    <w:rsid w:val="00BB44CC"/>
    <w:rsid w:val="00BB486B"/>
    <w:rsid w:val="00BB75F3"/>
    <w:rsid w:val="00BB7668"/>
    <w:rsid w:val="00BC1562"/>
    <w:rsid w:val="00BC260D"/>
    <w:rsid w:val="00BC4563"/>
    <w:rsid w:val="00BC5527"/>
    <w:rsid w:val="00BC5688"/>
    <w:rsid w:val="00BC65C5"/>
    <w:rsid w:val="00BC67DF"/>
    <w:rsid w:val="00BC7DDC"/>
    <w:rsid w:val="00BD036A"/>
    <w:rsid w:val="00BD15D3"/>
    <w:rsid w:val="00BD2D19"/>
    <w:rsid w:val="00BD3418"/>
    <w:rsid w:val="00BD5786"/>
    <w:rsid w:val="00BD6F96"/>
    <w:rsid w:val="00BD7359"/>
    <w:rsid w:val="00BE2A3B"/>
    <w:rsid w:val="00BE6629"/>
    <w:rsid w:val="00BE6689"/>
    <w:rsid w:val="00BE6A03"/>
    <w:rsid w:val="00BE7AB7"/>
    <w:rsid w:val="00BF05E4"/>
    <w:rsid w:val="00BF0D4C"/>
    <w:rsid w:val="00BF1C19"/>
    <w:rsid w:val="00BF4285"/>
    <w:rsid w:val="00BF42C3"/>
    <w:rsid w:val="00BF4400"/>
    <w:rsid w:val="00BF6CB7"/>
    <w:rsid w:val="00BF7092"/>
    <w:rsid w:val="00BF75C0"/>
    <w:rsid w:val="00C00257"/>
    <w:rsid w:val="00C02586"/>
    <w:rsid w:val="00C03029"/>
    <w:rsid w:val="00C03439"/>
    <w:rsid w:val="00C03F02"/>
    <w:rsid w:val="00C0403E"/>
    <w:rsid w:val="00C05C32"/>
    <w:rsid w:val="00C077A7"/>
    <w:rsid w:val="00C079AE"/>
    <w:rsid w:val="00C12BAB"/>
    <w:rsid w:val="00C1661D"/>
    <w:rsid w:val="00C23835"/>
    <w:rsid w:val="00C24B34"/>
    <w:rsid w:val="00C255D9"/>
    <w:rsid w:val="00C30E5A"/>
    <w:rsid w:val="00C31399"/>
    <w:rsid w:val="00C32FDF"/>
    <w:rsid w:val="00C3345C"/>
    <w:rsid w:val="00C33A4E"/>
    <w:rsid w:val="00C33BD7"/>
    <w:rsid w:val="00C354BC"/>
    <w:rsid w:val="00C356F7"/>
    <w:rsid w:val="00C366A3"/>
    <w:rsid w:val="00C4139F"/>
    <w:rsid w:val="00C4379B"/>
    <w:rsid w:val="00C47AAF"/>
    <w:rsid w:val="00C51E31"/>
    <w:rsid w:val="00C536B7"/>
    <w:rsid w:val="00C55050"/>
    <w:rsid w:val="00C56A5B"/>
    <w:rsid w:val="00C56A85"/>
    <w:rsid w:val="00C5726C"/>
    <w:rsid w:val="00C57D23"/>
    <w:rsid w:val="00C6043E"/>
    <w:rsid w:val="00C61439"/>
    <w:rsid w:val="00C62E55"/>
    <w:rsid w:val="00C65316"/>
    <w:rsid w:val="00C658E7"/>
    <w:rsid w:val="00C6710D"/>
    <w:rsid w:val="00C67240"/>
    <w:rsid w:val="00C7032E"/>
    <w:rsid w:val="00C706A1"/>
    <w:rsid w:val="00C7502A"/>
    <w:rsid w:val="00C75B29"/>
    <w:rsid w:val="00C7619F"/>
    <w:rsid w:val="00C80154"/>
    <w:rsid w:val="00C80A01"/>
    <w:rsid w:val="00C80A4C"/>
    <w:rsid w:val="00C83617"/>
    <w:rsid w:val="00C844AF"/>
    <w:rsid w:val="00C856F4"/>
    <w:rsid w:val="00C866A1"/>
    <w:rsid w:val="00C94AB1"/>
    <w:rsid w:val="00C97F3E"/>
    <w:rsid w:val="00CA0AD6"/>
    <w:rsid w:val="00CA2851"/>
    <w:rsid w:val="00CA4252"/>
    <w:rsid w:val="00CA4914"/>
    <w:rsid w:val="00CB425A"/>
    <w:rsid w:val="00CB4C9E"/>
    <w:rsid w:val="00CB4D49"/>
    <w:rsid w:val="00CB68E8"/>
    <w:rsid w:val="00CB6ACD"/>
    <w:rsid w:val="00CB7672"/>
    <w:rsid w:val="00CB7835"/>
    <w:rsid w:val="00CC26D3"/>
    <w:rsid w:val="00CC32C2"/>
    <w:rsid w:val="00CC334D"/>
    <w:rsid w:val="00CC3ABA"/>
    <w:rsid w:val="00CC59D8"/>
    <w:rsid w:val="00CC5E95"/>
    <w:rsid w:val="00CC6C68"/>
    <w:rsid w:val="00CC7DFB"/>
    <w:rsid w:val="00CD2399"/>
    <w:rsid w:val="00CD2967"/>
    <w:rsid w:val="00CE0806"/>
    <w:rsid w:val="00CE46FE"/>
    <w:rsid w:val="00CE56C7"/>
    <w:rsid w:val="00CE6524"/>
    <w:rsid w:val="00CF2428"/>
    <w:rsid w:val="00CF388A"/>
    <w:rsid w:val="00CF4242"/>
    <w:rsid w:val="00CF693A"/>
    <w:rsid w:val="00CF71A7"/>
    <w:rsid w:val="00D069D8"/>
    <w:rsid w:val="00D06F7D"/>
    <w:rsid w:val="00D11944"/>
    <w:rsid w:val="00D125EB"/>
    <w:rsid w:val="00D14330"/>
    <w:rsid w:val="00D15756"/>
    <w:rsid w:val="00D17A41"/>
    <w:rsid w:val="00D215F6"/>
    <w:rsid w:val="00D23526"/>
    <w:rsid w:val="00D244BF"/>
    <w:rsid w:val="00D32185"/>
    <w:rsid w:val="00D323F2"/>
    <w:rsid w:val="00D3380F"/>
    <w:rsid w:val="00D340F0"/>
    <w:rsid w:val="00D35A24"/>
    <w:rsid w:val="00D41D75"/>
    <w:rsid w:val="00D44616"/>
    <w:rsid w:val="00D453C7"/>
    <w:rsid w:val="00D45F71"/>
    <w:rsid w:val="00D46320"/>
    <w:rsid w:val="00D47442"/>
    <w:rsid w:val="00D517BC"/>
    <w:rsid w:val="00D52CC4"/>
    <w:rsid w:val="00D536FC"/>
    <w:rsid w:val="00D57F52"/>
    <w:rsid w:val="00D61060"/>
    <w:rsid w:val="00D62386"/>
    <w:rsid w:val="00D62468"/>
    <w:rsid w:val="00D63F98"/>
    <w:rsid w:val="00D6415F"/>
    <w:rsid w:val="00D66E6A"/>
    <w:rsid w:val="00D708FC"/>
    <w:rsid w:val="00D71173"/>
    <w:rsid w:val="00D71C69"/>
    <w:rsid w:val="00D73575"/>
    <w:rsid w:val="00D74801"/>
    <w:rsid w:val="00D7535C"/>
    <w:rsid w:val="00D80622"/>
    <w:rsid w:val="00D814EC"/>
    <w:rsid w:val="00D81EB5"/>
    <w:rsid w:val="00D82FD9"/>
    <w:rsid w:val="00D848E9"/>
    <w:rsid w:val="00D8490A"/>
    <w:rsid w:val="00D87A07"/>
    <w:rsid w:val="00D92E65"/>
    <w:rsid w:val="00D9656E"/>
    <w:rsid w:val="00D96A26"/>
    <w:rsid w:val="00D971FD"/>
    <w:rsid w:val="00DA0C84"/>
    <w:rsid w:val="00DA1601"/>
    <w:rsid w:val="00DA2431"/>
    <w:rsid w:val="00DA7173"/>
    <w:rsid w:val="00DA7B12"/>
    <w:rsid w:val="00DB02F5"/>
    <w:rsid w:val="00DB10E9"/>
    <w:rsid w:val="00DB27E5"/>
    <w:rsid w:val="00DB3565"/>
    <w:rsid w:val="00DB7913"/>
    <w:rsid w:val="00DC4FA6"/>
    <w:rsid w:val="00DC56D6"/>
    <w:rsid w:val="00DC6CBE"/>
    <w:rsid w:val="00DD0D7F"/>
    <w:rsid w:val="00DD2C27"/>
    <w:rsid w:val="00DD33B9"/>
    <w:rsid w:val="00DD4457"/>
    <w:rsid w:val="00DD6E1B"/>
    <w:rsid w:val="00DD76FC"/>
    <w:rsid w:val="00DD7E02"/>
    <w:rsid w:val="00DE1169"/>
    <w:rsid w:val="00DE1CE3"/>
    <w:rsid w:val="00DE2ACE"/>
    <w:rsid w:val="00DE4761"/>
    <w:rsid w:val="00DE71B6"/>
    <w:rsid w:val="00DF17BC"/>
    <w:rsid w:val="00DF3D6A"/>
    <w:rsid w:val="00DF614B"/>
    <w:rsid w:val="00DF6B5E"/>
    <w:rsid w:val="00DF7344"/>
    <w:rsid w:val="00E00AF0"/>
    <w:rsid w:val="00E014E6"/>
    <w:rsid w:val="00E02EEF"/>
    <w:rsid w:val="00E06445"/>
    <w:rsid w:val="00E07FFC"/>
    <w:rsid w:val="00E11042"/>
    <w:rsid w:val="00E11FDD"/>
    <w:rsid w:val="00E1418A"/>
    <w:rsid w:val="00E14BDD"/>
    <w:rsid w:val="00E15E70"/>
    <w:rsid w:val="00E21C2D"/>
    <w:rsid w:val="00E22872"/>
    <w:rsid w:val="00E2320C"/>
    <w:rsid w:val="00E2724B"/>
    <w:rsid w:val="00E27411"/>
    <w:rsid w:val="00E30136"/>
    <w:rsid w:val="00E35803"/>
    <w:rsid w:val="00E35E2E"/>
    <w:rsid w:val="00E403A9"/>
    <w:rsid w:val="00E42730"/>
    <w:rsid w:val="00E444C2"/>
    <w:rsid w:val="00E4683F"/>
    <w:rsid w:val="00E46AAB"/>
    <w:rsid w:val="00E46E32"/>
    <w:rsid w:val="00E4703E"/>
    <w:rsid w:val="00E47A3C"/>
    <w:rsid w:val="00E50F09"/>
    <w:rsid w:val="00E521B9"/>
    <w:rsid w:val="00E52EE3"/>
    <w:rsid w:val="00E567A4"/>
    <w:rsid w:val="00E607DC"/>
    <w:rsid w:val="00E62B46"/>
    <w:rsid w:val="00E62B9B"/>
    <w:rsid w:val="00E63B34"/>
    <w:rsid w:val="00E63B85"/>
    <w:rsid w:val="00E64E49"/>
    <w:rsid w:val="00E652D3"/>
    <w:rsid w:val="00E661DC"/>
    <w:rsid w:val="00E67C03"/>
    <w:rsid w:val="00E71438"/>
    <w:rsid w:val="00E717B4"/>
    <w:rsid w:val="00E729D5"/>
    <w:rsid w:val="00E72F6C"/>
    <w:rsid w:val="00E741EC"/>
    <w:rsid w:val="00E74437"/>
    <w:rsid w:val="00E80FB0"/>
    <w:rsid w:val="00E81FD9"/>
    <w:rsid w:val="00E82151"/>
    <w:rsid w:val="00E828AA"/>
    <w:rsid w:val="00E83B1E"/>
    <w:rsid w:val="00E858A2"/>
    <w:rsid w:val="00E8622E"/>
    <w:rsid w:val="00E87ABD"/>
    <w:rsid w:val="00E91BDF"/>
    <w:rsid w:val="00E9676C"/>
    <w:rsid w:val="00EA1804"/>
    <w:rsid w:val="00EA2ABD"/>
    <w:rsid w:val="00EA2F75"/>
    <w:rsid w:val="00EA34CD"/>
    <w:rsid w:val="00EA4961"/>
    <w:rsid w:val="00EA709E"/>
    <w:rsid w:val="00EA7CDA"/>
    <w:rsid w:val="00EB05FD"/>
    <w:rsid w:val="00EB227E"/>
    <w:rsid w:val="00EB7DF0"/>
    <w:rsid w:val="00EC1E68"/>
    <w:rsid w:val="00EC30F2"/>
    <w:rsid w:val="00EC3700"/>
    <w:rsid w:val="00EC3EB8"/>
    <w:rsid w:val="00EC5C86"/>
    <w:rsid w:val="00EC66F2"/>
    <w:rsid w:val="00ED054A"/>
    <w:rsid w:val="00ED516A"/>
    <w:rsid w:val="00EE1CC2"/>
    <w:rsid w:val="00EE3FFC"/>
    <w:rsid w:val="00EE576F"/>
    <w:rsid w:val="00EE5E59"/>
    <w:rsid w:val="00EF0AD1"/>
    <w:rsid w:val="00EF38F4"/>
    <w:rsid w:val="00EF41AF"/>
    <w:rsid w:val="00EF4F1F"/>
    <w:rsid w:val="00EF61D3"/>
    <w:rsid w:val="00F02069"/>
    <w:rsid w:val="00F04E17"/>
    <w:rsid w:val="00F05B87"/>
    <w:rsid w:val="00F06DE4"/>
    <w:rsid w:val="00F106A6"/>
    <w:rsid w:val="00F13225"/>
    <w:rsid w:val="00F13E5A"/>
    <w:rsid w:val="00F14093"/>
    <w:rsid w:val="00F144B6"/>
    <w:rsid w:val="00F15130"/>
    <w:rsid w:val="00F2082A"/>
    <w:rsid w:val="00F2456A"/>
    <w:rsid w:val="00F2557C"/>
    <w:rsid w:val="00F26966"/>
    <w:rsid w:val="00F27E4D"/>
    <w:rsid w:val="00F30F1B"/>
    <w:rsid w:val="00F34121"/>
    <w:rsid w:val="00F357F1"/>
    <w:rsid w:val="00F474E1"/>
    <w:rsid w:val="00F55BE2"/>
    <w:rsid w:val="00F57EE6"/>
    <w:rsid w:val="00F61556"/>
    <w:rsid w:val="00F61BE3"/>
    <w:rsid w:val="00F620B7"/>
    <w:rsid w:val="00F627B3"/>
    <w:rsid w:val="00F627E7"/>
    <w:rsid w:val="00F6295A"/>
    <w:rsid w:val="00F650F9"/>
    <w:rsid w:val="00F755AE"/>
    <w:rsid w:val="00F77AC7"/>
    <w:rsid w:val="00F80139"/>
    <w:rsid w:val="00F80986"/>
    <w:rsid w:val="00F82D8E"/>
    <w:rsid w:val="00F833EA"/>
    <w:rsid w:val="00F83ADD"/>
    <w:rsid w:val="00F851EA"/>
    <w:rsid w:val="00F8559F"/>
    <w:rsid w:val="00F87726"/>
    <w:rsid w:val="00F9023F"/>
    <w:rsid w:val="00F909A0"/>
    <w:rsid w:val="00F917C7"/>
    <w:rsid w:val="00F94F89"/>
    <w:rsid w:val="00F974C7"/>
    <w:rsid w:val="00F97A47"/>
    <w:rsid w:val="00FA1445"/>
    <w:rsid w:val="00FA2803"/>
    <w:rsid w:val="00FA2B78"/>
    <w:rsid w:val="00FA2F97"/>
    <w:rsid w:val="00FA306E"/>
    <w:rsid w:val="00FA306F"/>
    <w:rsid w:val="00FA3652"/>
    <w:rsid w:val="00FA3D19"/>
    <w:rsid w:val="00FA5FA8"/>
    <w:rsid w:val="00FA647B"/>
    <w:rsid w:val="00FB11D2"/>
    <w:rsid w:val="00FB2930"/>
    <w:rsid w:val="00FB3650"/>
    <w:rsid w:val="00FB39BD"/>
    <w:rsid w:val="00FB5D34"/>
    <w:rsid w:val="00FB7A94"/>
    <w:rsid w:val="00FC0FBF"/>
    <w:rsid w:val="00FC55A7"/>
    <w:rsid w:val="00FC575E"/>
    <w:rsid w:val="00FC6924"/>
    <w:rsid w:val="00FD01C8"/>
    <w:rsid w:val="00FD25DB"/>
    <w:rsid w:val="00FD61A7"/>
    <w:rsid w:val="00FD6D0E"/>
    <w:rsid w:val="00FE03C5"/>
    <w:rsid w:val="00FE2951"/>
    <w:rsid w:val="00FE5A26"/>
    <w:rsid w:val="00FE629A"/>
    <w:rsid w:val="00FE751B"/>
    <w:rsid w:val="00FF4AB6"/>
    <w:rsid w:val="00FF6225"/>
    <w:rsid w:val="010ECC66"/>
    <w:rsid w:val="01115627"/>
    <w:rsid w:val="01AFC6A3"/>
    <w:rsid w:val="0511345A"/>
    <w:rsid w:val="063DCD1F"/>
    <w:rsid w:val="064B0054"/>
    <w:rsid w:val="070C288A"/>
    <w:rsid w:val="07732EEB"/>
    <w:rsid w:val="07807EF8"/>
    <w:rsid w:val="07A78F47"/>
    <w:rsid w:val="0836C3CF"/>
    <w:rsid w:val="085CFF24"/>
    <w:rsid w:val="0ABF988D"/>
    <w:rsid w:val="0E265D24"/>
    <w:rsid w:val="0F60F33D"/>
    <w:rsid w:val="0F708F03"/>
    <w:rsid w:val="0FB7E3B9"/>
    <w:rsid w:val="13026299"/>
    <w:rsid w:val="138C741E"/>
    <w:rsid w:val="13B1DDA3"/>
    <w:rsid w:val="14F02B48"/>
    <w:rsid w:val="15F3ED56"/>
    <w:rsid w:val="16A452A3"/>
    <w:rsid w:val="179F3FED"/>
    <w:rsid w:val="17F91813"/>
    <w:rsid w:val="1910B52A"/>
    <w:rsid w:val="19329644"/>
    <w:rsid w:val="195B7C0C"/>
    <w:rsid w:val="19F4B2A2"/>
    <w:rsid w:val="19F7E0D1"/>
    <w:rsid w:val="1AE87C96"/>
    <w:rsid w:val="1BCDC9D5"/>
    <w:rsid w:val="1C3FBE46"/>
    <w:rsid w:val="1D04548B"/>
    <w:rsid w:val="1F16C915"/>
    <w:rsid w:val="1FC80924"/>
    <w:rsid w:val="1FF53D94"/>
    <w:rsid w:val="202B9FA1"/>
    <w:rsid w:val="21C7BDE4"/>
    <w:rsid w:val="24EF9E3E"/>
    <w:rsid w:val="2A16AF2C"/>
    <w:rsid w:val="2A2434BC"/>
    <w:rsid w:val="2AEEF63C"/>
    <w:rsid w:val="2BBCAC43"/>
    <w:rsid w:val="2BFA5375"/>
    <w:rsid w:val="2CDF1099"/>
    <w:rsid w:val="319CA2EA"/>
    <w:rsid w:val="31A66D28"/>
    <w:rsid w:val="32887ED2"/>
    <w:rsid w:val="32F42543"/>
    <w:rsid w:val="330EF433"/>
    <w:rsid w:val="338BAFB9"/>
    <w:rsid w:val="33B94B2E"/>
    <w:rsid w:val="37D3C701"/>
    <w:rsid w:val="380DBEE1"/>
    <w:rsid w:val="383C6D26"/>
    <w:rsid w:val="3B83628F"/>
    <w:rsid w:val="3BFCCCD6"/>
    <w:rsid w:val="3D557C8A"/>
    <w:rsid w:val="4314E611"/>
    <w:rsid w:val="436031D7"/>
    <w:rsid w:val="44C72DFA"/>
    <w:rsid w:val="47A99D8E"/>
    <w:rsid w:val="480027CE"/>
    <w:rsid w:val="48D17CC7"/>
    <w:rsid w:val="490715B0"/>
    <w:rsid w:val="4958C90B"/>
    <w:rsid w:val="4A41AC4F"/>
    <w:rsid w:val="4B559621"/>
    <w:rsid w:val="4F082B24"/>
    <w:rsid w:val="4FBAFFD1"/>
    <w:rsid w:val="51A711C8"/>
    <w:rsid w:val="526BD9E3"/>
    <w:rsid w:val="54732D38"/>
    <w:rsid w:val="553E8CAB"/>
    <w:rsid w:val="587E9E29"/>
    <w:rsid w:val="5916FAF8"/>
    <w:rsid w:val="5AB74DCD"/>
    <w:rsid w:val="5B3EEF3A"/>
    <w:rsid w:val="5C281EC6"/>
    <w:rsid w:val="5CD1AA3F"/>
    <w:rsid w:val="5EA4CBEC"/>
    <w:rsid w:val="62900043"/>
    <w:rsid w:val="63E9E0A6"/>
    <w:rsid w:val="646E0175"/>
    <w:rsid w:val="6550EFCD"/>
    <w:rsid w:val="6599F8C4"/>
    <w:rsid w:val="66BF09EB"/>
    <w:rsid w:val="69E9CC99"/>
    <w:rsid w:val="6BC470BE"/>
    <w:rsid w:val="6C3B69A0"/>
    <w:rsid w:val="6D6B1894"/>
    <w:rsid w:val="6DAF411D"/>
    <w:rsid w:val="709C6CE3"/>
    <w:rsid w:val="72A3332E"/>
    <w:rsid w:val="72A95A4C"/>
    <w:rsid w:val="72E02066"/>
    <w:rsid w:val="736301B8"/>
    <w:rsid w:val="73F3AB16"/>
    <w:rsid w:val="7433585E"/>
    <w:rsid w:val="7515D169"/>
    <w:rsid w:val="75834164"/>
    <w:rsid w:val="76810C9D"/>
    <w:rsid w:val="781F7C08"/>
    <w:rsid w:val="79082452"/>
    <w:rsid w:val="7A4DDD78"/>
    <w:rsid w:val="7AEA7C6E"/>
    <w:rsid w:val="7BD2783A"/>
    <w:rsid w:val="7D3D6A05"/>
    <w:rsid w:val="7DB22AB8"/>
    <w:rsid w:val="7F4965FD"/>
    <w:rsid w:val="7FA75F44"/>
    <w:rsid w:val="7FCB0DDB"/>
    <w:rsid w:val="7FF98F0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72A149"/>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宋体" w:cs="Times New Roman"/>
        <w:color w:val="000000"/>
        <w:sz w:val="24"/>
        <w:szCs w:val="24"/>
        <w:lang w:val="en-AU" w:eastAsia="zh-CN" w:bidi="ar-SA"/>
      </w:rPr>
    </w:rPrDefault>
    <w:pPrDefault>
      <w:pPr>
        <w:pBdr>
          <w:top w:val="nil"/>
          <w:left w:val="nil"/>
          <w:bottom w:val="nil"/>
          <w:right w:val="nil"/>
          <w:between w:val="nil"/>
        </w:pBd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style>
  <w:style w:type="paragraph" w:styleId="Heading1">
    <w:name w:val="heading 1"/>
    <w:basedOn w:val="Normal"/>
    <w:next w:val="Normal"/>
    <w:link w:val="Heading1Char"/>
    <w:uiPriority w:val="9"/>
    <w:qFormat/>
    <w:pPr>
      <w:keepNext/>
      <w:keepLines/>
      <w:spacing w:before="240"/>
      <w:outlineLvl w:val="0"/>
    </w:pPr>
    <w:rPr>
      <w:rFonts w:ascii="Calibri" w:hAnsi="Calibri" w:eastAsia="Calibri" w:cs="Calibri"/>
      <w:sz w:val="32"/>
      <w:szCs w:val="32"/>
    </w:rPr>
  </w:style>
  <w:style w:type="paragraph" w:styleId="Heading2">
    <w:name w:val="heading 2"/>
    <w:basedOn w:val="Normal"/>
    <w:next w:val="Normal"/>
    <w:pPr>
      <w:keepNext/>
      <w:keepLines/>
      <w:spacing w:before="40"/>
      <w:outlineLvl w:val="1"/>
    </w:pPr>
    <w:rPr>
      <w:rFonts w:ascii="Calibri" w:hAnsi="Calibri" w:eastAsia="Calibri" w:cs="Calibri"/>
      <w:sz w:val="26"/>
      <w:szCs w:val="26"/>
    </w:rPr>
  </w:style>
  <w:style w:type="paragraph" w:styleId="Heading3">
    <w:name w:val="heading 3"/>
    <w:basedOn w:val="Normal"/>
    <w:next w:val="Normal"/>
    <w:rsid w:val="004B7D2A"/>
    <w:pPr>
      <w:keepNext/>
      <w:keepLines/>
      <w:spacing w:before="280" w:after="80"/>
      <w:outlineLvl w:val="2"/>
    </w:pPr>
    <w:rPr>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hAnsi="Georgia" w:eastAsia="Georgia" w:cs="Georgia"/>
      <w:i/>
      <w:color w:val="666666"/>
      <w:sz w:val="48"/>
      <w:szCs w:val="48"/>
    </w:rPr>
  </w:style>
  <w:style w:type="character" w:styleId="screenreader-only" w:customStyle="1">
    <w:name w:val="screenreader-only"/>
    <w:basedOn w:val="DefaultParagraphFont"/>
    <w:rsid w:val="00431D4E"/>
  </w:style>
  <w:style w:type="character" w:styleId="description" w:customStyle="1">
    <w:name w:val="description"/>
    <w:basedOn w:val="DefaultParagraphFont"/>
    <w:rsid w:val="00431D4E"/>
  </w:style>
  <w:style w:type="character" w:styleId="nobr" w:customStyle="1">
    <w:name w:val="nobr"/>
    <w:basedOn w:val="DefaultParagraphFont"/>
    <w:rsid w:val="00431D4E"/>
  </w:style>
  <w:style w:type="character" w:styleId="points" w:customStyle="1">
    <w:name w:val="points"/>
    <w:basedOn w:val="DefaultParagraphFont"/>
    <w:rsid w:val="00431D4E"/>
  </w:style>
  <w:style w:type="character" w:styleId="apple-converted-space" w:customStyle="1">
    <w:name w:val="apple-converted-space"/>
    <w:basedOn w:val="DefaultParagraphFont"/>
    <w:rsid w:val="00431D4E"/>
  </w:style>
  <w:style w:type="character" w:styleId="displaycriterionpoints" w:customStyle="1">
    <w:name w:val="display_criterion_points"/>
    <w:basedOn w:val="DefaultParagraphFont"/>
    <w:rsid w:val="00431D4E"/>
  </w:style>
  <w:style w:type="paragraph" w:styleId="TOC1">
    <w:name w:val="toc 1"/>
    <w:basedOn w:val="Normal"/>
    <w:next w:val="Normal"/>
    <w:autoRedefine/>
    <w:uiPriority w:val="39"/>
    <w:unhideWhenUsed/>
    <w:rsid w:val="003A086A"/>
    <w:pPr>
      <w:spacing w:before="120"/>
    </w:pPr>
    <w:rPr>
      <w:rFonts w:asciiTheme="minorHAnsi" w:hAnsiTheme="minorHAnsi"/>
      <w:b/>
      <w:bCs/>
    </w:rPr>
  </w:style>
  <w:style w:type="paragraph" w:styleId="TOC2">
    <w:name w:val="toc 2"/>
    <w:basedOn w:val="Normal"/>
    <w:next w:val="Normal"/>
    <w:autoRedefine/>
    <w:uiPriority w:val="39"/>
    <w:unhideWhenUsed/>
    <w:rsid w:val="00475F22"/>
    <w:pPr>
      <w:ind w:left="240"/>
    </w:pPr>
    <w:rPr>
      <w:rFonts w:asciiTheme="minorHAnsi" w:hAnsiTheme="minorHAnsi"/>
      <w:b/>
      <w:bCs/>
      <w:sz w:val="22"/>
      <w:szCs w:val="22"/>
    </w:rPr>
  </w:style>
  <w:style w:type="character" w:styleId="Hyperlink">
    <w:name w:val="Hyperlink"/>
    <w:basedOn w:val="DefaultParagraphFont"/>
    <w:uiPriority w:val="99"/>
    <w:unhideWhenUsed/>
    <w:rsid w:val="00475F22"/>
    <w:rPr>
      <w:color w:val="0000FF" w:themeColor="hyperlink"/>
      <w:u w:val="single"/>
    </w:rPr>
  </w:style>
  <w:style w:type="paragraph" w:styleId="ListParagraph">
    <w:name w:val="List Paragraph"/>
    <w:basedOn w:val="Normal"/>
    <w:uiPriority w:val="34"/>
    <w:qFormat/>
    <w:rsid w:val="003626D2"/>
    <w:pPr>
      <w:ind w:left="720"/>
      <w:contextualSpacing/>
    </w:pPr>
  </w:style>
  <w:style w:type="paragraph" w:styleId="NoSpacing">
    <w:name w:val="No Spacing"/>
    <w:uiPriority w:val="1"/>
    <w:qFormat/>
    <w:rsid w:val="00F14093"/>
    <w:pPr>
      <w:spacing w:line="240" w:lineRule="auto"/>
    </w:pPr>
  </w:style>
  <w:style w:type="paragraph" w:styleId="Header">
    <w:name w:val="header"/>
    <w:basedOn w:val="Normal"/>
    <w:link w:val="HeaderChar"/>
    <w:uiPriority w:val="99"/>
    <w:unhideWhenUsed/>
    <w:rsid w:val="00F755AE"/>
    <w:pPr>
      <w:tabs>
        <w:tab w:val="center" w:pos="4513"/>
        <w:tab w:val="right" w:pos="9026"/>
      </w:tabs>
      <w:spacing w:line="240" w:lineRule="auto"/>
    </w:pPr>
  </w:style>
  <w:style w:type="character" w:styleId="HeaderChar" w:customStyle="1">
    <w:name w:val="Header Char"/>
    <w:basedOn w:val="DefaultParagraphFont"/>
    <w:link w:val="Header"/>
    <w:uiPriority w:val="99"/>
    <w:rsid w:val="00711ECC"/>
  </w:style>
  <w:style w:type="paragraph" w:styleId="Footer">
    <w:name w:val="footer"/>
    <w:basedOn w:val="Normal"/>
    <w:link w:val="FooterChar"/>
    <w:uiPriority w:val="99"/>
    <w:unhideWhenUsed/>
    <w:rsid w:val="00F755AE"/>
    <w:pPr>
      <w:tabs>
        <w:tab w:val="center" w:pos="4513"/>
        <w:tab w:val="right" w:pos="9026"/>
      </w:tabs>
      <w:spacing w:line="240" w:lineRule="auto"/>
    </w:pPr>
  </w:style>
  <w:style w:type="character" w:styleId="FooterChar" w:customStyle="1">
    <w:name w:val="Footer Char"/>
    <w:basedOn w:val="DefaultParagraphFont"/>
    <w:link w:val="Footer"/>
    <w:uiPriority w:val="99"/>
    <w:rsid w:val="00711ECC"/>
  </w:style>
  <w:style w:type="table" w:styleId="TableGrid">
    <w:name w:val="Table Grid"/>
    <w:basedOn w:val="TableNormal"/>
    <w:uiPriority w:val="39"/>
    <w:rsid w:val="007D7E5C"/>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NormalWeb">
    <w:name w:val="Normal (Web)"/>
    <w:basedOn w:val="Normal"/>
    <w:uiPriority w:val="99"/>
    <w:semiHidden/>
    <w:unhideWhenUsed/>
    <w:rsid w:val="007D7E5C"/>
  </w:style>
  <w:style w:type="paragraph" w:styleId="Normal1" w:customStyle="1">
    <w:name w:val="Normal1"/>
    <w:rsid w:val="00F6295A"/>
    <w:pPr>
      <w:pBdr>
        <w:top w:val="none" w:color="auto" w:sz="0" w:space="0"/>
        <w:left w:val="none" w:color="auto" w:sz="0" w:space="0"/>
        <w:bottom w:val="none" w:color="auto" w:sz="0" w:space="0"/>
        <w:right w:val="none" w:color="auto" w:sz="0" w:space="0"/>
        <w:between w:val="none" w:color="auto" w:sz="0" w:space="0"/>
      </w:pBdr>
      <w:spacing w:after="200" w:line="276" w:lineRule="auto"/>
    </w:pPr>
    <w:rPr>
      <w:rFonts w:asciiTheme="minorHAnsi" w:hAnsiTheme="minorHAnsi" w:eastAsiaTheme="minorEastAsia" w:cstheme="minorBidi"/>
      <w:color w:val="auto"/>
      <w:sz w:val="22"/>
      <w:szCs w:val="22"/>
      <w:lang w:val="en-US"/>
    </w:rPr>
  </w:style>
  <w:style w:type="paragraph" w:styleId="Caption">
    <w:name w:val="caption"/>
    <w:basedOn w:val="Normal"/>
    <w:next w:val="Normal"/>
    <w:uiPriority w:val="35"/>
    <w:unhideWhenUsed/>
    <w:qFormat/>
    <w:rsid w:val="00F6295A"/>
    <w:pPr>
      <w:pBdr>
        <w:top w:val="none" w:color="auto" w:sz="0" w:space="0"/>
        <w:left w:val="none" w:color="auto" w:sz="0" w:space="0"/>
        <w:bottom w:val="none" w:color="auto" w:sz="0" w:space="0"/>
        <w:right w:val="none" w:color="auto" w:sz="0" w:space="0"/>
        <w:between w:val="none" w:color="auto" w:sz="0" w:space="0"/>
      </w:pBdr>
      <w:spacing w:after="180" w:line="240" w:lineRule="auto"/>
    </w:pPr>
    <w:rPr>
      <w:rFonts w:asciiTheme="majorHAnsi" w:hAnsiTheme="majorHAnsi" w:eastAsiaTheme="minorEastAsia" w:cstheme="minorBidi"/>
      <w:bCs/>
      <w:smallCaps/>
      <w:color w:val="1F497D" w:themeColor="text2"/>
      <w:spacing w:val="6"/>
      <w:sz w:val="22"/>
      <w:szCs w:val="18"/>
      <w:lang w:val="en-US"/>
    </w:rPr>
  </w:style>
  <w:style w:type="paragraph" w:styleId="TOC3">
    <w:name w:val="toc 3"/>
    <w:basedOn w:val="Normal"/>
    <w:next w:val="Normal"/>
    <w:autoRedefine/>
    <w:uiPriority w:val="39"/>
    <w:unhideWhenUsed/>
    <w:rsid w:val="00F2557C"/>
    <w:pPr>
      <w:ind w:left="480"/>
    </w:pPr>
    <w:rPr>
      <w:rFonts w:asciiTheme="minorHAnsi" w:hAnsiTheme="minorHAnsi"/>
      <w:sz w:val="22"/>
      <w:szCs w:val="22"/>
    </w:rPr>
  </w:style>
  <w:style w:type="table" w:styleId="GridTable1Light-Accent1">
    <w:name w:val="Grid Table 1 Light Accent 1"/>
    <w:basedOn w:val="TableNormal"/>
    <w:uiPriority w:val="46"/>
    <w:rsid w:val="00DD2C27"/>
    <w:pPr>
      <w:spacing w:line="240" w:lineRule="auto"/>
    </w:pPr>
    <w:tblPr>
      <w:tblStyleRowBandSize w:val="1"/>
      <w:tblStyleColBandSize w:val="1"/>
      <w:tblBorders>
        <w:top w:val="single" w:color="B8CCE4" w:themeColor="accent1" w:themeTint="66" w:sz="4" w:space="0"/>
        <w:left w:val="single" w:color="B8CCE4" w:themeColor="accent1" w:themeTint="66" w:sz="4" w:space="0"/>
        <w:bottom w:val="single" w:color="B8CCE4" w:themeColor="accent1" w:themeTint="66" w:sz="4" w:space="0"/>
        <w:right w:val="single" w:color="B8CCE4" w:themeColor="accent1" w:themeTint="66" w:sz="4" w:space="0"/>
        <w:insideH w:val="single" w:color="B8CCE4" w:themeColor="accent1" w:themeTint="66" w:sz="4" w:space="0"/>
        <w:insideV w:val="single" w:color="B8CCE4" w:themeColor="accent1" w:themeTint="66" w:sz="4" w:space="0"/>
      </w:tblBorders>
    </w:tblPr>
    <w:tblStylePr w:type="firstRow">
      <w:rPr>
        <w:b/>
        <w:bCs/>
      </w:rPr>
      <w:tblPr/>
      <w:tcPr>
        <w:tcBorders>
          <w:bottom w:val="single" w:color="95B3D7" w:themeColor="accent1" w:themeTint="99" w:sz="12" w:space="0"/>
        </w:tcBorders>
      </w:tcPr>
    </w:tblStylePr>
    <w:tblStylePr w:type="lastRow">
      <w:rPr>
        <w:b/>
        <w:bCs/>
      </w:rPr>
      <w:tblPr/>
      <w:tcPr>
        <w:tcBorders>
          <w:top w:val="double" w:color="95B3D7" w:themeColor="accent1" w:themeTint="99" w:sz="2" w:space="0"/>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6010A0"/>
    <w:pPr>
      <w:spacing w:line="240" w:lineRule="auto"/>
    </w:pPr>
    <w:rPr>
      <w:sz w:val="18"/>
      <w:szCs w:val="18"/>
    </w:rPr>
  </w:style>
  <w:style w:type="character" w:styleId="BalloonTextChar" w:customStyle="1">
    <w:name w:val="Balloon Text Char"/>
    <w:basedOn w:val="DefaultParagraphFont"/>
    <w:link w:val="BalloonText"/>
    <w:uiPriority w:val="99"/>
    <w:semiHidden/>
    <w:rsid w:val="008F5AE6"/>
    <w:rPr>
      <w:sz w:val="18"/>
      <w:szCs w:val="18"/>
    </w:rPr>
  </w:style>
  <w:style w:type="character" w:styleId="Heading1Char" w:customStyle="1">
    <w:name w:val="Heading 1 Char"/>
    <w:basedOn w:val="DefaultParagraphFont"/>
    <w:link w:val="Heading1"/>
    <w:uiPriority w:val="9"/>
    <w:rsid w:val="007F1AA4"/>
    <w:rPr>
      <w:rFonts w:ascii="Calibri" w:hAnsi="Calibri" w:eastAsia="Calibri" w:cs="Calibri"/>
      <w:sz w:val="32"/>
      <w:szCs w:val="32"/>
    </w:rPr>
  </w:style>
  <w:style w:type="paragraph" w:styleId="Bibliography">
    <w:name w:val="Bibliography"/>
    <w:basedOn w:val="Normal"/>
    <w:next w:val="Normal"/>
    <w:uiPriority w:val="37"/>
    <w:unhideWhenUsed/>
    <w:rsid w:val="007F1AA4"/>
  </w:style>
  <w:style w:type="character" w:styleId="CommentReference">
    <w:name w:val="annotation reference"/>
    <w:basedOn w:val="DefaultParagraphFont"/>
    <w:uiPriority w:val="99"/>
    <w:semiHidden/>
    <w:unhideWhenUsed/>
    <w:rsid w:val="00EC3700"/>
    <w:rPr>
      <w:sz w:val="18"/>
      <w:szCs w:val="18"/>
    </w:rPr>
  </w:style>
  <w:style w:type="paragraph" w:styleId="CommentText">
    <w:name w:val="annotation text"/>
    <w:basedOn w:val="Normal"/>
    <w:link w:val="CommentTextChar"/>
    <w:uiPriority w:val="99"/>
    <w:semiHidden/>
    <w:unhideWhenUsed/>
    <w:rsid w:val="00EC3700"/>
    <w:pPr>
      <w:spacing w:line="240" w:lineRule="auto"/>
    </w:pPr>
  </w:style>
  <w:style w:type="character" w:styleId="CommentTextChar" w:customStyle="1">
    <w:name w:val="Comment Text Char"/>
    <w:basedOn w:val="DefaultParagraphFont"/>
    <w:link w:val="CommentText"/>
    <w:uiPriority w:val="99"/>
    <w:semiHidden/>
    <w:rsid w:val="00EC3700"/>
  </w:style>
  <w:style w:type="paragraph" w:styleId="CommentSubject">
    <w:name w:val="annotation subject"/>
    <w:basedOn w:val="CommentText"/>
    <w:next w:val="CommentText"/>
    <w:link w:val="CommentSubjectChar"/>
    <w:uiPriority w:val="99"/>
    <w:semiHidden/>
    <w:unhideWhenUsed/>
    <w:rsid w:val="00EC3700"/>
    <w:rPr>
      <w:b/>
      <w:bCs/>
      <w:sz w:val="20"/>
      <w:szCs w:val="20"/>
    </w:rPr>
  </w:style>
  <w:style w:type="character" w:styleId="CommentSubjectChar" w:customStyle="1">
    <w:name w:val="Comment Subject Char"/>
    <w:basedOn w:val="CommentTextChar"/>
    <w:link w:val="CommentSubject"/>
    <w:uiPriority w:val="99"/>
    <w:semiHidden/>
    <w:rsid w:val="00EC3700"/>
    <w:rPr>
      <w:b/>
      <w:bCs/>
      <w:sz w:val="20"/>
      <w:szCs w:val="20"/>
    </w:rPr>
  </w:style>
  <w:style w:type="paragraph" w:styleId="Revision">
    <w:name w:val="Revision"/>
    <w:hidden/>
    <w:uiPriority w:val="99"/>
    <w:semiHidden/>
    <w:rsid w:val="00EC3700"/>
    <w:pPr>
      <w:pBdr>
        <w:top w:val="none" w:color="auto" w:sz="0" w:space="0"/>
        <w:left w:val="none" w:color="auto" w:sz="0" w:space="0"/>
        <w:bottom w:val="none" w:color="auto" w:sz="0" w:space="0"/>
        <w:right w:val="none" w:color="auto" w:sz="0" w:space="0"/>
        <w:between w:val="none" w:color="auto" w:sz="0" w:space="0"/>
      </w:pBdr>
      <w:spacing w:line="240" w:lineRule="auto"/>
    </w:pPr>
  </w:style>
  <w:style w:type="character" w:styleId="SubtleEmphasis">
    <w:name w:val="Subtle Emphasis"/>
    <w:basedOn w:val="DefaultParagraphFont"/>
    <w:uiPriority w:val="19"/>
    <w:qFormat/>
    <w:rsid w:val="00C7032E"/>
    <w:rPr>
      <w:i/>
      <w:iCs/>
      <w:color w:val="404040" w:themeColor="text1" w:themeTint="BF"/>
    </w:rPr>
  </w:style>
  <w:style w:type="character" w:styleId="UnresolvedMention1" w:customStyle="1">
    <w:name w:val="Unresolved Mention1"/>
    <w:basedOn w:val="DefaultParagraphFont"/>
    <w:uiPriority w:val="99"/>
    <w:rsid w:val="00741016"/>
    <w:rPr>
      <w:color w:val="808080"/>
      <w:shd w:val="clear" w:color="auto" w:fill="E6E6E6"/>
    </w:rPr>
  </w:style>
  <w:style w:type="paragraph" w:styleId="TOCHeading">
    <w:name w:val="TOC Heading"/>
    <w:basedOn w:val="Heading1"/>
    <w:next w:val="Normal"/>
    <w:uiPriority w:val="39"/>
    <w:unhideWhenUsed/>
    <w:qFormat/>
    <w:rsid w:val="006E012E"/>
    <w:pPr>
      <w:pBdr>
        <w:top w:val="none" w:color="auto" w:sz="0" w:space="0"/>
        <w:left w:val="none" w:color="auto" w:sz="0" w:space="0"/>
        <w:bottom w:val="none" w:color="auto" w:sz="0" w:space="0"/>
        <w:right w:val="none" w:color="auto" w:sz="0" w:space="0"/>
        <w:between w:val="none" w:color="auto" w:sz="0" w:space="0"/>
      </w:pBdr>
      <w:spacing w:before="480" w:line="276" w:lineRule="auto"/>
      <w:outlineLvl w:val="9"/>
    </w:pPr>
    <w:rPr>
      <w:rFonts w:asciiTheme="majorHAnsi" w:hAnsiTheme="majorHAnsi" w:eastAsiaTheme="majorEastAsia" w:cstheme="majorBidi"/>
      <w:b/>
      <w:bCs/>
      <w:color w:val="365F91" w:themeColor="accent1" w:themeShade="BF"/>
      <w:sz w:val="28"/>
      <w:szCs w:val="28"/>
      <w:lang w:val="en-US" w:eastAsia="en-US"/>
    </w:rPr>
  </w:style>
  <w:style w:type="paragraph" w:styleId="TOC4">
    <w:name w:val="toc 4"/>
    <w:basedOn w:val="Normal"/>
    <w:next w:val="Normal"/>
    <w:autoRedefine/>
    <w:uiPriority w:val="39"/>
    <w:semiHidden/>
    <w:unhideWhenUsed/>
    <w:rsid w:val="006E012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E012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E012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E012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E012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E012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8418">
      <w:bodyDiv w:val="1"/>
      <w:marLeft w:val="0"/>
      <w:marRight w:val="0"/>
      <w:marTop w:val="0"/>
      <w:marBottom w:val="0"/>
      <w:divBdr>
        <w:top w:val="none" w:sz="0" w:space="0" w:color="auto"/>
        <w:left w:val="none" w:sz="0" w:space="0" w:color="auto"/>
        <w:bottom w:val="none" w:sz="0" w:space="0" w:color="auto"/>
        <w:right w:val="none" w:sz="0" w:space="0" w:color="auto"/>
      </w:divBdr>
    </w:div>
    <w:div w:id="91098974">
      <w:bodyDiv w:val="1"/>
      <w:marLeft w:val="0"/>
      <w:marRight w:val="0"/>
      <w:marTop w:val="0"/>
      <w:marBottom w:val="0"/>
      <w:divBdr>
        <w:top w:val="none" w:sz="0" w:space="0" w:color="auto"/>
        <w:left w:val="none" w:sz="0" w:space="0" w:color="auto"/>
        <w:bottom w:val="none" w:sz="0" w:space="0" w:color="auto"/>
        <w:right w:val="none" w:sz="0" w:space="0" w:color="auto"/>
      </w:divBdr>
    </w:div>
    <w:div w:id="130288462">
      <w:bodyDiv w:val="1"/>
      <w:marLeft w:val="0"/>
      <w:marRight w:val="0"/>
      <w:marTop w:val="0"/>
      <w:marBottom w:val="0"/>
      <w:divBdr>
        <w:top w:val="none" w:sz="0" w:space="0" w:color="auto"/>
        <w:left w:val="none" w:sz="0" w:space="0" w:color="auto"/>
        <w:bottom w:val="none" w:sz="0" w:space="0" w:color="auto"/>
        <w:right w:val="none" w:sz="0" w:space="0" w:color="auto"/>
      </w:divBdr>
    </w:div>
    <w:div w:id="161043409">
      <w:bodyDiv w:val="1"/>
      <w:marLeft w:val="0"/>
      <w:marRight w:val="0"/>
      <w:marTop w:val="0"/>
      <w:marBottom w:val="0"/>
      <w:divBdr>
        <w:top w:val="none" w:sz="0" w:space="0" w:color="auto"/>
        <w:left w:val="none" w:sz="0" w:space="0" w:color="auto"/>
        <w:bottom w:val="none" w:sz="0" w:space="0" w:color="auto"/>
        <w:right w:val="none" w:sz="0" w:space="0" w:color="auto"/>
      </w:divBdr>
      <w:divsChild>
        <w:div w:id="175579742">
          <w:marLeft w:val="0"/>
          <w:marRight w:val="0"/>
          <w:marTop w:val="0"/>
          <w:marBottom w:val="0"/>
          <w:divBdr>
            <w:top w:val="none" w:sz="0" w:space="0" w:color="auto"/>
            <w:left w:val="none" w:sz="0" w:space="0" w:color="auto"/>
            <w:bottom w:val="none" w:sz="0" w:space="0" w:color="auto"/>
            <w:right w:val="none" w:sz="0" w:space="0" w:color="auto"/>
          </w:divBdr>
          <w:divsChild>
            <w:div w:id="1884176178">
              <w:marLeft w:val="0"/>
              <w:marRight w:val="0"/>
              <w:marTop w:val="0"/>
              <w:marBottom w:val="0"/>
              <w:divBdr>
                <w:top w:val="none" w:sz="0" w:space="0" w:color="auto"/>
                <w:left w:val="none" w:sz="0" w:space="0" w:color="auto"/>
                <w:bottom w:val="none" w:sz="0" w:space="0" w:color="auto"/>
                <w:right w:val="none" w:sz="0" w:space="0" w:color="auto"/>
              </w:divBdr>
              <w:divsChild>
                <w:div w:id="44427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84017">
      <w:bodyDiv w:val="1"/>
      <w:marLeft w:val="0"/>
      <w:marRight w:val="0"/>
      <w:marTop w:val="0"/>
      <w:marBottom w:val="0"/>
      <w:divBdr>
        <w:top w:val="none" w:sz="0" w:space="0" w:color="auto"/>
        <w:left w:val="none" w:sz="0" w:space="0" w:color="auto"/>
        <w:bottom w:val="none" w:sz="0" w:space="0" w:color="auto"/>
        <w:right w:val="none" w:sz="0" w:space="0" w:color="auto"/>
      </w:divBdr>
      <w:divsChild>
        <w:div w:id="906690681">
          <w:marLeft w:val="0"/>
          <w:marRight w:val="0"/>
          <w:marTop w:val="0"/>
          <w:marBottom w:val="0"/>
          <w:divBdr>
            <w:top w:val="none" w:sz="0" w:space="0" w:color="auto"/>
            <w:left w:val="none" w:sz="0" w:space="0" w:color="auto"/>
            <w:bottom w:val="none" w:sz="0" w:space="0" w:color="auto"/>
            <w:right w:val="none" w:sz="0" w:space="0" w:color="auto"/>
          </w:divBdr>
          <w:divsChild>
            <w:div w:id="1122766954">
              <w:marLeft w:val="0"/>
              <w:marRight w:val="0"/>
              <w:marTop w:val="0"/>
              <w:marBottom w:val="0"/>
              <w:divBdr>
                <w:top w:val="none" w:sz="0" w:space="0" w:color="auto"/>
                <w:left w:val="none" w:sz="0" w:space="0" w:color="auto"/>
                <w:bottom w:val="none" w:sz="0" w:space="0" w:color="auto"/>
                <w:right w:val="none" w:sz="0" w:space="0" w:color="auto"/>
              </w:divBdr>
              <w:divsChild>
                <w:div w:id="128865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721271">
          <w:marLeft w:val="0"/>
          <w:marRight w:val="0"/>
          <w:marTop w:val="0"/>
          <w:marBottom w:val="0"/>
          <w:divBdr>
            <w:top w:val="single" w:sz="2" w:space="2" w:color="AAAAAA"/>
            <w:left w:val="single" w:sz="6" w:space="8" w:color="AAAAAA"/>
            <w:bottom w:val="single" w:sz="2" w:space="2" w:color="AAAAAA"/>
            <w:right w:val="single" w:sz="2" w:space="8" w:color="AAAAAA"/>
          </w:divBdr>
          <w:divsChild>
            <w:div w:id="766654246">
              <w:marLeft w:val="0"/>
              <w:marRight w:val="0"/>
              <w:marTop w:val="0"/>
              <w:marBottom w:val="0"/>
              <w:divBdr>
                <w:top w:val="none" w:sz="0" w:space="0" w:color="auto"/>
                <w:left w:val="none" w:sz="0" w:space="0" w:color="auto"/>
                <w:bottom w:val="none" w:sz="0" w:space="0" w:color="auto"/>
                <w:right w:val="none" w:sz="0" w:space="0" w:color="auto"/>
              </w:divBdr>
            </w:div>
          </w:divsChild>
        </w:div>
        <w:div w:id="68580008">
          <w:marLeft w:val="0"/>
          <w:marRight w:val="0"/>
          <w:marTop w:val="0"/>
          <w:marBottom w:val="0"/>
          <w:divBdr>
            <w:top w:val="single" w:sz="2" w:space="2" w:color="AAAAAA"/>
            <w:left w:val="single" w:sz="6" w:space="8" w:color="AAAAAA"/>
            <w:bottom w:val="single" w:sz="2" w:space="2" w:color="AAAAAA"/>
            <w:right w:val="single" w:sz="2" w:space="8" w:color="AAAAAA"/>
          </w:divBdr>
          <w:divsChild>
            <w:div w:id="38940252">
              <w:marLeft w:val="0"/>
              <w:marRight w:val="0"/>
              <w:marTop w:val="0"/>
              <w:marBottom w:val="0"/>
              <w:divBdr>
                <w:top w:val="none" w:sz="0" w:space="0" w:color="auto"/>
                <w:left w:val="none" w:sz="0" w:space="0" w:color="auto"/>
                <w:bottom w:val="none" w:sz="0" w:space="0" w:color="auto"/>
                <w:right w:val="none" w:sz="0" w:space="0" w:color="auto"/>
              </w:divBdr>
            </w:div>
          </w:divsChild>
        </w:div>
        <w:div w:id="179241682">
          <w:marLeft w:val="0"/>
          <w:marRight w:val="0"/>
          <w:marTop w:val="0"/>
          <w:marBottom w:val="0"/>
          <w:divBdr>
            <w:top w:val="single" w:sz="2" w:space="2" w:color="AAAAAA"/>
            <w:left w:val="single" w:sz="6" w:space="8" w:color="AAAAAA"/>
            <w:bottom w:val="single" w:sz="2" w:space="2" w:color="AAAAAA"/>
            <w:right w:val="single" w:sz="2" w:space="8" w:color="AAAAAA"/>
          </w:divBdr>
          <w:divsChild>
            <w:div w:id="1367563207">
              <w:marLeft w:val="0"/>
              <w:marRight w:val="0"/>
              <w:marTop w:val="0"/>
              <w:marBottom w:val="0"/>
              <w:divBdr>
                <w:top w:val="none" w:sz="0" w:space="0" w:color="auto"/>
                <w:left w:val="none" w:sz="0" w:space="0" w:color="auto"/>
                <w:bottom w:val="none" w:sz="0" w:space="0" w:color="auto"/>
                <w:right w:val="none" w:sz="0" w:space="0" w:color="auto"/>
              </w:divBdr>
            </w:div>
          </w:divsChild>
        </w:div>
        <w:div w:id="590626200">
          <w:marLeft w:val="0"/>
          <w:marRight w:val="0"/>
          <w:marTop w:val="0"/>
          <w:marBottom w:val="0"/>
          <w:divBdr>
            <w:top w:val="single" w:sz="2" w:space="2" w:color="AAAAAA"/>
            <w:left w:val="single" w:sz="6" w:space="8" w:color="AAAAAA"/>
            <w:bottom w:val="single" w:sz="2" w:space="2" w:color="AAAAAA"/>
            <w:right w:val="single" w:sz="2" w:space="8" w:color="AAAAAA"/>
          </w:divBdr>
          <w:divsChild>
            <w:div w:id="692848441">
              <w:marLeft w:val="0"/>
              <w:marRight w:val="0"/>
              <w:marTop w:val="0"/>
              <w:marBottom w:val="0"/>
              <w:divBdr>
                <w:top w:val="none" w:sz="0" w:space="0" w:color="auto"/>
                <w:left w:val="none" w:sz="0" w:space="0" w:color="auto"/>
                <w:bottom w:val="none" w:sz="0" w:space="0" w:color="auto"/>
                <w:right w:val="none" w:sz="0" w:space="0" w:color="auto"/>
              </w:divBdr>
            </w:div>
          </w:divsChild>
        </w:div>
        <w:div w:id="2044673169">
          <w:marLeft w:val="0"/>
          <w:marRight w:val="0"/>
          <w:marTop w:val="0"/>
          <w:marBottom w:val="0"/>
          <w:divBdr>
            <w:top w:val="single" w:sz="2" w:space="2" w:color="AAAAAA"/>
            <w:left w:val="single" w:sz="6" w:space="8" w:color="AAAAAA"/>
            <w:bottom w:val="single" w:sz="2" w:space="2" w:color="AAAAAA"/>
            <w:right w:val="single" w:sz="2" w:space="8" w:color="AAAAAA"/>
          </w:divBdr>
          <w:divsChild>
            <w:div w:id="2077510648">
              <w:marLeft w:val="0"/>
              <w:marRight w:val="0"/>
              <w:marTop w:val="0"/>
              <w:marBottom w:val="0"/>
              <w:divBdr>
                <w:top w:val="none" w:sz="0" w:space="0" w:color="auto"/>
                <w:left w:val="none" w:sz="0" w:space="0" w:color="auto"/>
                <w:bottom w:val="none" w:sz="0" w:space="0" w:color="auto"/>
                <w:right w:val="none" w:sz="0" w:space="0" w:color="auto"/>
              </w:divBdr>
            </w:div>
          </w:divsChild>
        </w:div>
        <w:div w:id="100883463">
          <w:marLeft w:val="0"/>
          <w:marRight w:val="0"/>
          <w:marTop w:val="0"/>
          <w:marBottom w:val="0"/>
          <w:divBdr>
            <w:top w:val="none" w:sz="0" w:space="0" w:color="auto"/>
            <w:left w:val="none" w:sz="0" w:space="0" w:color="auto"/>
            <w:bottom w:val="none" w:sz="0" w:space="0" w:color="auto"/>
            <w:right w:val="none" w:sz="0" w:space="0" w:color="auto"/>
          </w:divBdr>
        </w:div>
        <w:div w:id="133186755">
          <w:marLeft w:val="0"/>
          <w:marRight w:val="0"/>
          <w:marTop w:val="0"/>
          <w:marBottom w:val="0"/>
          <w:divBdr>
            <w:top w:val="none" w:sz="0" w:space="0" w:color="auto"/>
            <w:left w:val="none" w:sz="0" w:space="0" w:color="auto"/>
            <w:bottom w:val="none" w:sz="0" w:space="0" w:color="auto"/>
            <w:right w:val="none" w:sz="0" w:space="0" w:color="auto"/>
          </w:divBdr>
          <w:divsChild>
            <w:div w:id="1055080663">
              <w:marLeft w:val="0"/>
              <w:marRight w:val="0"/>
              <w:marTop w:val="0"/>
              <w:marBottom w:val="0"/>
              <w:divBdr>
                <w:top w:val="none" w:sz="0" w:space="0" w:color="auto"/>
                <w:left w:val="none" w:sz="0" w:space="0" w:color="auto"/>
                <w:bottom w:val="none" w:sz="0" w:space="0" w:color="auto"/>
                <w:right w:val="none" w:sz="0" w:space="0" w:color="auto"/>
              </w:divBdr>
              <w:divsChild>
                <w:div w:id="56834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46519">
          <w:marLeft w:val="0"/>
          <w:marRight w:val="0"/>
          <w:marTop w:val="0"/>
          <w:marBottom w:val="0"/>
          <w:divBdr>
            <w:top w:val="single" w:sz="2" w:space="2" w:color="AAAAAA"/>
            <w:left w:val="single" w:sz="6" w:space="8" w:color="AAAAAA"/>
            <w:bottom w:val="single" w:sz="2" w:space="2" w:color="AAAAAA"/>
            <w:right w:val="single" w:sz="2" w:space="8" w:color="AAAAAA"/>
          </w:divBdr>
          <w:divsChild>
            <w:div w:id="2130660633">
              <w:marLeft w:val="0"/>
              <w:marRight w:val="0"/>
              <w:marTop w:val="0"/>
              <w:marBottom w:val="0"/>
              <w:divBdr>
                <w:top w:val="none" w:sz="0" w:space="0" w:color="auto"/>
                <w:left w:val="none" w:sz="0" w:space="0" w:color="auto"/>
                <w:bottom w:val="none" w:sz="0" w:space="0" w:color="auto"/>
                <w:right w:val="none" w:sz="0" w:space="0" w:color="auto"/>
              </w:divBdr>
            </w:div>
          </w:divsChild>
        </w:div>
        <w:div w:id="1978682142">
          <w:marLeft w:val="0"/>
          <w:marRight w:val="0"/>
          <w:marTop w:val="0"/>
          <w:marBottom w:val="0"/>
          <w:divBdr>
            <w:top w:val="single" w:sz="2" w:space="2" w:color="AAAAAA"/>
            <w:left w:val="single" w:sz="6" w:space="8" w:color="AAAAAA"/>
            <w:bottom w:val="single" w:sz="2" w:space="2" w:color="AAAAAA"/>
            <w:right w:val="single" w:sz="2" w:space="8" w:color="AAAAAA"/>
          </w:divBdr>
          <w:divsChild>
            <w:div w:id="1911885568">
              <w:marLeft w:val="0"/>
              <w:marRight w:val="0"/>
              <w:marTop w:val="0"/>
              <w:marBottom w:val="0"/>
              <w:divBdr>
                <w:top w:val="none" w:sz="0" w:space="0" w:color="auto"/>
                <w:left w:val="none" w:sz="0" w:space="0" w:color="auto"/>
                <w:bottom w:val="none" w:sz="0" w:space="0" w:color="auto"/>
                <w:right w:val="none" w:sz="0" w:space="0" w:color="auto"/>
              </w:divBdr>
            </w:div>
          </w:divsChild>
        </w:div>
        <w:div w:id="692346179">
          <w:marLeft w:val="0"/>
          <w:marRight w:val="0"/>
          <w:marTop w:val="0"/>
          <w:marBottom w:val="0"/>
          <w:divBdr>
            <w:top w:val="single" w:sz="2" w:space="2" w:color="AAAAAA"/>
            <w:left w:val="single" w:sz="6" w:space="8" w:color="AAAAAA"/>
            <w:bottom w:val="single" w:sz="2" w:space="2" w:color="AAAAAA"/>
            <w:right w:val="single" w:sz="2" w:space="8" w:color="AAAAAA"/>
          </w:divBdr>
          <w:divsChild>
            <w:div w:id="1600331179">
              <w:marLeft w:val="0"/>
              <w:marRight w:val="0"/>
              <w:marTop w:val="0"/>
              <w:marBottom w:val="0"/>
              <w:divBdr>
                <w:top w:val="none" w:sz="0" w:space="0" w:color="auto"/>
                <w:left w:val="none" w:sz="0" w:space="0" w:color="auto"/>
                <w:bottom w:val="none" w:sz="0" w:space="0" w:color="auto"/>
                <w:right w:val="none" w:sz="0" w:space="0" w:color="auto"/>
              </w:divBdr>
            </w:div>
          </w:divsChild>
        </w:div>
        <w:div w:id="394592299">
          <w:marLeft w:val="0"/>
          <w:marRight w:val="0"/>
          <w:marTop w:val="0"/>
          <w:marBottom w:val="0"/>
          <w:divBdr>
            <w:top w:val="single" w:sz="2" w:space="2" w:color="AAAAAA"/>
            <w:left w:val="single" w:sz="6" w:space="8" w:color="AAAAAA"/>
            <w:bottom w:val="single" w:sz="2" w:space="2" w:color="AAAAAA"/>
            <w:right w:val="single" w:sz="2" w:space="8" w:color="AAAAAA"/>
          </w:divBdr>
          <w:divsChild>
            <w:div w:id="1862426614">
              <w:marLeft w:val="0"/>
              <w:marRight w:val="0"/>
              <w:marTop w:val="0"/>
              <w:marBottom w:val="0"/>
              <w:divBdr>
                <w:top w:val="none" w:sz="0" w:space="0" w:color="auto"/>
                <w:left w:val="none" w:sz="0" w:space="0" w:color="auto"/>
                <w:bottom w:val="none" w:sz="0" w:space="0" w:color="auto"/>
                <w:right w:val="none" w:sz="0" w:space="0" w:color="auto"/>
              </w:divBdr>
            </w:div>
          </w:divsChild>
        </w:div>
        <w:div w:id="951280232">
          <w:marLeft w:val="0"/>
          <w:marRight w:val="0"/>
          <w:marTop w:val="0"/>
          <w:marBottom w:val="0"/>
          <w:divBdr>
            <w:top w:val="single" w:sz="2" w:space="2" w:color="AAAAAA"/>
            <w:left w:val="single" w:sz="6" w:space="8" w:color="AAAAAA"/>
            <w:bottom w:val="single" w:sz="2" w:space="2" w:color="AAAAAA"/>
            <w:right w:val="single" w:sz="2" w:space="8" w:color="AAAAAA"/>
          </w:divBdr>
          <w:divsChild>
            <w:div w:id="2071608492">
              <w:marLeft w:val="0"/>
              <w:marRight w:val="0"/>
              <w:marTop w:val="0"/>
              <w:marBottom w:val="0"/>
              <w:divBdr>
                <w:top w:val="none" w:sz="0" w:space="0" w:color="auto"/>
                <w:left w:val="none" w:sz="0" w:space="0" w:color="auto"/>
                <w:bottom w:val="none" w:sz="0" w:space="0" w:color="auto"/>
                <w:right w:val="none" w:sz="0" w:space="0" w:color="auto"/>
              </w:divBdr>
            </w:div>
          </w:divsChild>
        </w:div>
        <w:div w:id="750080972">
          <w:marLeft w:val="0"/>
          <w:marRight w:val="0"/>
          <w:marTop w:val="0"/>
          <w:marBottom w:val="0"/>
          <w:divBdr>
            <w:top w:val="none" w:sz="0" w:space="0" w:color="auto"/>
            <w:left w:val="none" w:sz="0" w:space="0" w:color="auto"/>
            <w:bottom w:val="none" w:sz="0" w:space="0" w:color="auto"/>
            <w:right w:val="none" w:sz="0" w:space="0" w:color="auto"/>
          </w:divBdr>
        </w:div>
        <w:div w:id="754278179">
          <w:marLeft w:val="0"/>
          <w:marRight w:val="0"/>
          <w:marTop w:val="0"/>
          <w:marBottom w:val="0"/>
          <w:divBdr>
            <w:top w:val="none" w:sz="0" w:space="0" w:color="auto"/>
            <w:left w:val="none" w:sz="0" w:space="0" w:color="auto"/>
            <w:bottom w:val="none" w:sz="0" w:space="0" w:color="auto"/>
            <w:right w:val="none" w:sz="0" w:space="0" w:color="auto"/>
          </w:divBdr>
          <w:divsChild>
            <w:div w:id="1369254389">
              <w:marLeft w:val="0"/>
              <w:marRight w:val="0"/>
              <w:marTop w:val="0"/>
              <w:marBottom w:val="0"/>
              <w:divBdr>
                <w:top w:val="none" w:sz="0" w:space="0" w:color="auto"/>
                <w:left w:val="none" w:sz="0" w:space="0" w:color="auto"/>
                <w:bottom w:val="none" w:sz="0" w:space="0" w:color="auto"/>
                <w:right w:val="none" w:sz="0" w:space="0" w:color="auto"/>
              </w:divBdr>
              <w:divsChild>
                <w:div w:id="161887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065937">
          <w:marLeft w:val="0"/>
          <w:marRight w:val="0"/>
          <w:marTop w:val="0"/>
          <w:marBottom w:val="0"/>
          <w:divBdr>
            <w:top w:val="single" w:sz="2" w:space="2" w:color="AAAAAA"/>
            <w:left w:val="single" w:sz="6" w:space="8" w:color="AAAAAA"/>
            <w:bottom w:val="single" w:sz="2" w:space="2" w:color="AAAAAA"/>
            <w:right w:val="single" w:sz="2" w:space="8" w:color="AAAAAA"/>
          </w:divBdr>
          <w:divsChild>
            <w:div w:id="1985691632">
              <w:marLeft w:val="0"/>
              <w:marRight w:val="0"/>
              <w:marTop w:val="0"/>
              <w:marBottom w:val="0"/>
              <w:divBdr>
                <w:top w:val="none" w:sz="0" w:space="0" w:color="auto"/>
                <w:left w:val="none" w:sz="0" w:space="0" w:color="auto"/>
                <w:bottom w:val="none" w:sz="0" w:space="0" w:color="auto"/>
                <w:right w:val="none" w:sz="0" w:space="0" w:color="auto"/>
              </w:divBdr>
            </w:div>
          </w:divsChild>
        </w:div>
        <w:div w:id="630404301">
          <w:marLeft w:val="0"/>
          <w:marRight w:val="0"/>
          <w:marTop w:val="0"/>
          <w:marBottom w:val="0"/>
          <w:divBdr>
            <w:top w:val="single" w:sz="2" w:space="2" w:color="AAAAAA"/>
            <w:left w:val="single" w:sz="6" w:space="8" w:color="AAAAAA"/>
            <w:bottom w:val="single" w:sz="2" w:space="2" w:color="AAAAAA"/>
            <w:right w:val="single" w:sz="2" w:space="8" w:color="AAAAAA"/>
          </w:divBdr>
          <w:divsChild>
            <w:div w:id="219630792">
              <w:marLeft w:val="0"/>
              <w:marRight w:val="0"/>
              <w:marTop w:val="0"/>
              <w:marBottom w:val="0"/>
              <w:divBdr>
                <w:top w:val="none" w:sz="0" w:space="0" w:color="auto"/>
                <w:left w:val="none" w:sz="0" w:space="0" w:color="auto"/>
                <w:bottom w:val="none" w:sz="0" w:space="0" w:color="auto"/>
                <w:right w:val="none" w:sz="0" w:space="0" w:color="auto"/>
              </w:divBdr>
            </w:div>
          </w:divsChild>
        </w:div>
        <w:div w:id="2056541217">
          <w:marLeft w:val="0"/>
          <w:marRight w:val="0"/>
          <w:marTop w:val="0"/>
          <w:marBottom w:val="0"/>
          <w:divBdr>
            <w:top w:val="single" w:sz="2" w:space="2" w:color="AAAAAA"/>
            <w:left w:val="single" w:sz="6" w:space="8" w:color="AAAAAA"/>
            <w:bottom w:val="single" w:sz="2" w:space="2" w:color="AAAAAA"/>
            <w:right w:val="single" w:sz="2" w:space="8" w:color="AAAAAA"/>
          </w:divBdr>
          <w:divsChild>
            <w:div w:id="992220571">
              <w:marLeft w:val="0"/>
              <w:marRight w:val="0"/>
              <w:marTop w:val="0"/>
              <w:marBottom w:val="0"/>
              <w:divBdr>
                <w:top w:val="none" w:sz="0" w:space="0" w:color="auto"/>
                <w:left w:val="none" w:sz="0" w:space="0" w:color="auto"/>
                <w:bottom w:val="none" w:sz="0" w:space="0" w:color="auto"/>
                <w:right w:val="none" w:sz="0" w:space="0" w:color="auto"/>
              </w:divBdr>
            </w:div>
          </w:divsChild>
        </w:div>
        <w:div w:id="178467543">
          <w:marLeft w:val="0"/>
          <w:marRight w:val="0"/>
          <w:marTop w:val="0"/>
          <w:marBottom w:val="0"/>
          <w:divBdr>
            <w:top w:val="single" w:sz="2" w:space="2" w:color="AAAAAA"/>
            <w:left w:val="single" w:sz="6" w:space="8" w:color="AAAAAA"/>
            <w:bottom w:val="single" w:sz="2" w:space="2" w:color="AAAAAA"/>
            <w:right w:val="single" w:sz="2" w:space="8" w:color="AAAAAA"/>
          </w:divBdr>
          <w:divsChild>
            <w:div w:id="420638461">
              <w:marLeft w:val="0"/>
              <w:marRight w:val="0"/>
              <w:marTop w:val="0"/>
              <w:marBottom w:val="0"/>
              <w:divBdr>
                <w:top w:val="none" w:sz="0" w:space="0" w:color="auto"/>
                <w:left w:val="none" w:sz="0" w:space="0" w:color="auto"/>
                <w:bottom w:val="none" w:sz="0" w:space="0" w:color="auto"/>
                <w:right w:val="none" w:sz="0" w:space="0" w:color="auto"/>
              </w:divBdr>
            </w:div>
          </w:divsChild>
        </w:div>
        <w:div w:id="691953254">
          <w:marLeft w:val="0"/>
          <w:marRight w:val="0"/>
          <w:marTop w:val="0"/>
          <w:marBottom w:val="0"/>
          <w:divBdr>
            <w:top w:val="single" w:sz="2" w:space="2" w:color="AAAAAA"/>
            <w:left w:val="single" w:sz="6" w:space="8" w:color="AAAAAA"/>
            <w:bottom w:val="single" w:sz="2" w:space="2" w:color="AAAAAA"/>
            <w:right w:val="single" w:sz="2" w:space="8" w:color="AAAAAA"/>
          </w:divBdr>
          <w:divsChild>
            <w:div w:id="1815441710">
              <w:marLeft w:val="0"/>
              <w:marRight w:val="0"/>
              <w:marTop w:val="0"/>
              <w:marBottom w:val="0"/>
              <w:divBdr>
                <w:top w:val="none" w:sz="0" w:space="0" w:color="auto"/>
                <w:left w:val="none" w:sz="0" w:space="0" w:color="auto"/>
                <w:bottom w:val="none" w:sz="0" w:space="0" w:color="auto"/>
                <w:right w:val="none" w:sz="0" w:space="0" w:color="auto"/>
              </w:divBdr>
            </w:div>
          </w:divsChild>
        </w:div>
        <w:div w:id="988754717">
          <w:marLeft w:val="0"/>
          <w:marRight w:val="0"/>
          <w:marTop w:val="0"/>
          <w:marBottom w:val="0"/>
          <w:divBdr>
            <w:top w:val="none" w:sz="0" w:space="0" w:color="auto"/>
            <w:left w:val="none" w:sz="0" w:space="0" w:color="auto"/>
            <w:bottom w:val="none" w:sz="0" w:space="0" w:color="auto"/>
            <w:right w:val="none" w:sz="0" w:space="0" w:color="auto"/>
          </w:divBdr>
        </w:div>
        <w:div w:id="1140805014">
          <w:marLeft w:val="0"/>
          <w:marRight w:val="0"/>
          <w:marTop w:val="0"/>
          <w:marBottom w:val="0"/>
          <w:divBdr>
            <w:top w:val="none" w:sz="0" w:space="0" w:color="auto"/>
            <w:left w:val="none" w:sz="0" w:space="0" w:color="auto"/>
            <w:bottom w:val="none" w:sz="0" w:space="0" w:color="auto"/>
            <w:right w:val="none" w:sz="0" w:space="0" w:color="auto"/>
          </w:divBdr>
          <w:divsChild>
            <w:div w:id="542061436">
              <w:marLeft w:val="0"/>
              <w:marRight w:val="0"/>
              <w:marTop w:val="0"/>
              <w:marBottom w:val="0"/>
              <w:divBdr>
                <w:top w:val="none" w:sz="0" w:space="0" w:color="auto"/>
                <w:left w:val="none" w:sz="0" w:space="0" w:color="auto"/>
                <w:bottom w:val="none" w:sz="0" w:space="0" w:color="auto"/>
                <w:right w:val="none" w:sz="0" w:space="0" w:color="auto"/>
              </w:divBdr>
              <w:divsChild>
                <w:div w:id="205083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37740">
          <w:marLeft w:val="0"/>
          <w:marRight w:val="0"/>
          <w:marTop w:val="0"/>
          <w:marBottom w:val="0"/>
          <w:divBdr>
            <w:top w:val="single" w:sz="2" w:space="2" w:color="AAAAAA"/>
            <w:left w:val="single" w:sz="6" w:space="8" w:color="AAAAAA"/>
            <w:bottom w:val="single" w:sz="2" w:space="2" w:color="AAAAAA"/>
            <w:right w:val="single" w:sz="2" w:space="8" w:color="AAAAAA"/>
          </w:divBdr>
          <w:divsChild>
            <w:div w:id="544022836">
              <w:marLeft w:val="0"/>
              <w:marRight w:val="0"/>
              <w:marTop w:val="0"/>
              <w:marBottom w:val="0"/>
              <w:divBdr>
                <w:top w:val="none" w:sz="0" w:space="0" w:color="auto"/>
                <w:left w:val="none" w:sz="0" w:space="0" w:color="auto"/>
                <w:bottom w:val="none" w:sz="0" w:space="0" w:color="auto"/>
                <w:right w:val="none" w:sz="0" w:space="0" w:color="auto"/>
              </w:divBdr>
            </w:div>
          </w:divsChild>
        </w:div>
        <w:div w:id="587419566">
          <w:marLeft w:val="0"/>
          <w:marRight w:val="0"/>
          <w:marTop w:val="0"/>
          <w:marBottom w:val="0"/>
          <w:divBdr>
            <w:top w:val="single" w:sz="2" w:space="2" w:color="AAAAAA"/>
            <w:left w:val="single" w:sz="6" w:space="8" w:color="AAAAAA"/>
            <w:bottom w:val="single" w:sz="2" w:space="2" w:color="AAAAAA"/>
            <w:right w:val="single" w:sz="2" w:space="8" w:color="AAAAAA"/>
          </w:divBdr>
          <w:divsChild>
            <w:div w:id="1592472280">
              <w:marLeft w:val="0"/>
              <w:marRight w:val="0"/>
              <w:marTop w:val="0"/>
              <w:marBottom w:val="0"/>
              <w:divBdr>
                <w:top w:val="none" w:sz="0" w:space="0" w:color="auto"/>
                <w:left w:val="none" w:sz="0" w:space="0" w:color="auto"/>
                <w:bottom w:val="none" w:sz="0" w:space="0" w:color="auto"/>
                <w:right w:val="none" w:sz="0" w:space="0" w:color="auto"/>
              </w:divBdr>
            </w:div>
          </w:divsChild>
        </w:div>
        <w:div w:id="1496414783">
          <w:marLeft w:val="0"/>
          <w:marRight w:val="0"/>
          <w:marTop w:val="0"/>
          <w:marBottom w:val="0"/>
          <w:divBdr>
            <w:top w:val="single" w:sz="2" w:space="2" w:color="AAAAAA"/>
            <w:left w:val="single" w:sz="6" w:space="8" w:color="AAAAAA"/>
            <w:bottom w:val="single" w:sz="2" w:space="2" w:color="AAAAAA"/>
            <w:right w:val="single" w:sz="2" w:space="8" w:color="AAAAAA"/>
          </w:divBdr>
          <w:divsChild>
            <w:div w:id="1804233945">
              <w:marLeft w:val="0"/>
              <w:marRight w:val="0"/>
              <w:marTop w:val="0"/>
              <w:marBottom w:val="0"/>
              <w:divBdr>
                <w:top w:val="none" w:sz="0" w:space="0" w:color="auto"/>
                <w:left w:val="none" w:sz="0" w:space="0" w:color="auto"/>
                <w:bottom w:val="none" w:sz="0" w:space="0" w:color="auto"/>
                <w:right w:val="none" w:sz="0" w:space="0" w:color="auto"/>
              </w:divBdr>
            </w:div>
          </w:divsChild>
        </w:div>
        <w:div w:id="377121781">
          <w:marLeft w:val="0"/>
          <w:marRight w:val="0"/>
          <w:marTop w:val="0"/>
          <w:marBottom w:val="0"/>
          <w:divBdr>
            <w:top w:val="single" w:sz="2" w:space="2" w:color="AAAAAA"/>
            <w:left w:val="single" w:sz="6" w:space="8" w:color="AAAAAA"/>
            <w:bottom w:val="single" w:sz="2" w:space="2" w:color="AAAAAA"/>
            <w:right w:val="single" w:sz="2" w:space="8" w:color="AAAAAA"/>
          </w:divBdr>
          <w:divsChild>
            <w:div w:id="1934195778">
              <w:marLeft w:val="0"/>
              <w:marRight w:val="0"/>
              <w:marTop w:val="0"/>
              <w:marBottom w:val="0"/>
              <w:divBdr>
                <w:top w:val="none" w:sz="0" w:space="0" w:color="auto"/>
                <w:left w:val="none" w:sz="0" w:space="0" w:color="auto"/>
                <w:bottom w:val="none" w:sz="0" w:space="0" w:color="auto"/>
                <w:right w:val="none" w:sz="0" w:space="0" w:color="auto"/>
              </w:divBdr>
            </w:div>
          </w:divsChild>
        </w:div>
        <w:div w:id="711806951">
          <w:marLeft w:val="0"/>
          <w:marRight w:val="0"/>
          <w:marTop w:val="0"/>
          <w:marBottom w:val="0"/>
          <w:divBdr>
            <w:top w:val="single" w:sz="2" w:space="2" w:color="AAAAAA"/>
            <w:left w:val="single" w:sz="6" w:space="8" w:color="AAAAAA"/>
            <w:bottom w:val="single" w:sz="2" w:space="2" w:color="AAAAAA"/>
            <w:right w:val="single" w:sz="2" w:space="8" w:color="AAAAAA"/>
          </w:divBdr>
          <w:divsChild>
            <w:div w:id="1302150366">
              <w:marLeft w:val="0"/>
              <w:marRight w:val="0"/>
              <w:marTop w:val="0"/>
              <w:marBottom w:val="0"/>
              <w:divBdr>
                <w:top w:val="none" w:sz="0" w:space="0" w:color="auto"/>
                <w:left w:val="none" w:sz="0" w:space="0" w:color="auto"/>
                <w:bottom w:val="none" w:sz="0" w:space="0" w:color="auto"/>
                <w:right w:val="none" w:sz="0" w:space="0" w:color="auto"/>
              </w:divBdr>
            </w:div>
          </w:divsChild>
        </w:div>
        <w:div w:id="916402097">
          <w:marLeft w:val="0"/>
          <w:marRight w:val="0"/>
          <w:marTop w:val="0"/>
          <w:marBottom w:val="0"/>
          <w:divBdr>
            <w:top w:val="none" w:sz="0" w:space="0" w:color="auto"/>
            <w:left w:val="none" w:sz="0" w:space="0" w:color="auto"/>
            <w:bottom w:val="none" w:sz="0" w:space="0" w:color="auto"/>
            <w:right w:val="none" w:sz="0" w:space="0" w:color="auto"/>
          </w:divBdr>
        </w:div>
        <w:div w:id="1605113440">
          <w:marLeft w:val="0"/>
          <w:marRight w:val="0"/>
          <w:marTop w:val="0"/>
          <w:marBottom w:val="0"/>
          <w:divBdr>
            <w:top w:val="none" w:sz="0" w:space="0" w:color="auto"/>
            <w:left w:val="none" w:sz="0" w:space="0" w:color="auto"/>
            <w:bottom w:val="none" w:sz="0" w:space="0" w:color="auto"/>
            <w:right w:val="none" w:sz="0" w:space="0" w:color="auto"/>
          </w:divBdr>
          <w:divsChild>
            <w:div w:id="1359698272">
              <w:marLeft w:val="0"/>
              <w:marRight w:val="0"/>
              <w:marTop w:val="0"/>
              <w:marBottom w:val="0"/>
              <w:divBdr>
                <w:top w:val="none" w:sz="0" w:space="0" w:color="auto"/>
                <w:left w:val="none" w:sz="0" w:space="0" w:color="auto"/>
                <w:bottom w:val="none" w:sz="0" w:space="0" w:color="auto"/>
                <w:right w:val="none" w:sz="0" w:space="0" w:color="auto"/>
              </w:divBdr>
              <w:divsChild>
                <w:div w:id="73474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85235">
      <w:bodyDiv w:val="1"/>
      <w:marLeft w:val="0"/>
      <w:marRight w:val="0"/>
      <w:marTop w:val="0"/>
      <w:marBottom w:val="0"/>
      <w:divBdr>
        <w:top w:val="none" w:sz="0" w:space="0" w:color="auto"/>
        <w:left w:val="none" w:sz="0" w:space="0" w:color="auto"/>
        <w:bottom w:val="none" w:sz="0" w:space="0" w:color="auto"/>
        <w:right w:val="none" w:sz="0" w:space="0" w:color="auto"/>
      </w:divBdr>
    </w:div>
    <w:div w:id="291638690">
      <w:bodyDiv w:val="1"/>
      <w:marLeft w:val="0"/>
      <w:marRight w:val="0"/>
      <w:marTop w:val="0"/>
      <w:marBottom w:val="0"/>
      <w:divBdr>
        <w:top w:val="none" w:sz="0" w:space="0" w:color="auto"/>
        <w:left w:val="none" w:sz="0" w:space="0" w:color="auto"/>
        <w:bottom w:val="none" w:sz="0" w:space="0" w:color="auto"/>
        <w:right w:val="none" w:sz="0" w:space="0" w:color="auto"/>
      </w:divBdr>
    </w:div>
    <w:div w:id="298196001">
      <w:bodyDiv w:val="1"/>
      <w:marLeft w:val="0"/>
      <w:marRight w:val="0"/>
      <w:marTop w:val="0"/>
      <w:marBottom w:val="0"/>
      <w:divBdr>
        <w:top w:val="none" w:sz="0" w:space="0" w:color="auto"/>
        <w:left w:val="none" w:sz="0" w:space="0" w:color="auto"/>
        <w:bottom w:val="none" w:sz="0" w:space="0" w:color="auto"/>
        <w:right w:val="none" w:sz="0" w:space="0" w:color="auto"/>
      </w:divBdr>
    </w:div>
    <w:div w:id="301542989">
      <w:bodyDiv w:val="1"/>
      <w:marLeft w:val="0"/>
      <w:marRight w:val="0"/>
      <w:marTop w:val="0"/>
      <w:marBottom w:val="0"/>
      <w:divBdr>
        <w:top w:val="none" w:sz="0" w:space="0" w:color="auto"/>
        <w:left w:val="none" w:sz="0" w:space="0" w:color="auto"/>
        <w:bottom w:val="none" w:sz="0" w:space="0" w:color="auto"/>
        <w:right w:val="none" w:sz="0" w:space="0" w:color="auto"/>
      </w:divBdr>
    </w:div>
    <w:div w:id="319310358">
      <w:bodyDiv w:val="1"/>
      <w:marLeft w:val="0"/>
      <w:marRight w:val="0"/>
      <w:marTop w:val="0"/>
      <w:marBottom w:val="0"/>
      <w:divBdr>
        <w:top w:val="none" w:sz="0" w:space="0" w:color="auto"/>
        <w:left w:val="none" w:sz="0" w:space="0" w:color="auto"/>
        <w:bottom w:val="none" w:sz="0" w:space="0" w:color="auto"/>
        <w:right w:val="none" w:sz="0" w:space="0" w:color="auto"/>
      </w:divBdr>
    </w:div>
    <w:div w:id="324630144">
      <w:bodyDiv w:val="1"/>
      <w:marLeft w:val="0"/>
      <w:marRight w:val="0"/>
      <w:marTop w:val="0"/>
      <w:marBottom w:val="0"/>
      <w:divBdr>
        <w:top w:val="none" w:sz="0" w:space="0" w:color="auto"/>
        <w:left w:val="none" w:sz="0" w:space="0" w:color="auto"/>
        <w:bottom w:val="none" w:sz="0" w:space="0" w:color="auto"/>
        <w:right w:val="none" w:sz="0" w:space="0" w:color="auto"/>
      </w:divBdr>
    </w:div>
    <w:div w:id="363755285">
      <w:bodyDiv w:val="1"/>
      <w:marLeft w:val="0"/>
      <w:marRight w:val="0"/>
      <w:marTop w:val="0"/>
      <w:marBottom w:val="0"/>
      <w:divBdr>
        <w:top w:val="none" w:sz="0" w:space="0" w:color="auto"/>
        <w:left w:val="none" w:sz="0" w:space="0" w:color="auto"/>
        <w:bottom w:val="none" w:sz="0" w:space="0" w:color="auto"/>
        <w:right w:val="none" w:sz="0" w:space="0" w:color="auto"/>
      </w:divBdr>
    </w:div>
    <w:div w:id="367994899">
      <w:bodyDiv w:val="1"/>
      <w:marLeft w:val="0"/>
      <w:marRight w:val="0"/>
      <w:marTop w:val="0"/>
      <w:marBottom w:val="0"/>
      <w:divBdr>
        <w:top w:val="none" w:sz="0" w:space="0" w:color="auto"/>
        <w:left w:val="none" w:sz="0" w:space="0" w:color="auto"/>
        <w:bottom w:val="none" w:sz="0" w:space="0" w:color="auto"/>
        <w:right w:val="none" w:sz="0" w:space="0" w:color="auto"/>
      </w:divBdr>
    </w:div>
    <w:div w:id="370304154">
      <w:bodyDiv w:val="1"/>
      <w:marLeft w:val="0"/>
      <w:marRight w:val="0"/>
      <w:marTop w:val="0"/>
      <w:marBottom w:val="0"/>
      <w:divBdr>
        <w:top w:val="none" w:sz="0" w:space="0" w:color="auto"/>
        <w:left w:val="none" w:sz="0" w:space="0" w:color="auto"/>
        <w:bottom w:val="none" w:sz="0" w:space="0" w:color="auto"/>
        <w:right w:val="none" w:sz="0" w:space="0" w:color="auto"/>
      </w:divBdr>
    </w:div>
    <w:div w:id="377780923">
      <w:bodyDiv w:val="1"/>
      <w:marLeft w:val="0"/>
      <w:marRight w:val="0"/>
      <w:marTop w:val="0"/>
      <w:marBottom w:val="0"/>
      <w:divBdr>
        <w:top w:val="none" w:sz="0" w:space="0" w:color="auto"/>
        <w:left w:val="none" w:sz="0" w:space="0" w:color="auto"/>
        <w:bottom w:val="none" w:sz="0" w:space="0" w:color="auto"/>
        <w:right w:val="none" w:sz="0" w:space="0" w:color="auto"/>
      </w:divBdr>
    </w:div>
    <w:div w:id="433522493">
      <w:bodyDiv w:val="1"/>
      <w:marLeft w:val="0"/>
      <w:marRight w:val="0"/>
      <w:marTop w:val="0"/>
      <w:marBottom w:val="0"/>
      <w:divBdr>
        <w:top w:val="none" w:sz="0" w:space="0" w:color="auto"/>
        <w:left w:val="none" w:sz="0" w:space="0" w:color="auto"/>
        <w:bottom w:val="none" w:sz="0" w:space="0" w:color="auto"/>
        <w:right w:val="none" w:sz="0" w:space="0" w:color="auto"/>
      </w:divBdr>
      <w:divsChild>
        <w:div w:id="369258858">
          <w:marLeft w:val="0"/>
          <w:marRight w:val="0"/>
          <w:marTop w:val="0"/>
          <w:marBottom w:val="0"/>
          <w:divBdr>
            <w:top w:val="none" w:sz="0" w:space="0" w:color="auto"/>
            <w:left w:val="none" w:sz="0" w:space="0" w:color="auto"/>
            <w:bottom w:val="none" w:sz="0" w:space="0" w:color="auto"/>
            <w:right w:val="none" w:sz="0" w:space="0" w:color="auto"/>
          </w:divBdr>
          <w:divsChild>
            <w:div w:id="771248318">
              <w:marLeft w:val="0"/>
              <w:marRight w:val="0"/>
              <w:marTop w:val="0"/>
              <w:marBottom w:val="0"/>
              <w:divBdr>
                <w:top w:val="none" w:sz="0" w:space="0" w:color="auto"/>
                <w:left w:val="none" w:sz="0" w:space="0" w:color="auto"/>
                <w:bottom w:val="none" w:sz="0" w:space="0" w:color="auto"/>
                <w:right w:val="none" w:sz="0" w:space="0" w:color="auto"/>
              </w:divBdr>
              <w:divsChild>
                <w:div w:id="51854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810040">
      <w:bodyDiv w:val="1"/>
      <w:marLeft w:val="0"/>
      <w:marRight w:val="0"/>
      <w:marTop w:val="0"/>
      <w:marBottom w:val="0"/>
      <w:divBdr>
        <w:top w:val="none" w:sz="0" w:space="0" w:color="auto"/>
        <w:left w:val="none" w:sz="0" w:space="0" w:color="auto"/>
        <w:bottom w:val="none" w:sz="0" w:space="0" w:color="auto"/>
        <w:right w:val="none" w:sz="0" w:space="0" w:color="auto"/>
      </w:divBdr>
    </w:div>
    <w:div w:id="509492694">
      <w:bodyDiv w:val="1"/>
      <w:marLeft w:val="0"/>
      <w:marRight w:val="0"/>
      <w:marTop w:val="0"/>
      <w:marBottom w:val="0"/>
      <w:divBdr>
        <w:top w:val="none" w:sz="0" w:space="0" w:color="auto"/>
        <w:left w:val="none" w:sz="0" w:space="0" w:color="auto"/>
        <w:bottom w:val="none" w:sz="0" w:space="0" w:color="auto"/>
        <w:right w:val="none" w:sz="0" w:space="0" w:color="auto"/>
      </w:divBdr>
    </w:div>
    <w:div w:id="522092082">
      <w:bodyDiv w:val="1"/>
      <w:marLeft w:val="0"/>
      <w:marRight w:val="0"/>
      <w:marTop w:val="0"/>
      <w:marBottom w:val="0"/>
      <w:divBdr>
        <w:top w:val="none" w:sz="0" w:space="0" w:color="auto"/>
        <w:left w:val="none" w:sz="0" w:space="0" w:color="auto"/>
        <w:bottom w:val="none" w:sz="0" w:space="0" w:color="auto"/>
        <w:right w:val="none" w:sz="0" w:space="0" w:color="auto"/>
      </w:divBdr>
    </w:div>
    <w:div w:id="527643111">
      <w:bodyDiv w:val="1"/>
      <w:marLeft w:val="0"/>
      <w:marRight w:val="0"/>
      <w:marTop w:val="0"/>
      <w:marBottom w:val="0"/>
      <w:divBdr>
        <w:top w:val="none" w:sz="0" w:space="0" w:color="auto"/>
        <w:left w:val="none" w:sz="0" w:space="0" w:color="auto"/>
        <w:bottom w:val="none" w:sz="0" w:space="0" w:color="auto"/>
        <w:right w:val="none" w:sz="0" w:space="0" w:color="auto"/>
      </w:divBdr>
    </w:div>
    <w:div w:id="549464223">
      <w:bodyDiv w:val="1"/>
      <w:marLeft w:val="0"/>
      <w:marRight w:val="0"/>
      <w:marTop w:val="0"/>
      <w:marBottom w:val="0"/>
      <w:divBdr>
        <w:top w:val="none" w:sz="0" w:space="0" w:color="auto"/>
        <w:left w:val="none" w:sz="0" w:space="0" w:color="auto"/>
        <w:bottom w:val="none" w:sz="0" w:space="0" w:color="auto"/>
        <w:right w:val="none" w:sz="0" w:space="0" w:color="auto"/>
      </w:divBdr>
    </w:div>
    <w:div w:id="557666492">
      <w:bodyDiv w:val="1"/>
      <w:marLeft w:val="0"/>
      <w:marRight w:val="0"/>
      <w:marTop w:val="0"/>
      <w:marBottom w:val="0"/>
      <w:divBdr>
        <w:top w:val="none" w:sz="0" w:space="0" w:color="auto"/>
        <w:left w:val="none" w:sz="0" w:space="0" w:color="auto"/>
        <w:bottom w:val="none" w:sz="0" w:space="0" w:color="auto"/>
        <w:right w:val="none" w:sz="0" w:space="0" w:color="auto"/>
      </w:divBdr>
      <w:divsChild>
        <w:div w:id="1762989388">
          <w:marLeft w:val="0"/>
          <w:marRight w:val="0"/>
          <w:marTop w:val="0"/>
          <w:marBottom w:val="0"/>
          <w:divBdr>
            <w:top w:val="none" w:sz="0" w:space="0" w:color="auto"/>
            <w:left w:val="none" w:sz="0" w:space="0" w:color="auto"/>
            <w:bottom w:val="none" w:sz="0" w:space="0" w:color="auto"/>
            <w:right w:val="none" w:sz="0" w:space="0" w:color="auto"/>
          </w:divBdr>
          <w:divsChild>
            <w:div w:id="1016075385">
              <w:marLeft w:val="0"/>
              <w:marRight w:val="0"/>
              <w:marTop w:val="0"/>
              <w:marBottom w:val="0"/>
              <w:divBdr>
                <w:top w:val="none" w:sz="0" w:space="0" w:color="auto"/>
                <w:left w:val="none" w:sz="0" w:space="0" w:color="auto"/>
                <w:bottom w:val="none" w:sz="0" w:space="0" w:color="auto"/>
                <w:right w:val="none" w:sz="0" w:space="0" w:color="auto"/>
              </w:divBdr>
              <w:divsChild>
                <w:div w:id="138729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203575">
          <w:marLeft w:val="0"/>
          <w:marRight w:val="0"/>
          <w:marTop w:val="0"/>
          <w:marBottom w:val="0"/>
          <w:divBdr>
            <w:top w:val="single" w:sz="2" w:space="2" w:color="AAAAAA"/>
            <w:left w:val="single" w:sz="6" w:space="8" w:color="AAAAAA"/>
            <w:bottom w:val="single" w:sz="2" w:space="2" w:color="AAAAAA"/>
            <w:right w:val="single" w:sz="2" w:space="8" w:color="AAAAAA"/>
          </w:divBdr>
          <w:divsChild>
            <w:div w:id="574166870">
              <w:marLeft w:val="0"/>
              <w:marRight w:val="0"/>
              <w:marTop w:val="0"/>
              <w:marBottom w:val="0"/>
              <w:divBdr>
                <w:top w:val="none" w:sz="0" w:space="0" w:color="auto"/>
                <w:left w:val="none" w:sz="0" w:space="0" w:color="auto"/>
                <w:bottom w:val="none" w:sz="0" w:space="0" w:color="auto"/>
                <w:right w:val="none" w:sz="0" w:space="0" w:color="auto"/>
              </w:divBdr>
            </w:div>
          </w:divsChild>
        </w:div>
        <w:div w:id="1238591671">
          <w:marLeft w:val="0"/>
          <w:marRight w:val="0"/>
          <w:marTop w:val="0"/>
          <w:marBottom w:val="0"/>
          <w:divBdr>
            <w:top w:val="single" w:sz="2" w:space="2" w:color="AAAAAA"/>
            <w:left w:val="single" w:sz="6" w:space="8" w:color="AAAAAA"/>
            <w:bottom w:val="single" w:sz="2" w:space="2" w:color="AAAAAA"/>
            <w:right w:val="single" w:sz="2" w:space="8" w:color="AAAAAA"/>
          </w:divBdr>
          <w:divsChild>
            <w:div w:id="740443166">
              <w:marLeft w:val="0"/>
              <w:marRight w:val="0"/>
              <w:marTop w:val="0"/>
              <w:marBottom w:val="0"/>
              <w:divBdr>
                <w:top w:val="none" w:sz="0" w:space="0" w:color="auto"/>
                <w:left w:val="none" w:sz="0" w:space="0" w:color="auto"/>
                <w:bottom w:val="none" w:sz="0" w:space="0" w:color="auto"/>
                <w:right w:val="none" w:sz="0" w:space="0" w:color="auto"/>
              </w:divBdr>
            </w:div>
          </w:divsChild>
        </w:div>
        <w:div w:id="1066610280">
          <w:marLeft w:val="0"/>
          <w:marRight w:val="0"/>
          <w:marTop w:val="0"/>
          <w:marBottom w:val="0"/>
          <w:divBdr>
            <w:top w:val="single" w:sz="2" w:space="2" w:color="AAAAAA"/>
            <w:left w:val="single" w:sz="6" w:space="8" w:color="AAAAAA"/>
            <w:bottom w:val="single" w:sz="2" w:space="2" w:color="AAAAAA"/>
            <w:right w:val="single" w:sz="2" w:space="8" w:color="AAAAAA"/>
          </w:divBdr>
          <w:divsChild>
            <w:div w:id="1494371568">
              <w:marLeft w:val="0"/>
              <w:marRight w:val="0"/>
              <w:marTop w:val="0"/>
              <w:marBottom w:val="0"/>
              <w:divBdr>
                <w:top w:val="none" w:sz="0" w:space="0" w:color="auto"/>
                <w:left w:val="none" w:sz="0" w:space="0" w:color="auto"/>
                <w:bottom w:val="none" w:sz="0" w:space="0" w:color="auto"/>
                <w:right w:val="none" w:sz="0" w:space="0" w:color="auto"/>
              </w:divBdr>
            </w:div>
          </w:divsChild>
        </w:div>
        <w:div w:id="2082099231">
          <w:marLeft w:val="0"/>
          <w:marRight w:val="0"/>
          <w:marTop w:val="0"/>
          <w:marBottom w:val="0"/>
          <w:divBdr>
            <w:top w:val="single" w:sz="2" w:space="2" w:color="AAAAAA"/>
            <w:left w:val="single" w:sz="6" w:space="8" w:color="AAAAAA"/>
            <w:bottom w:val="single" w:sz="2" w:space="2" w:color="AAAAAA"/>
            <w:right w:val="single" w:sz="2" w:space="8" w:color="AAAAAA"/>
          </w:divBdr>
          <w:divsChild>
            <w:div w:id="1839808476">
              <w:marLeft w:val="0"/>
              <w:marRight w:val="0"/>
              <w:marTop w:val="0"/>
              <w:marBottom w:val="0"/>
              <w:divBdr>
                <w:top w:val="none" w:sz="0" w:space="0" w:color="auto"/>
                <w:left w:val="none" w:sz="0" w:space="0" w:color="auto"/>
                <w:bottom w:val="none" w:sz="0" w:space="0" w:color="auto"/>
                <w:right w:val="none" w:sz="0" w:space="0" w:color="auto"/>
              </w:divBdr>
            </w:div>
          </w:divsChild>
        </w:div>
        <w:div w:id="1992370239">
          <w:marLeft w:val="0"/>
          <w:marRight w:val="0"/>
          <w:marTop w:val="0"/>
          <w:marBottom w:val="0"/>
          <w:divBdr>
            <w:top w:val="single" w:sz="2" w:space="2" w:color="AAAAAA"/>
            <w:left w:val="single" w:sz="6" w:space="8" w:color="AAAAAA"/>
            <w:bottom w:val="single" w:sz="2" w:space="2" w:color="AAAAAA"/>
            <w:right w:val="single" w:sz="2" w:space="8" w:color="AAAAAA"/>
          </w:divBdr>
          <w:divsChild>
            <w:div w:id="1497766333">
              <w:marLeft w:val="0"/>
              <w:marRight w:val="0"/>
              <w:marTop w:val="0"/>
              <w:marBottom w:val="0"/>
              <w:divBdr>
                <w:top w:val="none" w:sz="0" w:space="0" w:color="auto"/>
                <w:left w:val="none" w:sz="0" w:space="0" w:color="auto"/>
                <w:bottom w:val="none" w:sz="0" w:space="0" w:color="auto"/>
                <w:right w:val="none" w:sz="0" w:space="0" w:color="auto"/>
              </w:divBdr>
            </w:div>
          </w:divsChild>
        </w:div>
        <w:div w:id="1610239323">
          <w:marLeft w:val="0"/>
          <w:marRight w:val="0"/>
          <w:marTop w:val="0"/>
          <w:marBottom w:val="0"/>
          <w:divBdr>
            <w:top w:val="none" w:sz="0" w:space="0" w:color="auto"/>
            <w:left w:val="none" w:sz="0" w:space="0" w:color="auto"/>
            <w:bottom w:val="none" w:sz="0" w:space="0" w:color="auto"/>
            <w:right w:val="none" w:sz="0" w:space="0" w:color="auto"/>
          </w:divBdr>
        </w:div>
        <w:div w:id="1987275342">
          <w:marLeft w:val="0"/>
          <w:marRight w:val="0"/>
          <w:marTop w:val="0"/>
          <w:marBottom w:val="0"/>
          <w:divBdr>
            <w:top w:val="none" w:sz="0" w:space="0" w:color="auto"/>
            <w:left w:val="none" w:sz="0" w:space="0" w:color="auto"/>
            <w:bottom w:val="none" w:sz="0" w:space="0" w:color="auto"/>
            <w:right w:val="none" w:sz="0" w:space="0" w:color="auto"/>
          </w:divBdr>
          <w:divsChild>
            <w:div w:id="1436435497">
              <w:marLeft w:val="0"/>
              <w:marRight w:val="0"/>
              <w:marTop w:val="0"/>
              <w:marBottom w:val="0"/>
              <w:divBdr>
                <w:top w:val="none" w:sz="0" w:space="0" w:color="auto"/>
                <w:left w:val="none" w:sz="0" w:space="0" w:color="auto"/>
                <w:bottom w:val="none" w:sz="0" w:space="0" w:color="auto"/>
                <w:right w:val="none" w:sz="0" w:space="0" w:color="auto"/>
              </w:divBdr>
              <w:divsChild>
                <w:div w:id="126426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861033">
          <w:marLeft w:val="0"/>
          <w:marRight w:val="0"/>
          <w:marTop w:val="0"/>
          <w:marBottom w:val="0"/>
          <w:divBdr>
            <w:top w:val="single" w:sz="2" w:space="2" w:color="AAAAAA"/>
            <w:left w:val="single" w:sz="6" w:space="8" w:color="AAAAAA"/>
            <w:bottom w:val="single" w:sz="2" w:space="2" w:color="AAAAAA"/>
            <w:right w:val="single" w:sz="2" w:space="8" w:color="AAAAAA"/>
          </w:divBdr>
          <w:divsChild>
            <w:div w:id="1760908152">
              <w:marLeft w:val="0"/>
              <w:marRight w:val="0"/>
              <w:marTop w:val="0"/>
              <w:marBottom w:val="0"/>
              <w:divBdr>
                <w:top w:val="none" w:sz="0" w:space="0" w:color="auto"/>
                <w:left w:val="none" w:sz="0" w:space="0" w:color="auto"/>
                <w:bottom w:val="none" w:sz="0" w:space="0" w:color="auto"/>
                <w:right w:val="none" w:sz="0" w:space="0" w:color="auto"/>
              </w:divBdr>
            </w:div>
          </w:divsChild>
        </w:div>
        <w:div w:id="521864774">
          <w:marLeft w:val="0"/>
          <w:marRight w:val="0"/>
          <w:marTop w:val="0"/>
          <w:marBottom w:val="0"/>
          <w:divBdr>
            <w:top w:val="single" w:sz="2" w:space="2" w:color="AAAAAA"/>
            <w:left w:val="single" w:sz="6" w:space="8" w:color="AAAAAA"/>
            <w:bottom w:val="single" w:sz="2" w:space="2" w:color="AAAAAA"/>
            <w:right w:val="single" w:sz="2" w:space="8" w:color="AAAAAA"/>
          </w:divBdr>
          <w:divsChild>
            <w:div w:id="1800951057">
              <w:marLeft w:val="0"/>
              <w:marRight w:val="0"/>
              <w:marTop w:val="0"/>
              <w:marBottom w:val="0"/>
              <w:divBdr>
                <w:top w:val="none" w:sz="0" w:space="0" w:color="auto"/>
                <w:left w:val="none" w:sz="0" w:space="0" w:color="auto"/>
                <w:bottom w:val="none" w:sz="0" w:space="0" w:color="auto"/>
                <w:right w:val="none" w:sz="0" w:space="0" w:color="auto"/>
              </w:divBdr>
            </w:div>
          </w:divsChild>
        </w:div>
        <w:div w:id="146170325">
          <w:marLeft w:val="0"/>
          <w:marRight w:val="0"/>
          <w:marTop w:val="0"/>
          <w:marBottom w:val="0"/>
          <w:divBdr>
            <w:top w:val="single" w:sz="2" w:space="2" w:color="AAAAAA"/>
            <w:left w:val="single" w:sz="6" w:space="8" w:color="AAAAAA"/>
            <w:bottom w:val="single" w:sz="2" w:space="2" w:color="AAAAAA"/>
            <w:right w:val="single" w:sz="2" w:space="8" w:color="AAAAAA"/>
          </w:divBdr>
          <w:divsChild>
            <w:div w:id="976422732">
              <w:marLeft w:val="0"/>
              <w:marRight w:val="0"/>
              <w:marTop w:val="0"/>
              <w:marBottom w:val="0"/>
              <w:divBdr>
                <w:top w:val="none" w:sz="0" w:space="0" w:color="auto"/>
                <w:left w:val="none" w:sz="0" w:space="0" w:color="auto"/>
                <w:bottom w:val="none" w:sz="0" w:space="0" w:color="auto"/>
                <w:right w:val="none" w:sz="0" w:space="0" w:color="auto"/>
              </w:divBdr>
            </w:div>
          </w:divsChild>
        </w:div>
        <w:div w:id="481850052">
          <w:marLeft w:val="0"/>
          <w:marRight w:val="0"/>
          <w:marTop w:val="0"/>
          <w:marBottom w:val="0"/>
          <w:divBdr>
            <w:top w:val="single" w:sz="2" w:space="2" w:color="AAAAAA"/>
            <w:left w:val="single" w:sz="6" w:space="8" w:color="AAAAAA"/>
            <w:bottom w:val="single" w:sz="2" w:space="2" w:color="AAAAAA"/>
            <w:right w:val="single" w:sz="2" w:space="8" w:color="AAAAAA"/>
          </w:divBdr>
          <w:divsChild>
            <w:div w:id="1079794628">
              <w:marLeft w:val="0"/>
              <w:marRight w:val="0"/>
              <w:marTop w:val="0"/>
              <w:marBottom w:val="0"/>
              <w:divBdr>
                <w:top w:val="none" w:sz="0" w:space="0" w:color="auto"/>
                <w:left w:val="none" w:sz="0" w:space="0" w:color="auto"/>
                <w:bottom w:val="none" w:sz="0" w:space="0" w:color="auto"/>
                <w:right w:val="none" w:sz="0" w:space="0" w:color="auto"/>
              </w:divBdr>
            </w:div>
          </w:divsChild>
        </w:div>
        <w:div w:id="2000498538">
          <w:marLeft w:val="0"/>
          <w:marRight w:val="0"/>
          <w:marTop w:val="0"/>
          <w:marBottom w:val="0"/>
          <w:divBdr>
            <w:top w:val="single" w:sz="2" w:space="2" w:color="AAAAAA"/>
            <w:left w:val="single" w:sz="6" w:space="8" w:color="AAAAAA"/>
            <w:bottom w:val="single" w:sz="2" w:space="2" w:color="AAAAAA"/>
            <w:right w:val="single" w:sz="2" w:space="8" w:color="AAAAAA"/>
          </w:divBdr>
          <w:divsChild>
            <w:div w:id="1913082632">
              <w:marLeft w:val="0"/>
              <w:marRight w:val="0"/>
              <w:marTop w:val="0"/>
              <w:marBottom w:val="0"/>
              <w:divBdr>
                <w:top w:val="none" w:sz="0" w:space="0" w:color="auto"/>
                <w:left w:val="none" w:sz="0" w:space="0" w:color="auto"/>
                <w:bottom w:val="none" w:sz="0" w:space="0" w:color="auto"/>
                <w:right w:val="none" w:sz="0" w:space="0" w:color="auto"/>
              </w:divBdr>
            </w:div>
          </w:divsChild>
        </w:div>
        <w:div w:id="1786999634">
          <w:marLeft w:val="0"/>
          <w:marRight w:val="0"/>
          <w:marTop w:val="0"/>
          <w:marBottom w:val="0"/>
          <w:divBdr>
            <w:top w:val="none" w:sz="0" w:space="0" w:color="auto"/>
            <w:left w:val="none" w:sz="0" w:space="0" w:color="auto"/>
            <w:bottom w:val="none" w:sz="0" w:space="0" w:color="auto"/>
            <w:right w:val="none" w:sz="0" w:space="0" w:color="auto"/>
          </w:divBdr>
        </w:div>
        <w:div w:id="64572514">
          <w:marLeft w:val="0"/>
          <w:marRight w:val="0"/>
          <w:marTop w:val="0"/>
          <w:marBottom w:val="0"/>
          <w:divBdr>
            <w:top w:val="none" w:sz="0" w:space="0" w:color="auto"/>
            <w:left w:val="none" w:sz="0" w:space="0" w:color="auto"/>
            <w:bottom w:val="none" w:sz="0" w:space="0" w:color="auto"/>
            <w:right w:val="none" w:sz="0" w:space="0" w:color="auto"/>
          </w:divBdr>
          <w:divsChild>
            <w:div w:id="775903729">
              <w:marLeft w:val="0"/>
              <w:marRight w:val="0"/>
              <w:marTop w:val="0"/>
              <w:marBottom w:val="0"/>
              <w:divBdr>
                <w:top w:val="none" w:sz="0" w:space="0" w:color="auto"/>
                <w:left w:val="none" w:sz="0" w:space="0" w:color="auto"/>
                <w:bottom w:val="none" w:sz="0" w:space="0" w:color="auto"/>
                <w:right w:val="none" w:sz="0" w:space="0" w:color="auto"/>
              </w:divBdr>
              <w:divsChild>
                <w:div w:id="67942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13048">
          <w:marLeft w:val="0"/>
          <w:marRight w:val="0"/>
          <w:marTop w:val="0"/>
          <w:marBottom w:val="0"/>
          <w:divBdr>
            <w:top w:val="single" w:sz="2" w:space="2" w:color="AAAAAA"/>
            <w:left w:val="single" w:sz="6" w:space="8" w:color="AAAAAA"/>
            <w:bottom w:val="single" w:sz="2" w:space="2" w:color="AAAAAA"/>
            <w:right w:val="single" w:sz="2" w:space="8" w:color="AAAAAA"/>
          </w:divBdr>
          <w:divsChild>
            <w:div w:id="1613322882">
              <w:marLeft w:val="0"/>
              <w:marRight w:val="0"/>
              <w:marTop w:val="0"/>
              <w:marBottom w:val="0"/>
              <w:divBdr>
                <w:top w:val="none" w:sz="0" w:space="0" w:color="auto"/>
                <w:left w:val="none" w:sz="0" w:space="0" w:color="auto"/>
                <w:bottom w:val="none" w:sz="0" w:space="0" w:color="auto"/>
                <w:right w:val="none" w:sz="0" w:space="0" w:color="auto"/>
              </w:divBdr>
            </w:div>
          </w:divsChild>
        </w:div>
        <w:div w:id="1599681474">
          <w:marLeft w:val="0"/>
          <w:marRight w:val="0"/>
          <w:marTop w:val="0"/>
          <w:marBottom w:val="0"/>
          <w:divBdr>
            <w:top w:val="single" w:sz="2" w:space="2" w:color="AAAAAA"/>
            <w:left w:val="single" w:sz="6" w:space="8" w:color="AAAAAA"/>
            <w:bottom w:val="single" w:sz="2" w:space="2" w:color="AAAAAA"/>
            <w:right w:val="single" w:sz="2" w:space="8" w:color="AAAAAA"/>
          </w:divBdr>
          <w:divsChild>
            <w:div w:id="789054256">
              <w:marLeft w:val="0"/>
              <w:marRight w:val="0"/>
              <w:marTop w:val="0"/>
              <w:marBottom w:val="0"/>
              <w:divBdr>
                <w:top w:val="none" w:sz="0" w:space="0" w:color="auto"/>
                <w:left w:val="none" w:sz="0" w:space="0" w:color="auto"/>
                <w:bottom w:val="none" w:sz="0" w:space="0" w:color="auto"/>
                <w:right w:val="none" w:sz="0" w:space="0" w:color="auto"/>
              </w:divBdr>
            </w:div>
          </w:divsChild>
        </w:div>
        <w:div w:id="42365043">
          <w:marLeft w:val="0"/>
          <w:marRight w:val="0"/>
          <w:marTop w:val="0"/>
          <w:marBottom w:val="0"/>
          <w:divBdr>
            <w:top w:val="single" w:sz="2" w:space="2" w:color="AAAAAA"/>
            <w:left w:val="single" w:sz="6" w:space="8" w:color="AAAAAA"/>
            <w:bottom w:val="single" w:sz="2" w:space="2" w:color="AAAAAA"/>
            <w:right w:val="single" w:sz="2" w:space="8" w:color="AAAAAA"/>
          </w:divBdr>
          <w:divsChild>
            <w:div w:id="682786111">
              <w:marLeft w:val="0"/>
              <w:marRight w:val="0"/>
              <w:marTop w:val="0"/>
              <w:marBottom w:val="0"/>
              <w:divBdr>
                <w:top w:val="none" w:sz="0" w:space="0" w:color="auto"/>
                <w:left w:val="none" w:sz="0" w:space="0" w:color="auto"/>
                <w:bottom w:val="none" w:sz="0" w:space="0" w:color="auto"/>
                <w:right w:val="none" w:sz="0" w:space="0" w:color="auto"/>
              </w:divBdr>
            </w:div>
          </w:divsChild>
        </w:div>
        <w:div w:id="194587443">
          <w:marLeft w:val="0"/>
          <w:marRight w:val="0"/>
          <w:marTop w:val="0"/>
          <w:marBottom w:val="0"/>
          <w:divBdr>
            <w:top w:val="single" w:sz="2" w:space="2" w:color="AAAAAA"/>
            <w:left w:val="single" w:sz="6" w:space="8" w:color="AAAAAA"/>
            <w:bottom w:val="single" w:sz="2" w:space="2" w:color="AAAAAA"/>
            <w:right w:val="single" w:sz="2" w:space="8" w:color="AAAAAA"/>
          </w:divBdr>
          <w:divsChild>
            <w:div w:id="628821697">
              <w:marLeft w:val="0"/>
              <w:marRight w:val="0"/>
              <w:marTop w:val="0"/>
              <w:marBottom w:val="0"/>
              <w:divBdr>
                <w:top w:val="none" w:sz="0" w:space="0" w:color="auto"/>
                <w:left w:val="none" w:sz="0" w:space="0" w:color="auto"/>
                <w:bottom w:val="none" w:sz="0" w:space="0" w:color="auto"/>
                <w:right w:val="none" w:sz="0" w:space="0" w:color="auto"/>
              </w:divBdr>
            </w:div>
          </w:divsChild>
        </w:div>
        <w:div w:id="1450971504">
          <w:marLeft w:val="0"/>
          <w:marRight w:val="0"/>
          <w:marTop w:val="0"/>
          <w:marBottom w:val="0"/>
          <w:divBdr>
            <w:top w:val="single" w:sz="2" w:space="2" w:color="AAAAAA"/>
            <w:left w:val="single" w:sz="6" w:space="8" w:color="AAAAAA"/>
            <w:bottom w:val="single" w:sz="2" w:space="2" w:color="AAAAAA"/>
            <w:right w:val="single" w:sz="2" w:space="8" w:color="AAAAAA"/>
          </w:divBdr>
          <w:divsChild>
            <w:div w:id="1386369239">
              <w:marLeft w:val="0"/>
              <w:marRight w:val="0"/>
              <w:marTop w:val="0"/>
              <w:marBottom w:val="0"/>
              <w:divBdr>
                <w:top w:val="none" w:sz="0" w:space="0" w:color="auto"/>
                <w:left w:val="none" w:sz="0" w:space="0" w:color="auto"/>
                <w:bottom w:val="none" w:sz="0" w:space="0" w:color="auto"/>
                <w:right w:val="none" w:sz="0" w:space="0" w:color="auto"/>
              </w:divBdr>
            </w:div>
          </w:divsChild>
        </w:div>
        <w:div w:id="1439249872">
          <w:marLeft w:val="0"/>
          <w:marRight w:val="0"/>
          <w:marTop w:val="0"/>
          <w:marBottom w:val="0"/>
          <w:divBdr>
            <w:top w:val="none" w:sz="0" w:space="0" w:color="auto"/>
            <w:left w:val="none" w:sz="0" w:space="0" w:color="auto"/>
            <w:bottom w:val="none" w:sz="0" w:space="0" w:color="auto"/>
            <w:right w:val="none" w:sz="0" w:space="0" w:color="auto"/>
          </w:divBdr>
        </w:div>
        <w:div w:id="1077366561">
          <w:marLeft w:val="0"/>
          <w:marRight w:val="0"/>
          <w:marTop w:val="0"/>
          <w:marBottom w:val="0"/>
          <w:divBdr>
            <w:top w:val="none" w:sz="0" w:space="0" w:color="auto"/>
            <w:left w:val="none" w:sz="0" w:space="0" w:color="auto"/>
            <w:bottom w:val="none" w:sz="0" w:space="0" w:color="auto"/>
            <w:right w:val="none" w:sz="0" w:space="0" w:color="auto"/>
          </w:divBdr>
          <w:divsChild>
            <w:div w:id="1264533854">
              <w:marLeft w:val="0"/>
              <w:marRight w:val="0"/>
              <w:marTop w:val="0"/>
              <w:marBottom w:val="0"/>
              <w:divBdr>
                <w:top w:val="none" w:sz="0" w:space="0" w:color="auto"/>
                <w:left w:val="none" w:sz="0" w:space="0" w:color="auto"/>
                <w:bottom w:val="none" w:sz="0" w:space="0" w:color="auto"/>
                <w:right w:val="none" w:sz="0" w:space="0" w:color="auto"/>
              </w:divBdr>
              <w:divsChild>
                <w:div w:id="213170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302596">
          <w:marLeft w:val="0"/>
          <w:marRight w:val="0"/>
          <w:marTop w:val="0"/>
          <w:marBottom w:val="0"/>
          <w:divBdr>
            <w:top w:val="single" w:sz="2" w:space="2" w:color="AAAAAA"/>
            <w:left w:val="single" w:sz="6" w:space="8" w:color="AAAAAA"/>
            <w:bottom w:val="single" w:sz="2" w:space="2" w:color="AAAAAA"/>
            <w:right w:val="single" w:sz="2" w:space="8" w:color="AAAAAA"/>
          </w:divBdr>
          <w:divsChild>
            <w:div w:id="1069378371">
              <w:marLeft w:val="0"/>
              <w:marRight w:val="0"/>
              <w:marTop w:val="0"/>
              <w:marBottom w:val="0"/>
              <w:divBdr>
                <w:top w:val="none" w:sz="0" w:space="0" w:color="auto"/>
                <w:left w:val="none" w:sz="0" w:space="0" w:color="auto"/>
                <w:bottom w:val="none" w:sz="0" w:space="0" w:color="auto"/>
                <w:right w:val="none" w:sz="0" w:space="0" w:color="auto"/>
              </w:divBdr>
            </w:div>
          </w:divsChild>
        </w:div>
        <w:div w:id="711468339">
          <w:marLeft w:val="0"/>
          <w:marRight w:val="0"/>
          <w:marTop w:val="0"/>
          <w:marBottom w:val="0"/>
          <w:divBdr>
            <w:top w:val="single" w:sz="2" w:space="2" w:color="AAAAAA"/>
            <w:left w:val="single" w:sz="6" w:space="8" w:color="AAAAAA"/>
            <w:bottom w:val="single" w:sz="2" w:space="2" w:color="AAAAAA"/>
            <w:right w:val="single" w:sz="2" w:space="8" w:color="AAAAAA"/>
          </w:divBdr>
          <w:divsChild>
            <w:div w:id="181211952">
              <w:marLeft w:val="0"/>
              <w:marRight w:val="0"/>
              <w:marTop w:val="0"/>
              <w:marBottom w:val="0"/>
              <w:divBdr>
                <w:top w:val="none" w:sz="0" w:space="0" w:color="auto"/>
                <w:left w:val="none" w:sz="0" w:space="0" w:color="auto"/>
                <w:bottom w:val="none" w:sz="0" w:space="0" w:color="auto"/>
                <w:right w:val="none" w:sz="0" w:space="0" w:color="auto"/>
              </w:divBdr>
            </w:div>
          </w:divsChild>
        </w:div>
        <w:div w:id="2067993116">
          <w:marLeft w:val="0"/>
          <w:marRight w:val="0"/>
          <w:marTop w:val="0"/>
          <w:marBottom w:val="0"/>
          <w:divBdr>
            <w:top w:val="single" w:sz="2" w:space="2" w:color="AAAAAA"/>
            <w:left w:val="single" w:sz="6" w:space="8" w:color="AAAAAA"/>
            <w:bottom w:val="single" w:sz="2" w:space="2" w:color="AAAAAA"/>
            <w:right w:val="single" w:sz="2" w:space="8" w:color="AAAAAA"/>
          </w:divBdr>
          <w:divsChild>
            <w:div w:id="435908505">
              <w:marLeft w:val="0"/>
              <w:marRight w:val="0"/>
              <w:marTop w:val="0"/>
              <w:marBottom w:val="0"/>
              <w:divBdr>
                <w:top w:val="none" w:sz="0" w:space="0" w:color="auto"/>
                <w:left w:val="none" w:sz="0" w:space="0" w:color="auto"/>
                <w:bottom w:val="none" w:sz="0" w:space="0" w:color="auto"/>
                <w:right w:val="none" w:sz="0" w:space="0" w:color="auto"/>
              </w:divBdr>
            </w:div>
          </w:divsChild>
        </w:div>
        <w:div w:id="101387158">
          <w:marLeft w:val="0"/>
          <w:marRight w:val="0"/>
          <w:marTop w:val="0"/>
          <w:marBottom w:val="0"/>
          <w:divBdr>
            <w:top w:val="single" w:sz="2" w:space="2" w:color="AAAAAA"/>
            <w:left w:val="single" w:sz="6" w:space="8" w:color="AAAAAA"/>
            <w:bottom w:val="single" w:sz="2" w:space="2" w:color="AAAAAA"/>
            <w:right w:val="single" w:sz="2" w:space="8" w:color="AAAAAA"/>
          </w:divBdr>
          <w:divsChild>
            <w:div w:id="1513257803">
              <w:marLeft w:val="0"/>
              <w:marRight w:val="0"/>
              <w:marTop w:val="0"/>
              <w:marBottom w:val="0"/>
              <w:divBdr>
                <w:top w:val="none" w:sz="0" w:space="0" w:color="auto"/>
                <w:left w:val="none" w:sz="0" w:space="0" w:color="auto"/>
                <w:bottom w:val="none" w:sz="0" w:space="0" w:color="auto"/>
                <w:right w:val="none" w:sz="0" w:space="0" w:color="auto"/>
              </w:divBdr>
            </w:div>
          </w:divsChild>
        </w:div>
        <w:div w:id="817037684">
          <w:marLeft w:val="0"/>
          <w:marRight w:val="0"/>
          <w:marTop w:val="0"/>
          <w:marBottom w:val="0"/>
          <w:divBdr>
            <w:top w:val="single" w:sz="2" w:space="2" w:color="AAAAAA"/>
            <w:left w:val="single" w:sz="6" w:space="8" w:color="AAAAAA"/>
            <w:bottom w:val="single" w:sz="2" w:space="2" w:color="AAAAAA"/>
            <w:right w:val="single" w:sz="2" w:space="8" w:color="AAAAAA"/>
          </w:divBdr>
          <w:divsChild>
            <w:div w:id="1928149307">
              <w:marLeft w:val="0"/>
              <w:marRight w:val="0"/>
              <w:marTop w:val="0"/>
              <w:marBottom w:val="0"/>
              <w:divBdr>
                <w:top w:val="none" w:sz="0" w:space="0" w:color="auto"/>
                <w:left w:val="none" w:sz="0" w:space="0" w:color="auto"/>
                <w:bottom w:val="none" w:sz="0" w:space="0" w:color="auto"/>
                <w:right w:val="none" w:sz="0" w:space="0" w:color="auto"/>
              </w:divBdr>
            </w:div>
          </w:divsChild>
        </w:div>
        <w:div w:id="566919050">
          <w:marLeft w:val="0"/>
          <w:marRight w:val="0"/>
          <w:marTop w:val="0"/>
          <w:marBottom w:val="0"/>
          <w:divBdr>
            <w:top w:val="none" w:sz="0" w:space="0" w:color="auto"/>
            <w:left w:val="none" w:sz="0" w:space="0" w:color="auto"/>
            <w:bottom w:val="none" w:sz="0" w:space="0" w:color="auto"/>
            <w:right w:val="none" w:sz="0" w:space="0" w:color="auto"/>
          </w:divBdr>
        </w:div>
        <w:div w:id="540090173">
          <w:marLeft w:val="0"/>
          <w:marRight w:val="0"/>
          <w:marTop w:val="0"/>
          <w:marBottom w:val="0"/>
          <w:divBdr>
            <w:top w:val="none" w:sz="0" w:space="0" w:color="auto"/>
            <w:left w:val="none" w:sz="0" w:space="0" w:color="auto"/>
            <w:bottom w:val="none" w:sz="0" w:space="0" w:color="auto"/>
            <w:right w:val="none" w:sz="0" w:space="0" w:color="auto"/>
          </w:divBdr>
          <w:divsChild>
            <w:div w:id="1687321940">
              <w:marLeft w:val="0"/>
              <w:marRight w:val="0"/>
              <w:marTop w:val="0"/>
              <w:marBottom w:val="0"/>
              <w:divBdr>
                <w:top w:val="none" w:sz="0" w:space="0" w:color="auto"/>
                <w:left w:val="none" w:sz="0" w:space="0" w:color="auto"/>
                <w:bottom w:val="none" w:sz="0" w:space="0" w:color="auto"/>
                <w:right w:val="none" w:sz="0" w:space="0" w:color="auto"/>
              </w:divBdr>
              <w:divsChild>
                <w:div w:id="189215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019007">
      <w:bodyDiv w:val="1"/>
      <w:marLeft w:val="0"/>
      <w:marRight w:val="0"/>
      <w:marTop w:val="0"/>
      <w:marBottom w:val="0"/>
      <w:divBdr>
        <w:top w:val="none" w:sz="0" w:space="0" w:color="auto"/>
        <w:left w:val="none" w:sz="0" w:space="0" w:color="auto"/>
        <w:bottom w:val="none" w:sz="0" w:space="0" w:color="auto"/>
        <w:right w:val="none" w:sz="0" w:space="0" w:color="auto"/>
      </w:divBdr>
    </w:div>
    <w:div w:id="623274114">
      <w:bodyDiv w:val="1"/>
      <w:marLeft w:val="0"/>
      <w:marRight w:val="0"/>
      <w:marTop w:val="0"/>
      <w:marBottom w:val="0"/>
      <w:divBdr>
        <w:top w:val="none" w:sz="0" w:space="0" w:color="auto"/>
        <w:left w:val="none" w:sz="0" w:space="0" w:color="auto"/>
        <w:bottom w:val="none" w:sz="0" w:space="0" w:color="auto"/>
        <w:right w:val="none" w:sz="0" w:space="0" w:color="auto"/>
      </w:divBdr>
    </w:div>
    <w:div w:id="747577232">
      <w:bodyDiv w:val="1"/>
      <w:marLeft w:val="0"/>
      <w:marRight w:val="0"/>
      <w:marTop w:val="0"/>
      <w:marBottom w:val="0"/>
      <w:divBdr>
        <w:top w:val="none" w:sz="0" w:space="0" w:color="auto"/>
        <w:left w:val="none" w:sz="0" w:space="0" w:color="auto"/>
        <w:bottom w:val="none" w:sz="0" w:space="0" w:color="auto"/>
        <w:right w:val="none" w:sz="0" w:space="0" w:color="auto"/>
      </w:divBdr>
    </w:div>
    <w:div w:id="818110748">
      <w:bodyDiv w:val="1"/>
      <w:marLeft w:val="0"/>
      <w:marRight w:val="0"/>
      <w:marTop w:val="0"/>
      <w:marBottom w:val="0"/>
      <w:divBdr>
        <w:top w:val="none" w:sz="0" w:space="0" w:color="auto"/>
        <w:left w:val="none" w:sz="0" w:space="0" w:color="auto"/>
        <w:bottom w:val="none" w:sz="0" w:space="0" w:color="auto"/>
        <w:right w:val="none" w:sz="0" w:space="0" w:color="auto"/>
      </w:divBdr>
    </w:div>
    <w:div w:id="919173742">
      <w:bodyDiv w:val="1"/>
      <w:marLeft w:val="0"/>
      <w:marRight w:val="0"/>
      <w:marTop w:val="0"/>
      <w:marBottom w:val="0"/>
      <w:divBdr>
        <w:top w:val="none" w:sz="0" w:space="0" w:color="auto"/>
        <w:left w:val="none" w:sz="0" w:space="0" w:color="auto"/>
        <w:bottom w:val="none" w:sz="0" w:space="0" w:color="auto"/>
        <w:right w:val="none" w:sz="0" w:space="0" w:color="auto"/>
      </w:divBdr>
    </w:div>
    <w:div w:id="947349149">
      <w:bodyDiv w:val="1"/>
      <w:marLeft w:val="0"/>
      <w:marRight w:val="0"/>
      <w:marTop w:val="0"/>
      <w:marBottom w:val="0"/>
      <w:divBdr>
        <w:top w:val="none" w:sz="0" w:space="0" w:color="auto"/>
        <w:left w:val="none" w:sz="0" w:space="0" w:color="auto"/>
        <w:bottom w:val="none" w:sz="0" w:space="0" w:color="auto"/>
        <w:right w:val="none" w:sz="0" w:space="0" w:color="auto"/>
      </w:divBdr>
    </w:div>
    <w:div w:id="1008288320">
      <w:bodyDiv w:val="1"/>
      <w:marLeft w:val="0"/>
      <w:marRight w:val="0"/>
      <w:marTop w:val="0"/>
      <w:marBottom w:val="0"/>
      <w:divBdr>
        <w:top w:val="none" w:sz="0" w:space="0" w:color="auto"/>
        <w:left w:val="none" w:sz="0" w:space="0" w:color="auto"/>
        <w:bottom w:val="none" w:sz="0" w:space="0" w:color="auto"/>
        <w:right w:val="none" w:sz="0" w:space="0" w:color="auto"/>
      </w:divBdr>
    </w:div>
    <w:div w:id="1023827284">
      <w:bodyDiv w:val="1"/>
      <w:marLeft w:val="0"/>
      <w:marRight w:val="0"/>
      <w:marTop w:val="0"/>
      <w:marBottom w:val="0"/>
      <w:divBdr>
        <w:top w:val="none" w:sz="0" w:space="0" w:color="auto"/>
        <w:left w:val="none" w:sz="0" w:space="0" w:color="auto"/>
        <w:bottom w:val="none" w:sz="0" w:space="0" w:color="auto"/>
        <w:right w:val="none" w:sz="0" w:space="0" w:color="auto"/>
      </w:divBdr>
    </w:div>
    <w:div w:id="1030180302">
      <w:bodyDiv w:val="1"/>
      <w:marLeft w:val="0"/>
      <w:marRight w:val="0"/>
      <w:marTop w:val="0"/>
      <w:marBottom w:val="0"/>
      <w:divBdr>
        <w:top w:val="none" w:sz="0" w:space="0" w:color="auto"/>
        <w:left w:val="none" w:sz="0" w:space="0" w:color="auto"/>
        <w:bottom w:val="none" w:sz="0" w:space="0" w:color="auto"/>
        <w:right w:val="none" w:sz="0" w:space="0" w:color="auto"/>
      </w:divBdr>
    </w:div>
    <w:div w:id="1085806156">
      <w:bodyDiv w:val="1"/>
      <w:marLeft w:val="0"/>
      <w:marRight w:val="0"/>
      <w:marTop w:val="0"/>
      <w:marBottom w:val="0"/>
      <w:divBdr>
        <w:top w:val="none" w:sz="0" w:space="0" w:color="auto"/>
        <w:left w:val="none" w:sz="0" w:space="0" w:color="auto"/>
        <w:bottom w:val="none" w:sz="0" w:space="0" w:color="auto"/>
        <w:right w:val="none" w:sz="0" w:space="0" w:color="auto"/>
      </w:divBdr>
    </w:div>
    <w:div w:id="1098064248">
      <w:bodyDiv w:val="1"/>
      <w:marLeft w:val="0"/>
      <w:marRight w:val="0"/>
      <w:marTop w:val="0"/>
      <w:marBottom w:val="0"/>
      <w:divBdr>
        <w:top w:val="none" w:sz="0" w:space="0" w:color="auto"/>
        <w:left w:val="none" w:sz="0" w:space="0" w:color="auto"/>
        <w:bottom w:val="none" w:sz="0" w:space="0" w:color="auto"/>
        <w:right w:val="none" w:sz="0" w:space="0" w:color="auto"/>
      </w:divBdr>
    </w:div>
    <w:div w:id="1107433766">
      <w:bodyDiv w:val="1"/>
      <w:marLeft w:val="0"/>
      <w:marRight w:val="0"/>
      <w:marTop w:val="0"/>
      <w:marBottom w:val="0"/>
      <w:divBdr>
        <w:top w:val="none" w:sz="0" w:space="0" w:color="auto"/>
        <w:left w:val="none" w:sz="0" w:space="0" w:color="auto"/>
        <w:bottom w:val="none" w:sz="0" w:space="0" w:color="auto"/>
        <w:right w:val="none" w:sz="0" w:space="0" w:color="auto"/>
      </w:divBdr>
    </w:div>
    <w:div w:id="1117875656">
      <w:bodyDiv w:val="1"/>
      <w:marLeft w:val="0"/>
      <w:marRight w:val="0"/>
      <w:marTop w:val="0"/>
      <w:marBottom w:val="0"/>
      <w:divBdr>
        <w:top w:val="none" w:sz="0" w:space="0" w:color="auto"/>
        <w:left w:val="none" w:sz="0" w:space="0" w:color="auto"/>
        <w:bottom w:val="none" w:sz="0" w:space="0" w:color="auto"/>
        <w:right w:val="none" w:sz="0" w:space="0" w:color="auto"/>
      </w:divBdr>
    </w:div>
    <w:div w:id="1129320354">
      <w:bodyDiv w:val="1"/>
      <w:marLeft w:val="0"/>
      <w:marRight w:val="0"/>
      <w:marTop w:val="0"/>
      <w:marBottom w:val="0"/>
      <w:divBdr>
        <w:top w:val="none" w:sz="0" w:space="0" w:color="auto"/>
        <w:left w:val="none" w:sz="0" w:space="0" w:color="auto"/>
        <w:bottom w:val="none" w:sz="0" w:space="0" w:color="auto"/>
        <w:right w:val="none" w:sz="0" w:space="0" w:color="auto"/>
      </w:divBdr>
    </w:div>
    <w:div w:id="1157646667">
      <w:bodyDiv w:val="1"/>
      <w:marLeft w:val="0"/>
      <w:marRight w:val="0"/>
      <w:marTop w:val="0"/>
      <w:marBottom w:val="0"/>
      <w:divBdr>
        <w:top w:val="none" w:sz="0" w:space="0" w:color="auto"/>
        <w:left w:val="none" w:sz="0" w:space="0" w:color="auto"/>
        <w:bottom w:val="none" w:sz="0" w:space="0" w:color="auto"/>
        <w:right w:val="none" w:sz="0" w:space="0" w:color="auto"/>
      </w:divBdr>
    </w:div>
    <w:div w:id="1169756583">
      <w:bodyDiv w:val="1"/>
      <w:marLeft w:val="0"/>
      <w:marRight w:val="0"/>
      <w:marTop w:val="0"/>
      <w:marBottom w:val="0"/>
      <w:divBdr>
        <w:top w:val="none" w:sz="0" w:space="0" w:color="auto"/>
        <w:left w:val="none" w:sz="0" w:space="0" w:color="auto"/>
        <w:bottom w:val="none" w:sz="0" w:space="0" w:color="auto"/>
        <w:right w:val="none" w:sz="0" w:space="0" w:color="auto"/>
      </w:divBdr>
    </w:div>
    <w:div w:id="1182090141">
      <w:bodyDiv w:val="1"/>
      <w:marLeft w:val="0"/>
      <w:marRight w:val="0"/>
      <w:marTop w:val="0"/>
      <w:marBottom w:val="0"/>
      <w:divBdr>
        <w:top w:val="none" w:sz="0" w:space="0" w:color="auto"/>
        <w:left w:val="none" w:sz="0" w:space="0" w:color="auto"/>
        <w:bottom w:val="none" w:sz="0" w:space="0" w:color="auto"/>
        <w:right w:val="none" w:sz="0" w:space="0" w:color="auto"/>
      </w:divBdr>
    </w:div>
    <w:div w:id="1194073935">
      <w:bodyDiv w:val="1"/>
      <w:marLeft w:val="0"/>
      <w:marRight w:val="0"/>
      <w:marTop w:val="0"/>
      <w:marBottom w:val="0"/>
      <w:divBdr>
        <w:top w:val="none" w:sz="0" w:space="0" w:color="auto"/>
        <w:left w:val="none" w:sz="0" w:space="0" w:color="auto"/>
        <w:bottom w:val="none" w:sz="0" w:space="0" w:color="auto"/>
        <w:right w:val="none" w:sz="0" w:space="0" w:color="auto"/>
      </w:divBdr>
    </w:div>
    <w:div w:id="1196164125">
      <w:bodyDiv w:val="1"/>
      <w:marLeft w:val="0"/>
      <w:marRight w:val="0"/>
      <w:marTop w:val="0"/>
      <w:marBottom w:val="0"/>
      <w:divBdr>
        <w:top w:val="none" w:sz="0" w:space="0" w:color="auto"/>
        <w:left w:val="none" w:sz="0" w:space="0" w:color="auto"/>
        <w:bottom w:val="none" w:sz="0" w:space="0" w:color="auto"/>
        <w:right w:val="none" w:sz="0" w:space="0" w:color="auto"/>
      </w:divBdr>
      <w:divsChild>
        <w:div w:id="71972042">
          <w:marLeft w:val="0"/>
          <w:marRight w:val="0"/>
          <w:marTop w:val="0"/>
          <w:marBottom w:val="0"/>
          <w:divBdr>
            <w:top w:val="none" w:sz="0" w:space="0" w:color="auto"/>
            <w:left w:val="none" w:sz="0" w:space="0" w:color="auto"/>
            <w:bottom w:val="none" w:sz="0" w:space="0" w:color="auto"/>
            <w:right w:val="none" w:sz="0" w:space="0" w:color="auto"/>
          </w:divBdr>
          <w:divsChild>
            <w:div w:id="355430811">
              <w:marLeft w:val="0"/>
              <w:marRight w:val="0"/>
              <w:marTop w:val="0"/>
              <w:marBottom w:val="0"/>
              <w:divBdr>
                <w:top w:val="none" w:sz="0" w:space="0" w:color="auto"/>
                <w:left w:val="none" w:sz="0" w:space="0" w:color="auto"/>
                <w:bottom w:val="none" w:sz="0" w:space="0" w:color="auto"/>
                <w:right w:val="none" w:sz="0" w:space="0" w:color="auto"/>
              </w:divBdr>
              <w:divsChild>
                <w:div w:id="125902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574422">
      <w:bodyDiv w:val="1"/>
      <w:marLeft w:val="0"/>
      <w:marRight w:val="0"/>
      <w:marTop w:val="0"/>
      <w:marBottom w:val="0"/>
      <w:divBdr>
        <w:top w:val="none" w:sz="0" w:space="0" w:color="auto"/>
        <w:left w:val="none" w:sz="0" w:space="0" w:color="auto"/>
        <w:bottom w:val="none" w:sz="0" w:space="0" w:color="auto"/>
        <w:right w:val="none" w:sz="0" w:space="0" w:color="auto"/>
      </w:divBdr>
    </w:div>
    <w:div w:id="1298608347">
      <w:bodyDiv w:val="1"/>
      <w:marLeft w:val="0"/>
      <w:marRight w:val="0"/>
      <w:marTop w:val="0"/>
      <w:marBottom w:val="0"/>
      <w:divBdr>
        <w:top w:val="none" w:sz="0" w:space="0" w:color="auto"/>
        <w:left w:val="none" w:sz="0" w:space="0" w:color="auto"/>
        <w:bottom w:val="none" w:sz="0" w:space="0" w:color="auto"/>
        <w:right w:val="none" w:sz="0" w:space="0" w:color="auto"/>
      </w:divBdr>
    </w:div>
    <w:div w:id="1317153143">
      <w:bodyDiv w:val="1"/>
      <w:marLeft w:val="0"/>
      <w:marRight w:val="0"/>
      <w:marTop w:val="0"/>
      <w:marBottom w:val="0"/>
      <w:divBdr>
        <w:top w:val="none" w:sz="0" w:space="0" w:color="auto"/>
        <w:left w:val="none" w:sz="0" w:space="0" w:color="auto"/>
        <w:bottom w:val="none" w:sz="0" w:space="0" w:color="auto"/>
        <w:right w:val="none" w:sz="0" w:space="0" w:color="auto"/>
      </w:divBdr>
    </w:div>
    <w:div w:id="1326284485">
      <w:bodyDiv w:val="1"/>
      <w:marLeft w:val="0"/>
      <w:marRight w:val="0"/>
      <w:marTop w:val="0"/>
      <w:marBottom w:val="0"/>
      <w:divBdr>
        <w:top w:val="none" w:sz="0" w:space="0" w:color="auto"/>
        <w:left w:val="none" w:sz="0" w:space="0" w:color="auto"/>
        <w:bottom w:val="none" w:sz="0" w:space="0" w:color="auto"/>
        <w:right w:val="none" w:sz="0" w:space="0" w:color="auto"/>
      </w:divBdr>
    </w:div>
    <w:div w:id="1358969714">
      <w:bodyDiv w:val="1"/>
      <w:marLeft w:val="0"/>
      <w:marRight w:val="0"/>
      <w:marTop w:val="0"/>
      <w:marBottom w:val="0"/>
      <w:divBdr>
        <w:top w:val="none" w:sz="0" w:space="0" w:color="auto"/>
        <w:left w:val="none" w:sz="0" w:space="0" w:color="auto"/>
        <w:bottom w:val="none" w:sz="0" w:space="0" w:color="auto"/>
        <w:right w:val="none" w:sz="0" w:space="0" w:color="auto"/>
      </w:divBdr>
    </w:div>
    <w:div w:id="1364475845">
      <w:bodyDiv w:val="1"/>
      <w:marLeft w:val="0"/>
      <w:marRight w:val="0"/>
      <w:marTop w:val="0"/>
      <w:marBottom w:val="0"/>
      <w:divBdr>
        <w:top w:val="none" w:sz="0" w:space="0" w:color="auto"/>
        <w:left w:val="none" w:sz="0" w:space="0" w:color="auto"/>
        <w:bottom w:val="none" w:sz="0" w:space="0" w:color="auto"/>
        <w:right w:val="none" w:sz="0" w:space="0" w:color="auto"/>
      </w:divBdr>
    </w:div>
    <w:div w:id="1406992473">
      <w:bodyDiv w:val="1"/>
      <w:marLeft w:val="0"/>
      <w:marRight w:val="0"/>
      <w:marTop w:val="0"/>
      <w:marBottom w:val="0"/>
      <w:divBdr>
        <w:top w:val="none" w:sz="0" w:space="0" w:color="auto"/>
        <w:left w:val="none" w:sz="0" w:space="0" w:color="auto"/>
        <w:bottom w:val="none" w:sz="0" w:space="0" w:color="auto"/>
        <w:right w:val="none" w:sz="0" w:space="0" w:color="auto"/>
      </w:divBdr>
    </w:div>
    <w:div w:id="1445921887">
      <w:bodyDiv w:val="1"/>
      <w:marLeft w:val="0"/>
      <w:marRight w:val="0"/>
      <w:marTop w:val="0"/>
      <w:marBottom w:val="0"/>
      <w:divBdr>
        <w:top w:val="none" w:sz="0" w:space="0" w:color="auto"/>
        <w:left w:val="none" w:sz="0" w:space="0" w:color="auto"/>
        <w:bottom w:val="none" w:sz="0" w:space="0" w:color="auto"/>
        <w:right w:val="none" w:sz="0" w:space="0" w:color="auto"/>
      </w:divBdr>
    </w:div>
    <w:div w:id="1456019037">
      <w:bodyDiv w:val="1"/>
      <w:marLeft w:val="0"/>
      <w:marRight w:val="0"/>
      <w:marTop w:val="0"/>
      <w:marBottom w:val="0"/>
      <w:divBdr>
        <w:top w:val="none" w:sz="0" w:space="0" w:color="auto"/>
        <w:left w:val="none" w:sz="0" w:space="0" w:color="auto"/>
        <w:bottom w:val="none" w:sz="0" w:space="0" w:color="auto"/>
        <w:right w:val="none" w:sz="0" w:space="0" w:color="auto"/>
      </w:divBdr>
    </w:div>
    <w:div w:id="1457603116">
      <w:bodyDiv w:val="1"/>
      <w:marLeft w:val="0"/>
      <w:marRight w:val="0"/>
      <w:marTop w:val="0"/>
      <w:marBottom w:val="0"/>
      <w:divBdr>
        <w:top w:val="none" w:sz="0" w:space="0" w:color="auto"/>
        <w:left w:val="none" w:sz="0" w:space="0" w:color="auto"/>
        <w:bottom w:val="none" w:sz="0" w:space="0" w:color="auto"/>
        <w:right w:val="none" w:sz="0" w:space="0" w:color="auto"/>
      </w:divBdr>
    </w:div>
    <w:div w:id="1489059768">
      <w:bodyDiv w:val="1"/>
      <w:marLeft w:val="0"/>
      <w:marRight w:val="0"/>
      <w:marTop w:val="0"/>
      <w:marBottom w:val="0"/>
      <w:divBdr>
        <w:top w:val="none" w:sz="0" w:space="0" w:color="auto"/>
        <w:left w:val="none" w:sz="0" w:space="0" w:color="auto"/>
        <w:bottom w:val="none" w:sz="0" w:space="0" w:color="auto"/>
        <w:right w:val="none" w:sz="0" w:space="0" w:color="auto"/>
      </w:divBdr>
    </w:div>
    <w:div w:id="1555697430">
      <w:bodyDiv w:val="1"/>
      <w:marLeft w:val="0"/>
      <w:marRight w:val="0"/>
      <w:marTop w:val="0"/>
      <w:marBottom w:val="0"/>
      <w:divBdr>
        <w:top w:val="none" w:sz="0" w:space="0" w:color="auto"/>
        <w:left w:val="none" w:sz="0" w:space="0" w:color="auto"/>
        <w:bottom w:val="none" w:sz="0" w:space="0" w:color="auto"/>
        <w:right w:val="none" w:sz="0" w:space="0" w:color="auto"/>
      </w:divBdr>
    </w:div>
    <w:div w:id="1659309520">
      <w:bodyDiv w:val="1"/>
      <w:marLeft w:val="0"/>
      <w:marRight w:val="0"/>
      <w:marTop w:val="0"/>
      <w:marBottom w:val="0"/>
      <w:divBdr>
        <w:top w:val="none" w:sz="0" w:space="0" w:color="auto"/>
        <w:left w:val="none" w:sz="0" w:space="0" w:color="auto"/>
        <w:bottom w:val="none" w:sz="0" w:space="0" w:color="auto"/>
        <w:right w:val="none" w:sz="0" w:space="0" w:color="auto"/>
      </w:divBdr>
    </w:div>
    <w:div w:id="1659579829">
      <w:bodyDiv w:val="1"/>
      <w:marLeft w:val="0"/>
      <w:marRight w:val="0"/>
      <w:marTop w:val="0"/>
      <w:marBottom w:val="0"/>
      <w:divBdr>
        <w:top w:val="none" w:sz="0" w:space="0" w:color="auto"/>
        <w:left w:val="none" w:sz="0" w:space="0" w:color="auto"/>
        <w:bottom w:val="none" w:sz="0" w:space="0" w:color="auto"/>
        <w:right w:val="none" w:sz="0" w:space="0" w:color="auto"/>
      </w:divBdr>
    </w:div>
    <w:div w:id="1679648491">
      <w:bodyDiv w:val="1"/>
      <w:marLeft w:val="0"/>
      <w:marRight w:val="0"/>
      <w:marTop w:val="0"/>
      <w:marBottom w:val="0"/>
      <w:divBdr>
        <w:top w:val="none" w:sz="0" w:space="0" w:color="auto"/>
        <w:left w:val="none" w:sz="0" w:space="0" w:color="auto"/>
        <w:bottom w:val="none" w:sz="0" w:space="0" w:color="auto"/>
        <w:right w:val="none" w:sz="0" w:space="0" w:color="auto"/>
      </w:divBdr>
    </w:div>
    <w:div w:id="1737195421">
      <w:bodyDiv w:val="1"/>
      <w:marLeft w:val="0"/>
      <w:marRight w:val="0"/>
      <w:marTop w:val="0"/>
      <w:marBottom w:val="0"/>
      <w:divBdr>
        <w:top w:val="none" w:sz="0" w:space="0" w:color="auto"/>
        <w:left w:val="none" w:sz="0" w:space="0" w:color="auto"/>
        <w:bottom w:val="none" w:sz="0" w:space="0" w:color="auto"/>
        <w:right w:val="none" w:sz="0" w:space="0" w:color="auto"/>
      </w:divBdr>
      <w:divsChild>
        <w:div w:id="835001569">
          <w:marLeft w:val="0"/>
          <w:marRight w:val="0"/>
          <w:marTop w:val="0"/>
          <w:marBottom w:val="0"/>
          <w:divBdr>
            <w:top w:val="none" w:sz="0" w:space="0" w:color="auto"/>
            <w:left w:val="none" w:sz="0" w:space="0" w:color="auto"/>
            <w:bottom w:val="none" w:sz="0" w:space="0" w:color="auto"/>
            <w:right w:val="none" w:sz="0" w:space="0" w:color="auto"/>
          </w:divBdr>
          <w:divsChild>
            <w:div w:id="1905137680">
              <w:marLeft w:val="0"/>
              <w:marRight w:val="0"/>
              <w:marTop w:val="0"/>
              <w:marBottom w:val="0"/>
              <w:divBdr>
                <w:top w:val="none" w:sz="0" w:space="0" w:color="auto"/>
                <w:left w:val="none" w:sz="0" w:space="0" w:color="auto"/>
                <w:bottom w:val="none" w:sz="0" w:space="0" w:color="auto"/>
                <w:right w:val="none" w:sz="0" w:space="0" w:color="auto"/>
              </w:divBdr>
              <w:divsChild>
                <w:div w:id="184365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758503">
      <w:bodyDiv w:val="1"/>
      <w:marLeft w:val="0"/>
      <w:marRight w:val="0"/>
      <w:marTop w:val="0"/>
      <w:marBottom w:val="0"/>
      <w:divBdr>
        <w:top w:val="none" w:sz="0" w:space="0" w:color="auto"/>
        <w:left w:val="none" w:sz="0" w:space="0" w:color="auto"/>
        <w:bottom w:val="none" w:sz="0" w:space="0" w:color="auto"/>
        <w:right w:val="none" w:sz="0" w:space="0" w:color="auto"/>
      </w:divBdr>
    </w:div>
    <w:div w:id="1811248773">
      <w:bodyDiv w:val="1"/>
      <w:marLeft w:val="0"/>
      <w:marRight w:val="0"/>
      <w:marTop w:val="0"/>
      <w:marBottom w:val="0"/>
      <w:divBdr>
        <w:top w:val="none" w:sz="0" w:space="0" w:color="auto"/>
        <w:left w:val="none" w:sz="0" w:space="0" w:color="auto"/>
        <w:bottom w:val="none" w:sz="0" w:space="0" w:color="auto"/>
        <w:right w:val="none" w:sz="0" w:space="0" w:color="auto"/>
      </w:divBdr>
    </w:div>
    <w:div w:id="1842432617">
      <w:bodyDiv w:val="1"/>
      <w:marLeft w:val="0"/>
      <w:marRight w:val="0"/>
      <w:marTop w:val="0"/>
      <w:marBottom w:val="0"/>
      <w:divBdr>
        <w:top w:val="none" w:sz="0" w:space="0" w:color="auto"/>
        <w:left w:val="none" w:sz="0" w:space="0" w:color="auto"/>
        <w:bottom w:val="none" w:sz="0" w:space="0" w:color="auto"/>
        <w:right w:val="none" w:sz="0" w:space="0" w:color="auto"/>
      </w:divBdr>
    </w:div>
    <w:div w:id="1937975959">
      <w:bodyDiv w:val="1"/>
      <w:marLeft w:val="0"/>
      <w:marRight w:val="0"/>
      <w:marTop w:val="0"/>
      <w:marBottom w:val="0"/>
      <w:divBdr>
        <w:top w:val="none" w:sz="0" w:space="0" w:color="auto"/>
        <w:left w:val="none" w:sz="0" w:space="0" w:color="auto"/>
        <w:bottom w:val="none" w:sz="0" w:space="0" w:color="auto"/>
        <w:right w:val="none" w:sz="0" w:space="0" w:color="auto"/>
      </w:divBdr>
      <w:divsChild>
        <w:div w:id="1306084890">
          <w:marLeft w:val="0"/>
          <w:marRight w:val="0"/>
          <w:marTop w:val="0"/>
          <w:marBottom w:val="0"/>
          <w:divBdr>
            <w:top w:val="none" w:sz="0" w:space="0" w:color="auto"/>
            <w:left w:val="none" w:sz="0" w:space="0" w:color="auto"/>
            <w:bottom w:val="none" w:sz="0" w:space="0" w:color="auto"/>
            <w:right w:val="none" w:sz="0" w:space="0" w:color="auto"/>
          </w:divBdr>
          <w:divsChild>
            <w:div w:id="1858306015">
              <w:marLeft w:val="0"/>
              <w:marRight w:val="0"/>
              <w:marTop w:val="0"/>
              <w:marBottom w:val="0"/>
              <w:divBdr>
                <w:top w:val="none" w:sz="0" w:space="0" w:color="auto"/>
                <w:left w:val="none" w:sz="0" w:space="0" w:color="auto"/>
                <w:bottom w:val="none" w:sz="0" w:space="0" w:color="auto"/>
                <w:right w:val="none" w:sz="0" w:space="0" w:color="auto"/>
              </w:divBdr>
              <w:divsChild>
                <w:div w:id="61848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054340">
      <w:bodyDiv w:val="1"/>
      <w:marLeft w:val="0"/>
      <w:marRight w:val="0"/>
      <w:marTop w:val="0"/>
      <w:marBottom w:val="0"/>
      <w:divBdr>
        <w:top w:val="none" w:sz="0" w:space="0" w:color="auto"/>
        <w:left w:val="none" w:sz="0" w:space="0" w:color="auto"/>
        <w:bottom w:val="none" w:sz="0" w:space="0" w:color="auto"/>
        <w:right w:val="none" w:sz="0" w:space="0" w:color="auto"/>
      </w:divBdr>
      <w:divsChild>
        <w:div w:id="933366738">
          <w:marLeft w:val="0"/>
          <w:marRight w:val="0"/>
          <w:marTop w:val="0"/>
          <w:marBottom w:val="0"/>
          <w:divBdr>
            <w:top w:val="none" w:sz="0" w:space="0" w:color="auto"/>
            <w:left w:val="none" w:sz="0" w:space="0" w:color="auto"/>
            <w:bottom w:val="none" w:sz="0" w:space="0" w:color="auto"/>
            <w:right w:val="none" w:sz="0" w:space="0" w:color="auto"/>
          </w:divBdr>
          <w:divsChild>
            <w:div w:id="1211724603">
              <w:marLeft w:val="0"/>
              <w:marRight w:val="0"/>
              <w:marTop w:val="0"/>
              <w:marBottom w:val="0"/>
              <w:divBdr>
                <w:top w:val="none" w:sz="0" w:space="0" w:color="auto"/>
                <w:left w:val="none" w:sz="0" w:space="0" w:color="auto"/>
                <w:bottom w:val="none" w:sz="0" w:space="0" w:color="auto"/>
                <w:right w:val="none" w:sz="0" w:space="0" w:color="auto"/>
              </w:divBdr>
              <w:divsChild>
                <w:div w:id="5737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202434">
      <w:bodyDiv w:val="1"/>
      <w:marLeft w:val="0"/>
      <w:marRight w:val="0"/>
      <w:marTop w:val="0"/>
      <w:marBottom w:val="0"/>
      <w:divBdr>
        <w:top w:val="none" w:sz="0" w:space="0" w:color="auto"/>
        <w:left w:val="none" w:sz="0" w:space="0" w:color="auto"/>
        <w:bottom w:val="none" w:sz="0" w:space="0" w:color="auto"/>
        <w:right w:val="none" w:sz="0" w:space="0" w:color="auto"/>
      </w:divBdr>
    </w:div>
    <w:div w:id="2041930469">
      <w:bodyDiv w:val="1"/>
      <w:marLeft w:val="0"/>
      <w:marRight w:val="0"/>
      <w:marTop w:val="0"/>
      <w:marBottom w:val="0"/>
      <w:divBdr>
        <w:top w:val="none" w:sz="0" w:space="0" w:color="auto"/>
        <w:left w:val="none" w:sz="0" w:space="0" w:color="auto"/>
        <w:bottom w:val="none" w:sz="0" w:space="0" w:color="auto"/>
        <w:right w:val="none" w:sz="0" w:space="0" w:color="auto"/>
      </w:divBdr>
      <w:divsChild>
        <w:div w:id="1490513484">
          <w:marLeft w:val="0"/>
          <w:marRight w:val="0"/>
          <w:marTop w:val="0"/>
          <w:marBottom w:val="0"/>
          <w:divBdr>
            <w:top w:val="none" w:sz="0" w:space="0" w:color="auto"/>
            <w:left w:val="none" w:sz="0" w:space="0" w:color="auto"/>
            <w:bottom w:val="none" w:sz="0" w:space="0" w:color="auto"/>
            <w:right w:val="none" w:sz="0" w:space="0" w:color="auto"/>
          </w:divBdr>
          <w:divsChild>
            <w:div w:id="1200582119">
              <w:marLeft w:val="0"/>
              <w:marRight w:val="0"/>
              <w:marTop w:val="0"/>
              <w:marBottom w:val="0"/>
              <w:divBdr>
                <w:top w:val="none" w:sz="0" w:space="0" w:color="auto"/>
                <w:left w:val="none" w:sz="0" w:space="0" w:color="auto"/>
                <w:bottom w:val="none" w:sz="0" w:space="0" w:color="auto"/>
                <w:right w:val="none" w:sz="0" w:space="0" w:color="auto"/>
              </w:divBdr>
              <w:divsChild>
                <w:div w:id="2752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63688">
      <w:bodyDiv w:val="1"/>
      <w:marLeft w:val="0"/>
      <w:marRight w:val="0"/>
      <w:marTop w:val="0"/>
      <w:marBottom w:val="0"/>
      <w:divBdr>
        <w:top w:val="none" w:sz="0" w:space="0" w:color="auto"/>
        <w:left w:val="none" w:sz="0" w:space="0" w:color="auto"/>
        <w:bottom w:val="none" w:sz="0" w:space="0" w:color="auto"/>
        <w:right w:val="none" w:sz="0" w:space="0" w:color="auto"/>
      </w:divBdr>
    </w:div>
    <w:div w:id="2071616130">
      <w:bodyDiv w:val="1"/>
      <w:marLeft w:val="0"/>
      <w:marRight w:val="0"/>
      <w:marTop w:val="0"/>
      <w:marBottom w:val="0"/>
      <w:divBdr>
        <w:top w:val="none" w:sz="0" w:space="0" w:color="auto"/>
        <w:left w:val="none" w:sz="0" w:space="0" w:color="auto"/>
        <w:bottom w:val="none" w:sz="0" w:space="0" w:color="auto"/>
        <w:right w:val="none" w:sz="0" w:space="0" w:color="auto"/>
      </w:divBdr>
    </w:div>
    <w:div w:id="2108500357">
      <w:bodyDiv w:val="1"/>
      <w:marLeft w:val="0"/>
      <w:marRight w:val="0"/>
      <w:marTop w:val="0"/>
      <w:marBottom w:val="0"/>
      <w:divBdr>
        <w:top w:val="none" w:sz="0" w:space="0" w:color="auto"/>
        <w:left w:val="none" w:sz="0" w:space="0" w:color="auto"/>
        <w:bottom w:val="none" w:sz="0" w:space="0" w:color="auto"/>
        <w:right w:val="none" w:sz="0" w:space="0" w:color="auto"/>
      </w:divBdr>
    </w:div>
    <w:div w:id="2120249135">
      <w:bodyDiv w:val="1"/>
      <w:marLeft w:val="0"/>
      <w:marRight w:val="0"/>
      <w:marTop w:val="0"/>
      <w:marBottom w:val="0"/>
      <w:divBdr>
        <w:top w:val="none" w:sz="0" w:space="0" w:color="auto"/>
        <w:left w:val="none" w:sz="0" w:space="0" w:color="auto"/>
        <w:bottom w:val="none" w:sz="0" w:space="0" w:color="auto"/>
        <w:right w:val="none" w:sz="0" w:space="0" w:color="auto"/>
      </w:divBdr>
    </w:div>
    <w:div w:id="2133939356">
      <w:bodyDiv w:val="1"/>
      <w:marLeft w:val="0"/>
      <w:marRight w:val="0"/>
      <w:marTop w:val="0"/>
      <w:marBottom w:val="0"/>
      <w:divBdr>
        <w:top w:val="none" w:sz="0" w:space="0" w:color="auto"/>
        <w:left w:val="none" w:sz="0" w:space="0" w:color="auto"/>
        <w:bottom w:val="none" w:sz="0" w:space="0" w:color="auto"/>
        <w:right w:val="none" w:sz="0" w:space="0" w:color="auto"/>
      </w:divBdr>
      <w:divsChild>
        <w:div w:id="642346635">
          <w:marLeft w:val="0"/>
          <w:marRight w:val="0"/>
          <w:marTop w:val="0"/>
          <w:marBottom w:val="0"/>
          <w:divBdr>
            <w:top w:val="none" w:sz="0" w:space="0" w:color="auto"/>
            <w:left w:val="none" w:sz="0" w:space="0" w:color="auto"/>
            <w:bottom w:val="none" w:sz="0" w:space="0" w:color="auto"/>
            <w:right w:val="none" w:sz="0" w:space="0" w:color="auto"/>
          </w:divBdr>
          <w:divsChild>
            <w:div w:id="1084837077">
              <w:marLeft w:val="0"/>
              <w:marRight w:val="0"/>
              <w:marTop w:val="0"/>
              <w:marBottom w:val="0"/>
              <w:divBdr>
                <w:top w:val="none" w:sz="0" w:space="0" w:color="auto"/>
                <w:left w:val="none" w:sz="0" w:space="0" w:color="auto"/>
                <w:bottom w:val="none" w:sz="0" w:space="0" w:color="auto"/>
                <w:right w:val="none" w:sz="0" w:space="0" w:color="auto"/>
              </w:divBdr>
              <w:divsChild>
                <w:div w:id="199421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91038">
          <w:marLeft w:val="0"/>
          <w:marRight w:val="0"/>
          <w:marTop w:val="0"/>
          <w:marBottom w:val="0"/>
          <w:divBdr>
            <w:top w:val="single" w:sz="2" w:space="2" w:color="AAAAAA"/>
            <w:left w:val="single" w:sz="6" w:space="8" w:color="AAAAAA"/>
            <w:bottom w:val="single" w:sz="2" w:space="2" w:color="AAAAAA"/>
            <w:right w:val="single" w:sz="2" w:space="8" w:color="AAAAAA"/>
          </w:divBdr>
          <w:divsChild>
            <w:div w:id="110828439">
              <w:marLeft w:val="0"/>
              <w:marRight w:val="0"/>
              <w:marTop w:val="0"/>
              <w:marBottom w:val="0"/>
              <w:divBdr>
                <w:top w:val="none" w:sz="0" w:space="0" w:color="auto"/>
                <w:left w:val="none" w:sz="0" w:space="0" w:color="auto"/>
                <w:bottom w:val="none" w:sz="0" w:space="0" w:color="auto"/>
                <w:right w:val="none" w:sz="0" w:space="0" w:color="auto"/>
              </w:divBdr>
            </w:div>
          </w:divsChild>
        </w:div>
        <w:div w:id="2012874188">
          <w:marLeft w:val="0"/>
          <w:marRight w:val="0"/>
          <w:marTop w:val="0"/>
          <w:marBottom w:val="0"/>
          <w:divBdr>
            <w:top w:val="single" w:sz="2" w:space="2" w:color="AAAAAA"/>
            <w:left w:val="single" w:sz="6" w:space="8" w:color="AAAAAA"/>
            <w:bottom w:val="single" w:sz="2" w:space="2" w:color="AAAAAA"/>
            <w:right w:val="single" w:sz="2" w:space="8" w:color="AAAAAA"/>
          </w:divBdr>
          <w:divsChild>
            <w:div w:id="1603293863">
              <w:marLeft w:val="0"/>
              <w:marRight w:val="0"/>
              <w:marTop w:val="0"/>
              <w:marBottom w:val="0"/>
              <w:divBdr>
                <w:top w:val="none" w:sz="0" w:space="0" w:color="auto"/>
                <w:left w:val="none" w:sz="0" w:space="0" w:color="auto"/>
                <w:bottom w:val="none" w:sz="0" w:space="0" w:color="auto"/>
                <w:right w:val="none" w:sz="0" w:space="0" w:color="auto"/>
              </w:divBdr>
            </w:div>
          </w:divsChild>
        </w:div>
        <w:div w:id="712853458">
          <w:marLeft w:val="0"/>
          <w:marRight w:val="0"/>
          <w:marTop w:val="0"/>
          <w:marBottom w:val="0"/>
          <w:divBdr>
            <w:top w:val="single" w:sz="2" w:space="2" w:color="AAAAAA"/>
            <w:left w:val="single" w:sz="6" w:space="8" w:color="AAAAAA"/>
            <w:bottom w:val="single" w:sz="2" w:space="2" w:color="AAAAAA"/>
            <w:right w:val="single" w:sz="2" w:space="8" w:color="AAAAAA"/>
          </w:divBdr>
          <w:divsChild>
            <w:div w:id="2118720388">
              <w:marLeft w:val="0"/>
              <w:marRight w:val="0"/>
              <w:marTop w:val="0"/>
              <w:marBottom w:val="0"/>
              <w:divBdr>
                <w:top w:val="none" w:sz="0" w:space="0" w:color="auto"/>
                <w:left w:val="none" w:sz="0" w:space="0" w:color="auto"/>
                <w:bottom w:val="none" w:sz="0" w:space="0" w:color="auto"/>
                <w:right w:val="none" w:sz="0" w:space="0" w:color="auto"/>
              </w:divBdr>
            </w:div>
          </w:divsChild>
        </w:div>
        <w:div w:id="447164429">
          <w:marLeft w:val="0"/>
          <w:marRight w:val="0"/>
          <w:marTop w:val="0"/>
          <w:marBottom w:val="0"/>
          <w:divBdr>
            <w:top w:val="single" w:sz="2" w:space="2" w:color="AAAAAA"/>
            <w:left w:val="single" w:sz="6" w:space="8" w:color="AAAAAA"/>
            <w:bottom w:val="single" w:sz="2" w:space="2" w:color="AAAAAA"/>
            <w:right w:val="single" w:sz="2" w:space="8" w:color="AAAAAA"/>
          </w:divBdr>
          <w:divsChild>
            <w:div w:id="1452166050">
              <w:marLeft w:val="0"/>
              <w:marRight w:val="0"/>
              <w:marTop w:val="0"/>
              <w:marBottom w:val="0"/>
              <w:divBdr>
                <w:top w:val="none" w:sz="0" w:space="0" w:color="auto"/>
                <w:left w:val="none" w:sz="0" w:space="0" w:color="auto"/>
                <w:bottom w:val="none" w:sz="0" w:space="0" w:color="auto"/>
                <w:right w:val="none" w:sz="0" w:space="0" w:color="auto"/>
              </w:divBdr>
            </w:div>
          </w:divsChild>
        </w:div>
        <w:div w:id="1764691449">
          <w:marLeft w:val="0"/>
          <w:marRight w:val="0"/>
          <w:marTop w:val="0"/>
          <w:marBottom w:val="0"/>
          <w:divBdr>
            <w:top w:val="single" w:sz="2" w:space="2" w:color="AAAAAA"/>
            <w:left w:val="single" w:sz="6" w:space="8" w:color="AAAAAA"/>
            <w:bottom w:val="single" w:sz="2" w:space="2" w:color="AAAAAA"/>
            <w:right w:val="single" w:sz="2" w:space="8" w:color="AAAAAA"/>
          </w:divBdr>
          <w:divsChild>
            <w:div w:id="2065448437">
              <w:marLeft w:val="0"/>
              <w:marRight w:val="0"/>
              <w:marTop w:val="0"/>
              <w:marBottom w:val="0"/>
              <w:divBdr>
                <w:top w:val="none" w:sz="0" w:space="0" w:color="auto"/>
                <w:left w:val="none" w:sz="0" w:space="0" w:color="auto"/>
                <w:bottom w:val="none" w:sz="0" w:space="0" w:color="auto"/>
                <w:right w:val="none" w:sz="0" w:space="0" w:color="auto"/>
              </w:divBdr>
            </w:div>
          </w:divsChild>
        </w:div>
        <w:div w:id="1542739682">
          <w:marLeft w:val="0"/>
          <w:marRight w:val="0"/>
          <w:marTop w:val="0"/>
          <w:marBottom w:val="0"/>
          <w:divBdr>
            <w:top w:val="none" w:sz="0" w:space="0" w:color="auto"/>
            <w:left w:val="none" w:sz="0" w:space="0" w:color="auto"/>
            <w:bottom w:val="none" w:sz="0" w:space="0" w:color="auto"/>
            <w:right w:val="none" w:sz="0" w:space="0" w:color="auto"/>
          </w:divBdr>
        </w:div>
        <w:div w:id="1321808272">
          <w:marLeft w:val="0"/>
          <w:marRight w:val="0"/>
          <w:marTop w:val="0"/>
          <w:marBottom w:val="0"/>
          <w:divBdr>
            <w:top w:val="none" w:sz="0" w:space="0" w:color="auto"/>
            <w:left w:val="none" w:sz="0" w:space="0" w:color="auto"/>
            <w:bottom w:val="none" w:sz="0" w:space="0" w:color="auto"/>
            <w:right w:val="none" w:sz="0" w:space="0" w:color="auto"/>
          </w:divBdr>
          <w:divsChild>
            <w:div w:id="1391926042">
              <w:marLeft w:val="0"/>
              <w:marRight w:val="0"/>
              <w:marTop w:val="0"/>
              <w:marBottom w:val="0"/>
              <w:divBdr>
                <w:top w:val="none" w:sz="0" w:space="0" w:color="auto"/>
                <w:left w:val="none" w:sz="0" w:space="0" w:color="auto"/>
                <w:bottom w:val="none" w:sz="0" w:space="0" w:color="auto"/>
                <w:right w:val="none" w:sz="0" w:space="0" w:color="auto"/>
              </w:divBdr>
              <w:divsChild>
                <w:div w:id="122024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395375">
          <w:marLeft w:val="0"/>
          <w:marRight w:val="0"/>
          <w:marTop w:val="0"/>
          <w:marBottom w:val="0"/>
          <w:divBdr>
            <w:top w:val="single" w:sz="2" w:space="2" w:color="AAAAAA"/>
            <w:left w:val="single" w:sz="6" w:space="8" w:color="AAAAAA"/>
            <w:bottom w:val="single" w:sz="2" w:space="2" w:color="AAAAAA"/>
            <w:right w:val="single" w:sz="2" w:space="8" w:color="AAAAAA"/>
          </w:divBdr>
          <w:divsChild>
            <w:div w:id="172036075">
              <w:marLeft w:val="0"/>
              <w:marRight w:val="0"/>
              <w:marTop w:val="0"/>
              <w:marBottom w:val="0"/>
              <w:divBdr>
                <w:top w:val="none" w:sz="0" w:space="0" w:color="auto"/>
                <w:left w:val="none" w:sz="0" w:space="0" w:color="auto"/>
                <w:bottom w:val="none" w:sz="0" w:space="0" w:color="auto"/>
                <w:right w:val="none" w:sz="0" w:space="0" w:color="auto"/>
              </w:divBdr>
            </w:div>
          </w:divsChild>
        </w:div>
        <w:div w:id="1698658188">
          <w:marLeft w:val="0"/>
          <w:marRight w:val="0"/>
          <w:marTop w:val="0"/>
          <w:marBottom w:val="0"/>
          <w:divBdr>
            <w:top w:val="single" w:sz="2" w:space="2" w:color="AAAAAA"/>
            <w:left w:val="single" w:sz="6" w:space="8" w:color="AAAAAA"/>
            <w:bottom w:val="single" w:sz="2" w:space="2" w:color="AAAAAA"/>
            <w:right w:val="single" w:sz="2" w:space="8" w:color="AAAAAA"/>
          </w:divBdr>
          <w:divsChild>
            <w:div w:id="1979410005">
              <w:marLeft w:val="0"/>
              <w:marRight w:val="0"/>
              <w:marTop w:val="0"/>
              <w:marBottom w:val="0"/>
              <w:divBdr>
                <w:top w:val="none" w:sz="0" w:space="0" w:color="auto"/>
                <w:left w:val="none" w:sz="0" w:space="0" w:color="auto"/>
                <w:bottom w:val="none" w:sz="0" w:space="0" w:color="auto"/>
                <w:right w:val="none" w:sz="0" w:space="0" w:color="auto"/>
              </w:divBdr>
            </w:div>
          </w:divsChild>
        </w:div>
        <w:div w:id="1618835009">
          <w:marLeft w:val="0"/>
          <w:marRight w:val="0"/>
          <w:marTop w:val="0"/>
          <w:marBottom w:val="0"/>
          <w:divBdr>
            <w:top w:val="single" w:sz="2" w:space="2" w:color="AAAAAA"/>
            <w:left w:val="single" w:sz="6" w:space="8" w:color="AAAAAA"/>
            <w:bottom w:val="single" w:sz="2" w:space="2" w:color="AAAAAA"/>
            <w:right w:val="single" w:sz="2" w:space="8" w:color="AAAAAA"/>
          </w:divBdr>
          <w:divsChild>
            <w:div w:id="1373579076">
              <w:marLeft w:val="0"/>
              <w:marRight w:val="0"/>
              <w:marTop w:val="0"/>
              <w:marBottom w:val="0"/>
              <w:divBdr>
                <w:top w:val="none" w:sz="0" w:space="0" w:color="auto"/>
                <w:left w:val="none" w:sz="0" w:space="0" w:color="auto"/>
                <w:bottom w:val="none" w:sz="0" w:space="0" w:color="auto"/>
                <w:right w:val="none" w:sz="0" w:space="0" w:color="auto"/>
              </w:divBdr>
            </w:div>
          </w:divsChild>
        </w:div>
        <w:div w:id="1542159625">
          <w:marLeft w:val="0"/>
          <w:marRight w:val="0"/>
          <w:marTop w:val="0"/>
          <w:marBottom w:val="0"/>
          <w:divBdr>
            <w:top w:val="single" w:sz="2" w:space="2" w:color="AAAAAA"/>
            <w:left w:val="single" w:sz="6" w:space="8" w:color="AAAAAA"/>
            <w:bottom w:val="single" w:sz="2" w:space="2" w:color="AAAAAA"/>
            <w:right w:val="single" w:sz="2" w:space="8" w:color="AAAAAA"/>
          </w:divBdr>
          <w:divsChild>
            <w:div w:id="1426147706">
              <w:marLeft w:val="0"/>
              <w:marRight w:val="0"/>
              <w:marTop w:val="0"/>
              <w:marBottom w:val="0"/>
              <w:divBdr>
                <w:top w:val="none" w:sz="0" w:space="0" w:color="auto"/>
                <w:left w:val="none" w:sz="0" w:space="0" w:color="auto"/>
                <w:bottom w:val="none" w:sz="0" w:space="0" w:color="auto"/>
                <w:right w:val="none" w:sz="0" w:space="0" w:color="auto"/>
              </w:divBdr>
            </w:div>
          </w:divsChild>
        </w:div>
        <w:div w:id="645283974">
          <w:marLeft w:val="0"/>
          <w:marRight w:val="0"/>
          <w:marTop w:val="0"/>
          <w:marBottom w:val="0"/>
          <w:divBdr>
            <w:top w:val="single" w:sz="2" w:space="2" w:color="AAAAAA"/>
            <w:left w:val="single" w:sz="6" w:space="8" w:color="AAAAAA"/>
            <w:bottom w:val="single" w:sz="2" w:space="2" w:color="AAAAAA"/>
            <w:right w:val="single" w:sz="2" w:space="8" w:color="AAAAAA"/>
          </w:divBdr>
          <w:divsChild>
            <w:div w:id="41516035">
              <w:marLeft w:val="0"/>
              <w:marRight w:val="0"/>
              <w:marTop w:val="0"/>
              <w:marBottom w:val="0"/>
              <w:divBdr>
                <w:top w:val="none" w:sz="0" w:space="0" w:color="auto"/>
                <w:left w:val="none" w:sz="0" w:space="0" w:color="auto"/>
                <w:bottom w:val="none" w:sz="0" w:space="0" w:color="auto"/>
                <w:right w:val="none" w:sz="0" w:space="0" w:color="auto"/>
              </w:divBdr>
            </w:div>
          </w:divsChild>
        </w:div>
        <w:div w:id="449007251">
          <w:marLeft w:val="0"/>
          <w:marRight w:val="0"/>
          <w:marTop w:val="0"/>
          <w:marBottom w:val="0"/>
          <w:divBdr>
            <w:top w:val="none" w:sz="0" w:space="0" w:color="auto"/>
            <w:left w:val="none" w:sz="0" w:space="0" w:color="auto"/>
            <w:bottom w:val="none" w:sz="0" w:space="0" w:color="auto"/>
            <w:right w:val="none" w:sz="0" w:space="0" w:color="auto"/>
          </w:divBdr>
        </w:div>
        <w:div w:id="179784344">
          <w:marLeft w:val="0"/>
          <w:marRight w:val="0"/>
          <w:marTop w:val="0"/>
          <w:marBottom w:val="0"/>
          <w:divBdr>
            <w:top w:val="none" w:sz="0" w:space="0" w:color="auto"/>
            <w:left w:val="none" w:sz="0" w:space="0" w:color="auto"/>
            <w:bottom w:val="none" w:sz="0" w:space="0" w:color="auto"/>
            <w:right w:val="none" w:sz="0" w:space="0" w:color="auto"/>
          </w:divBdr>
          <w:divsChild>
            <w:div w:id="1767460353">
              <w:marLeft w:val="0"/>
              <w:marRight w:val="0"/>
              <w:marTop w:val="0"/>
              <w:marBottom w:val="0"/>
              <w:divBdr>
                <w:top w:val="none" w:sz="0" w:space="0" w:color="auto"/>
                <w:left w:val="none" w:sz="0" w:space="0" w:color="auto"/>
                <w:bottom w:val="none" w:sz="0" w:space="0" w:color="auto"/>
                <w:right w:val="none" w:sz="0" w:space="0" w:color="auto"/>
              </w:divBdr>
              <w:divsChild>
                <w:div w:id="18789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470366">
          <w:marLeft w:val="0"/>
          <w:marRight w:val="0"/>
          <w:marTop w:val="0"/>
          <w:marBottom w:val="0"/>
          <w:divBdr>
            <w:top w:val="single" w:sz="2" w:space="2" w:color="AAAAAA"/>
            <w:left w:val="single" w:sz="6" w:space="8" w:color="AAAAAA"/>
            <w:bottom w:val="single" w:sz="2" w:space="2" w:color="AAAAAA"/>
            <w:right w:val="single" w:sz="2" w:space="8" w:color="AAAAAA"/>
          </w:divBdr>
          <w:divsChild>
            <w:div w:id="878981180">
              <w:marLeft w:val="0"/>
              <w:marRight w:val="0"/>
              <w:marTop w:val="0"/>
              <w:marBottom w:val="0"/>
              <w:divBdr>
                <w:top w:val="none" w:sz="0" w:space="0" w:color="auto"/>
                <w:left w:val="none" w:sz="0" w:space="0" w:color="auto"/>
                <w:bottom w:val="none" w:sz="0" w:space="0" w:color="auto"/>
                <w:right w:val="none" w:sz="0" w:space="0" w:color="auto"/>
              </w:divBdr>
            </w:div>
          </w:divsChild>
        </w:div>
        <w:div w:id="1877234814">
          <w:marLeft w:val="0"/>
          <w:marRight w:val="0"/>
          <w:marTop w:val="0"/>
          <w:marBottom w:val="0"/>
          <w:divBdr>
            <w:top w:val="single" w:sz="2" w:space="2" w:color="AAAAAA"/>
            <w:left w:val="single" w:sz="6" w:space="8" w:color="AAAAAA"/>
            <w:bottom w:val="single" w:sz="2" w:space="2" w:color="AAAAAA"/>
            <w:right w:val="single" w:sz="2" w:space="8" w:color="AAAAAA"/>
          </w:divBdr>
          <w:divsChild>
            <w:div w:id="1986465185">
              <w:marLeft w:val="0"/>
              <w:marRight w:val="0"/>
              <w:marTop w:val="0"/>
              <w:marBottom w:val="0"/>
              <w:divBdr>
                <w:top w:val="none" w:sz="0" w:space="0" w:color="auto"/>
                <w:left w:val="none" w:sz="0" w:space="0" w:color="auto"/>
                <w:bottom w:val="none" w:sz="0" w:space="0" w:color="auto"/>
                <w:right w:val="none" w:sz="0" w:space="0" w:color="auto"/>
              </w:divBdr>
            </w:div>
          </w:divsChild>
        </w:div>
        <w:div w:id="342170400">
          <w:marLeft w:val="0"/>
          <w:marRight w:val="0"/>
          <w:marTop w:val="0"/>
          <w:marBottom w:val="0"/>
          <w:divBdr>
            <w:top w:val="single" w:sz="2" w:space="2" w:color="AAAAAA"/>
            <w:left w:val="single" w:sz="6" w:space="8" w:color="AAAAAA"/>
            <w:bottom w:val="single" w:sz="2" w:space="2" w:color="AAAAAA"/>
            <w:right w:val="single" w:sz="2" w:space="8" w:color="AAAAAA"/>
          </w:divBdr>
          <w:divsChild>
            <w:div w:id="2074573119">
              <w:marLeft w:val="0"/>
              <w:marRight w:val="0"/>
              <w:marTop w:val="0"/>
              <w:marBottom w:val="0"/>
              <w:divBdr>
                <w:top w:val="none" w:sz="0" w:space="0" w:color="auto"/>
                <w:left w:val="none" w:sz="0" w:space="0" w:color="auto"/>
                <w:bottom w:val="none" w:sz="0" w:space="0" w:color="auto"/>
                <w:right w:val="none" w:sz="0" w:space="0" w:color="auto"/>
              </w:divBdr>
            </w:div>
          </w:divsChild>
        </w:div>
        <w:div w:id="1486315838">
          <w:marLeft w:val="0"/>
          <w:marRight w:val="0"/>
          <w:marTop w:val="0"/>
          <w:marBottom w:val="0"/>
          <w:divBdr>
            <w:top w:val="single" w:sz="2" w:space="2" w:color="AAAAAA"/>
            <w:left w:val="single" w:sz="6" w:space="8" w:color="AAAAAA"/>
            <w:bottom w:val="single" w:sz="2" w:space="2" w:color="AAAAAA"/>
            <w:right w:val="single" w:sz="2" w:space="8" w:color="AAAAAA"/>
          </w:divBdr>
          <w:divsChild>
            <w:div w:id="442653755">
              <w:marLeft w:val="0"/>
              <w:marRight w:val="0"/>
              <w:marTop w:val="0"/>
              <w:marBottom w:val="0"/>
              <w:divBdr>
                <w:top w:val="none" w:sz="0" w:space="0" w:color="auto"/>
                <w:left w:val="none" w:sz="0" w:space="0" w:color="auto"/>
                <w:bottom w:val="none" w:sz="0" w:space="0" w:color="auto"/>
                <w:right w:val="none" w:sz="0" w:space="0" w:color="auto"/>
              </w:divBdr>
            </w:div>
          </w:divsChild>
        </w:div>
        <w:div w:id="1563100597">
          <w:marLeft w:val="0"/>
          <w:marRight w:val="0"/>
          <w:marTop w:val="0"/>
          <w:marBottom w:val="0"/>
          <w:divBdr>
            <w:top w:val="single" w:sz="2" w:space="2" w:color="AAAAAA"/>
            <w:left w:val="single" w:sz="6" w:space="8" w:color="AAAAAA"/>
            <w:bottom w:val="single" w:sz="2" w:space="2" w:color="AAAAAA"/>
            <w:right w:val="single" w:sz="2" w:space="8" w:color="AAAAAA"/>
          </w:divBdr>
          <w:divsChild>
            <w:div w:id="564028002">
              <w:marLeft w:val="0"/>
              <w:marRight w:val="0"/>
              <w:marTop w:val="0"/>
              <w:marBottom w:val="0"/>
              <w:divBdr>
                <w:top w:val="none" w:sz="0" w:space="0" w:color="auto"/>
                <w:left w:val="none" w:sz="0" w:space="0" w:color="auto"/>
                <w:bottom w:val="none" w:sz="0" w:space="0" w:color="auto"/>
                <w:right w:val="none" w:sz="0" w:space="0" w:color="auto"/>
              </w:divBdr>
            </w:div>
          </w:divsChild>
        </w:div>
        <w:div w:id="1639022291">
          <w:marLeft w:val="0"/>
          <w:marRight w:val="0"/>
          <w:marTop w:val="0"/>
          <w:marBottom w:val="0"/>
          <w:divBdr>
            <w:top w:val="none" w:sz="0" w:space="0" w:color="auto"/>
            <w:left w:val="none" w:sz="0" w:space="0" w:color="auto"/>
            <w:bottom w:val="none" w:sz="0" w:space="0" w:color="auto"/>
            <w:right w:val="none" w:sz="0" w:space="0" w:color="auto"/>
          </w:divBdr>
        </w:div>
        <w:div w:id="1645886330">
          <w:marLeft w:val="0"/>
          <w:marRight w:val="0"/>
          <w:marTop w:val="0"/>
          <w:marBottom w:val="0"/>
          <w:divBdr>
            <w:top w:val="none" w:sz="0" w:space="0" w:color="auto"/>
            <w:left w:val="none" w:sz="0" w:space="0" w:color="auto"/>
            <w:bottom w:val="none" w:sz="0" w:space="0" w:color="auto"/>
            <w:right w:val="none" w:sz="0" w:space="0" w:color="auto"/>
          </w:divBdr>
          <w:divsChild>
            <w:div w:id="2011835975">
              <w:marLeft w:val="0"/>
              <w:marRight w:val="0"/>
              <w:marTop w:val="0"/>
              <w:marBottom w:val="0"/>
              <w:divBdr>
                <w:top w:val="none" w:sz="0" w:space="0" w:color="auto"/>
                <w:left w:val="none" w:sz="0" w:space="0" w:color="auto"/>
                <w:bottom w:val="none" w:sz="0" w:space="0" w:color="auto"/>
                <w:right w:val="none" w:sz="0" w:space="0" w:color="auto"/>
              </w:divBdr>
              <w:divsChild>
                <w:div w:id="3515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14129">
          <w:marLeft w:val="0"/>
          <w:marRight w:val="0"/>
          <w:marTop w:val="0"/>
          <w:marBottom w:val="0"/>
          <w:divBdr>
            <w:top w:val="single" w:sz="2" w:space="2" w:color="AAAAAA"/>
            <w:left w:val="single" w:sz="6" w:space="8" w:color="AAAAAA"/>
            <w:bottom w:val="single" w:sz="2" w:space="2" w:color="AAAAAA"/>
            <w:right w:val="single" w:sz="2" w:space="8" w:color="AAAAAA"/>
          </w:divBdr>
          <w:divsChild>
            <w:div w:id="1191802308">
              <w:marLeft w:val="0"/>
              <w:marRight w:val="0"/>
              <w:marTop w:val="0"/>
              <w:marBottom w:val="0"/>
              <w:divBdr>
                <w:top w:val="none" w:sz="0" w:space="0" w:color="auto"/>
                <w:left w:val="none" w:sz="0" w:space="0" w:color="auto"/>
                <w:bottom w:val="none" w:sz="0" w:space="0" w:color="auto"/>
                <w:right w:val="none" w:sz="0" w:space="0" w:color="auto"/>
              </w:divBdr>
            </w:div>
          </w:divsChild>
        </w:div>
        <w:div w:id="1043017811">
          <w:marLeft w:val="0"/>
          <w:marRight w:val="0"/>
          <w:marTop w:val="0"/>
          <w:marBottom w:val="0"/>
          <w:divBdr>
            <w:top w:val="single" w:sz="2" w:space="2" w:color="AAAAAA"/>
            <w:left w:val="single" w:sz="6" w:space="8" w:color="AAAAAA"/>
            <w:bottom w:val="single" w:sz="2" w:space="2" w:color="AAAAAA"/>
            <w:right w:val="single" w:sz="2" w:space="8" w:color="AAAAAA"/>
          </w:divBdr>
          <w:divsChild>
            <w:div w:id="471797019">
              <w:marLeft w:val="0"/>
              <w:marRight w:val="0"/>
              <w:marTop w:val="0"/>
              <w:marBottom w:val="0"/>
              <w:divBdr>
                <w:top w:val="none" w:sz="0" w:space="0" w:color="auto"/>
                <w:left w:val="none" w:sz="0" w:space="0" w:color="auto"/>
                <w:bottom w:val="none" w:sz="0" w:space="0" w:color="auto"/>
                <w:right w:val="none" w:sz="0" w:space="0" w:color="auto"/>
              </w:divBdr>
            </w:div>
          </w:divsChild>
        </w:div>
        <w:div w:id="894194107">
          <w:marLeft w:val="0"/>
          <w:marRight w:val="0"/>
          <w:marTop w:val="0"/>
          <w:marBottom w:val="0"/>
          <w:divBdr>
            <w:top w:val="single" w:sz="2" w:space="2" w:color="AAAAAA"/>
            <w:left w:val="single" w:sz="6" w:space="8" w:color="AAAAAA"/>
            <w:bottom w:val="single" w:sz="2" w:space="2" w:color="AAAAAA"/>
            <w:right w:val="single" w:sz="2" w:space="8" w:color="AAAAAA"/>
          </w:divBdr>
          <w:divsChild>
            <w:div w:id="1737706102">
              <w:marLeft w:val="0"/>
              <w:marRight w:val="0"/>
              <w:marTop w:val="0"/>
              <w:marBottom w:val="0"/>
              <w:divBdr>
                <w:top w:val="none" w:sz="0" w:space="0" w:color="auto"/>
                <w:left w:val="none" w:sz="0" w:space="0" w:color="auto"/>
                <w:bottom w:val="none" w:sz="0" w:space="0" w:color="auto"/>
                <w:right w:val="none" w:sz="0" w:space="0" w:color="auto"/>
              </w:divBdr>
            </w:div>
          </w:divsChild>
        </w:div>
        <w:div w:id="1143615322">
          <w:marLeft w:val="0"/>
          <w:marRight w:val="0"/>
          <w:marTop w:val="0"/>
          <w:marBottom w:val="0"/>
          <w:divBdr>
            <w:top w:val="single" w:sz="2" w:space="2" w:color="AAAAAA"/>
            <w:left w:val="single" w:sz="6" w:space="8" w:color="AAAAAA"/>
            <w:bottom w:val="single" w:sz="2" w:space="2" w:color="AAAAAA"/>
            <w:right w:val="single" w:sz="2" w:space="8" w:color="AAAAAA"/>
          </w:divBdr>
          <w:divsChild>
            <w:div w:id="32000224">
              <w:marLeft w:val="0"/>
              <w:marRight w:val="0"/>
              <w:marTop w:val="0"/>
              <w:marBottom w:val="0"/>
              <w:divBdr>
                <w:top w:val="none" w:sz="0" w:space="0" w:color="auto"/>
                <w:left w:val="none" w:sz="0" w:space="0" w:color="auto"/>
                <w:bottom w:val="none" w:sz="0" w:space="0" w:color="auto"/>
                <w:right w:val="none" w:sz="0" w:space="0" w:color="auto"/>
              </w:divBdr>
            </w:div>
          </w:divsChild>
        </w:div>
        <w:div w:id="409932907">
          <w:marLeft w:val="0"/>
          <w:marRight w:val="0"/>
          <w:marTop w:val="0"/>
          <w:marBottom w:val="0"/>
          <w:divBdr>
            <w:top w:val="single" w:sz="2" w:space="2" w:color="AAAAAA"/>
            <w:left w:val="single" w:sz="6" w:space="8" w:color="AAAAAA"/>
            <w:bottom w:val="single" w:sz="2" w:space="2" w:color="AAAAAA"/>
            <w:right w:val="single" w:sz="2" w:space="8" w:color="AAAAAA"/>
          </w:divBdr>
          <w:divsChild>
            <w:div w:id="443312333">
              <w:marLeft w:val="0"/>
              <w:marRight w:val="0"/>
              <w:marTop w:val="0"/>
              <w:marBottom w:val="0"/>
              <w:divBdr>
                <w:top w:val="none" w:sz="0" w:space="0" w:color="auto"/>
                <w:left w:val="none" w:sz="0" w:space="0" w:color="auto"/>
                <w:bottom w:val="none" w:sz="0" w:space="0" w:color="auto"/>
                <w:right w:val="none" w:sz="0" w:space="0" w:color="auto"/>
              </w:divBdr>
            </w:div>
          </w:divsChild>
        </w:div>
        <w:div w:id="32196996">
          <w:marLeft w:val="0"/>
          <w:marRight w:val="0"/>
          <w:marTop w:val="0"/>
          <w:marBottom w:val="0"/>
          <w:divBdr>
            <w:top w:val="none" w:sz="0" w:space="0" w:color="auto"/>
            <w:left w:val="none" w:sz="0" w:space="0" w:color="auto"/>
            <w:bottom w:val="none" w:sz="0" w:space="0" w:color="auto"/>
            <w:right w:val="none" w:sz="0" w:space="0" w:color="auto"/>
          </w:divBdr>
        </w:div>
        <w:div w:id="771776593">
          <w:marLeft w:val="0"/>
          <w:marRight w:val="0"/>
          <w:marTop w:val="0"/>
          <w:marBottom w:val="0"/>
          <w:divBdr>
            <w:top w:val="none" w:sz="0" w:space="0" w:color="auto"/>
            <w:left w:val="none" w:sz="0" w:space="0" w:color="auto"/>
            <w:bottom w:val="none" w:sz="0" w:space="0" w:color="auto"/>
            <w:right w:val="none" w:sz="0" w:space="0" w:color="auto"/>
          </w:divBdr>
          <w:divsChild>
            <w:div w:id="859709940">
              <w:marLeft w:val="0"/>
              <w:marRight w:val="0"/>
              <w:marTop w:val="0"/>
              <w:marBottom w:val="0"/>
              <w:divBdr>
                <w:top w:val="none" w:sz="0" w:space="0" w:color="auto"/>
                <w:left w:val="none" w:sz="0" w:space="0" w:color="auto"/>
                <w:bottom w:val="none" w:sz="0" w:space="0" w:color="auto"/>
                <w:right w:val="none" w:sz="0" w:space="0" w:color="auto"/>
              </w:divBdr>
              <w:divsChild>
                <w:div w:id="16520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51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image" Target="media/image6.png"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5.png" Id="rId12" /><Relationship Type="http://schemas.openxmlformats.org/officeDocument/2006/relationships/theme" Target="theme/theme1.xml" Id="rId33" /><Relationship Type="http://schemas.openxmlformats.org/officeDocument/2006/relationships/numbering" Target="numbering.xml" Id="rId2" /><Relationship Type="http://schemas.openxmlformats.org/officeDocument/2006/relationships/hyperlink" Target="https://github.com/pmaji" TargetMode="Externa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fontTable" Target="fontTable.xml" Id="rId32" /><Relationship Type="http://schemas.openxmlformats.org/officeDocument/2006/relationships/webSettings" Target="webSettings.xml" Id="rId5" /><Relationship Type="http://schemas.openxmlformats.org/officeDocument/2006/relationships/hyperlink" Target="https://www.programmableweb.com/news/what-websockets-push-styled-api-and-how-does-it-work/analysis/2017/04/20" TargetMode="External" Id="rId28" /><Relationship Type="http://schemas.openxmlformats.org/officeDocument/2006/relationships/image" Target="media/image3.png" Id="rId10" /><Relationship Type="http://schemas.openxmlformats.org/officeDocument/2006/relationships/footer" Target="footer2.xml" Id="rId3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hyperlink" Target="https://dynomapper.com/blog/19-ux/188-how-to-evaluate-the-quality-of-your-website-design" TargetMode="External" Id="rId27" /><Relationship Type="http://schemas.openxmlformats.org/officeDocument/2006/relationships/footer" Target="footer1.xml" Id="rId30" /><Relationship Type="http://schemas.openxmlformats.org/officeDocument/2006/relationships/image" Target="media/image1.png" Id="rId8" /><Relationship Type="http://schemas.openxmlformats.org/officeDocument/2006/relationships/image" Target="/media/image13.png" Id="R1651e6a5a73446bc" /><Relationship Type="http://schemas.openxmlformats.org/officeDocument/2006/relationships/image" Target="/media/image14.png" Id="R67089ab9f8574f1e" /><Relationship Type="http://schemas.openxmlformats.org/officeDocument/2006/relationships/image" Target="/media/image15.png" Id="R83aa14ed17f747fa" /><Relationship Type="http://schemas.openxmlformats.org/officeDocument/2006/relationships/image" Target="/media/image16.png" Id="R08e953ea7ee44627" /><Relationship Type="http://schemas.openxmlformats.org/officeDocument/2006/relationships/image" Target="/media/image17.png" Id="R85bc1051b83e4291" /><Relationship Type="http://schemas.openxmlformats.org/officeDocument/2006/relationships/image" Target="/media/image18.png" Id="R434c81ed595749b9" /><Relationship Type="http://schemas.openxmlformats.org/officeDocument/2006/relationships/image" Target="/media/image19.png" Id="R868acf668b9c42d2" /><Relationship Type="http://schemas.openxmlformats.org/officeDocument/2006/relationships/image" Target="/media/image1a.png" Id="Re49a01ab4ca24e48" /><Relationship Type="http://schemas.openxmlformats.org/officeDocument/2006/relationships/image" Target="/media/image2.jpg" Id="R327f42d8736d4cb7" /><Relationship Type="http://schemas.openxmlformats.org/officeDocument/2006/relationships/image" Target="/media/image1b.png" Id="R759fc051b7594f06" /><Relationship Type="http://schemas.openxmlformats.org/officeDocument/2006/relationships/image" Target="/media/image1c.png" Id="Rd17779af36e64b71" /><Relationship Type="http://schemas.openxmlformats.org/officeDocument/2006/relationships/image" Target="/media/image1d.png" Id="Rada0ea4fbcf540a3" /><Relationship Type="http://schemas.openxmlformats.org/officeDocument/2006/relationships/image" Target="/media/image1e.png" Id="R6ca74f4000984721" /><Relationship Type="http://schemas.openxmlformats.org/officeDocument/2006/relationships/glossaryDocument" Target="/word/glossary/document.xml" Id="Ra56c4f0811564be5"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062c857b-57de-4f7f-a384-c123c18e1d66}"/>
      </w:docPartPr>
      <w:docPartBody>
        <w:p w14:paraId="1C5B9180">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ig18</b:Tag>
    <b:SourceType>InternetSite</b:SourceType>
    <b:Guid>{A76EE4E3-CB1F-42B5-8286-24DD529F6334}</b:Guid>
    <b:Title>How to Evaluate the Quality of Your Website Design</b:Title>
    <b:InternetSiteTitle>Dyno Mapper</b:InternetSiteTitle>
    <b:Year>2018</b:Year>
    <b:Month>January</b:Month>
    <b:Day>24</b:Day>
    <b:URL>https://dynomapper.com/blog/19-ux/188-how-to-evaluate-the-quality-of-your-website-design</b:URL>
    <b:Author>
      <b:Author>
        <b:NameList>
          <b:Person>
            <b:Last>Bigby</b:Last>
            <b:First>Garenne</b:First>
          </b:Person>
        </b:NameList>
      </b:Author>
    </b:Author>
    <b:LCID>en-AU</b:LCID>
    <b:YearAccessed>2018</b:YearAccessed>
    <b:MonthAccessed>May</b:MonthAccessed>
    <b:DayAccessed>30</b:DayAccessed>
    <b:RefOrder>1</b:RefOrder>
  </b:Source>
  <b:Source>
    <b:Tag>Jef18</b:Tag>
    <b:SourceType>InternetSite</b:SourceType>
    <b:Guid>{FEA49D49-81CE-4C29-A570-793D10601DBC}</b:Guid>
    <b:Title>Github repository</b:Title>
    <b:Year>2018</b:Year>
    <b:URL>https://github.com/pmaji</b:URL>
    <b:Author>
      <b:Author>
        <b:NameList>
          <b:Person>
            <b:Last>Jeffries</b:Last>
            <b:First>Paul </b:First>
          </b:Person>
        </b:NameList>
      </b:Author>
    </b:Author>
    <b:LCID>en-AU</b:LCID>
    <b:YearAccessed>2018</b:YearAccessed>
    <b:MonthAccessed>June</b:MonthAccessed>
    <b:DayAccessed>1</b:DayAccessed>
    <b:RefOrder>2</b:RefOrder>
  </b:Source>
</b:Sources>
</file>

<file path=customXml/itemProps1.xml><?xml version="1.0" encoding="utf-8"?>
<ds:datastoreItem xmlns:ds="http://schemas.openxmlformats.org/officeDocument/2006/customXml" ds:itemID="{C03FC76F-3824-47C3-BFEB-5C478CB1C62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翻白</dc:creator>
  <lastModifiedBy>Can Yang</lastModifiedBy>
  <revision>33</revision>
  <lastPrinted>2018-06-22T07:57:00.0000000Z</lastPrinted>
  <dcterms:created xsi:type="dcterms:W3CDTF">2018-06-22T07:41:00.0000000Z</dcterms:created>
  <dcterms:modified xsi:type="dcterms:W3CDTF">2018-06-22T08:03:11.0639766Z</dcterms:modified>
</coreProperties>
</file>